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r>
        <w:rPr>
          <w:rFonts w:cs="Times New Roman"/>
        </w:rPr>
        <w:t>by</w:t>
      </w:r>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r>
        <w:rPr>
          <w:rFonts w:cs="Times New Roman"/>
        </w:rPr>
        <w:t>requirements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Hasselmo, Phil.</w:t>
      </w:r>
      <w:r w:rsidR="00075844">
        <w:rPr>
          <w:rFonts w:cs="Times New Roman"/>
        </w:rPr>
        <w:t>D</w:t>
      </w:r>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Denise J. Cai</w:t>
      </w:r>
      <w:r>
        <w:rPr>
          <w:rFonts w:cs="Times New Roman"/>
        </w:rPr>
        <w:t>, Ph.D.</w:t>
      </w:r>
    </w:p>
    <w:p w14:paraId="3F5539E8" w14:textId="3D0276DE"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9"/>
          <w:footerReference w:type="even" r:id="rId10"/>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414981640"/>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414981641"/>
      <w:r w:rsidRPr="000B2108">
        <w:lastRenderedPageBreak/>
        <w:t>ACKNOWLEDGMENTS</w:t>
      </w:r>
      <w:bookmarkEnd w:id="1"/>
    </w:p>
    <w:p w14:paraId="730814AC" w14:textId="77777777" w:rsidR="000B2108" w:rsidRDefault="000B2108" w:rsidP="00864EEA">
      <w:pPr>
        <w:rPr>
          <w:rFonts w:cs="Times New Roman"/>
        </w:rPr>
      </w:pPr>
      <w:r>
        <w:rPr>
          <w:rFonts w:cs="Times New Roman"/>
        </w:rPr>
        <w:t>Sometimes, a dissertation or thesis will have an acknowledgments page. Here's where you thank the people who helped you write this work. Your advisor and committee, archivists and librarians, your best friends, your spouse, your study buddy.</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Michael E. Hasselmo</w:t>
      </w:r>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414981642"/>
      <w:r w:rsidRPr="009D5FA7">
        <w:t>ABSTRACT</w:t>
      </w:r>
      <w:bookmarkEnd w:id="2"/>
    </w:p>
    <w:p w14:paraId="34937A64" w14:textId="50165FA1" w:rsidR="00864EEA" w:rsidRDefault="00864EEA" w:rsidP="00864EEA">
      <w:pPr>
        <w:rPr>
          <w:rFonts w:cs="Times New Roman"/>
        </w:rPr>
      </w:pPr>
      <w:r>
        <w:rPr>
          <w:rFonts w:cs="Times New Roman"/>
        </w:rPr>
        <w:tab/>
        <w:t>The body of the abstract begins here and is typed double spaced. A doctoral dissertation abstract is limited to 350 words.</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414981643"/>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4" w:name="_Toc414981644"/>
      <w:r>
        <w:lastRenderedPageBreak/>
        <w:t>TABLE OF CONTENT</w:t>
      </w:r>
      <w:r w:rsidR="00BD7A28">
        <w:t>S</w:t>
      </w:r>
      <w:bookmarkEnd w:id="4"/>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6F5FB7A8" w14:textId="77777777" w:rsidR="0025262F" w:rsidRDefault="00756A87">
          <w:pPr>
            <w:pStyle w:val="TOC1"/>
            <w:tabs>
              <w:tab w:val="right" w:leader="dot" w:pos="8630"/>
            </w:tabs>
            <w:rPr>
              <w:rFonts w:asciiTheme="minorHAnsi" w:hAnsiTheme="minorHAnsi"/>
              <w:bCs w:val="0"/>
              <w:caps w:val="0"/>
              <w:noProof/>
              <w:sz w:val="24"/>
              <w:szCs w:val="24"/>
              <w:lang w:eastAsia="ja-JP"/>
            </w:rPr>
          </w:pPr>
          <w:r>
            <w:fldChar w:fldCharType="begin"/>
          </w:r>
          <w:r>
            <w:instrText xml:space="preserve"> TOC \o "1-3" \h \z \u </w:instrText>
          </w:r>
          <w:r>
            <w:fldChar w:fldCharType="separate"/>
          </w:r>
          <w:r w:rsidR="0025262F">
            <w:rPr>
              <w:noProof/>
            </w:rPr>
            <w:t>DEDICATION</w:t>
          </w:r>
          <w:r w:rsidR="0025262F">
            <w:rPr>
              <w:noProof/>
            </w:rPr>
            <w:tab/>
          </w:r>
          <w:r w:rsidR="0025262F">
            <w:rPr>
              <w:noProof/>
            </w:rPr>
            <w:fldChar w:fldCharType="begin"/>
          </w:r>
          <w:r w:rsidR="0025262F">
            <w:rPr>
              <w:noProof/>
            </w:rPr>
            <w:instrText xml:space="preserve"> PAGEREF _Toc414981640 \h </w:instrText>
          </w:r>
          <w:r w:rsidR="0025262F">
            <w:rPr>
              <w:noProof/>
            </w:rPr>
          </w:r>
          <w:r w:rsidR="0025262F">
            <w:rPr>
              <w:noProof/>
            </w:rPr>
            <w:fldChar w:fldCharType="separate"/>
          </w:r>
          <w:r w:rsidR="0025262F">
            <w:rPr>
              <w:noProof/>
            </w:rPr>
            <w:t>v</w:t>
          </w:r>
          <w:r w:rsidR="0025262F">
            <w:rPr>
              <w:noProof/>
            </w:rPr>
            <w:fldChar w:fldCharType="end"/>
          </w:r>
        </w:p>
        <w:p w14:paraId="4615958A"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ACKNOWLEDGMENTS</w:t>
          </w:r>
          <w:r>
            <w:rPr>
              <w:noProof/>
            </w:rPr>
            <w:tab/>
          </w:r>
          <w:r>
            <w:rPr>
              <w:noProof/>
            </w:rPr>
            <w:fldChar w:fldCharType="begin"/>
          </w:r>
          <w:r>
            <w:rPr>
              <w:noProof/>
            </w:rPr>
            <w:instrText xml:space="preserve"> PAGEREF _Toc414981641 \h </w:instrText>
          </w:r>
          <w:r>
            <w:rPr>
              <w:noProof/>
            </w:rPr>
          </w:r>
          <w:r>
            <w:rPr>
              <w:noProof/>
            </w:rPr>
            <w:fldChar w:fldCharType="separate"/>
          </w:r>
          <w:r>
            <w:rPr>
              <w:noProof/>
            </w:rPr>
            <w:t>vi</w:t>
          </w:r>
          <w:r>
            <w:rPr>
              <w:noProof/>
            </w:rPr>
            <w:fldChar w:fldCharType="end"/>
          </w:r>
        </w:p>
        <w:p w14:paraId="4516A7C6"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ABSTRACT</w:t>
          </w:r>
          <w:r>
            <w:rPr>
              <w:noProof/>
            </w:rPr>
            <w:tab/>
          </w:r>
          <w:r>
            <w:rPr>
              <w:noProof/>
            </w:rPr>
            <w:fldChar w:fldCharType="begin"/>
          </w:r>
          <w:r>
            <w:rPr>
              <w:noProof/>
            </w:rPr>
            <w:instrText xml:space="preserve"> PAGEREF _Toc414981642 \h </w:instrText>
          </w:r>
          <w:r>
            <w:rPr>
              <w:noProof/>
            </w:rPr>
          </w:r>
          <w:r>
            <w:rPr>
              <w:noProof/>
            </w:rPr>
            <w:fldChar w:fldCharType="separate"/>
          </w:r>
          <w:r>
            <w:rPr>
              <w:noProof/>
            </w:rPr>
            <w:t>vii</w:t>
          </w:r>
          <w:r>
            <w:rPr>
              <w:noProof/>
            </w:rPr>
            <w:fldChar w:fldCharType="end"/>
          </w:r>
        </w:p>
        <w:p w14:paraId="112F2C34"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PREFACE</w:t>
          </w:r>
          <w:r>
            <w:rPr>
              <w:noProof/>
            </w:rPr>
            <w:tab/>
          </w:r>
          <w:r>
            <w:rPr>
              <w:noProof/>
            </w:rPr>
            <w:fldChar w:fldCharType="begin"/>
          </w:r>
          <w:r>
            <w:rPr>
              <w:noProof/>
            </w:rPr>
            <w:instrText xml:space="preserve"> PAGEREF _Toc414981643 \h </w:instrText>
          </w:r>
          <w:r>
            <w:rPr>
              <w:noProof/>
            </w:rPr>
          </w:r>
          <w:r>
            <w:rPr>
              <w:noProof/>
            </w:rPr>
            <w:fldChar w:fldCharType="separate"/>
          </w:r>
          <w:r>
            <w:rPr>
              <w:noProof/>
            </w:rPr>
            <w:t>viii</w:t>
          </w:r>
          <w:r>
            <w:rPr>
              <w:noProof/>
            </w:rPr>
            <w:fldChar w:fldCharType="end"/>
          </w:r>
        </w:p>
        <w:p w14:paraId="59BF6F20"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TABLE OF CONTENTS</w:t>
          </w:r>
          <w:r>
            <w:rPr>
              <w:noProof/>
            </w:rPr>
            <w:tab/>
          </w:r>
          <w:r>
            <w:rPr>
              <w:noProof/>
            </w:rPr>
            <w:fldChar w:fldCharType="begin"/>
          </w:r>
          <w:r>
            <w:rPr>
              <w:noProof/>
            </w:rPr>
            <w:instrText xml:space="preserve"> PAGEREF _Toc414981644 \h </w:instrText>
          </w:r>
          <w:r>
            <w:rPr>
              <w:noProof/>
            </w:rPr>
          </w:r>
          <w:r>
            <w:rPr>
              <w:noProof/>
            </w:rPr>
            <w:fldChar w:fldCharType="separate"/>
          </w:r>
          <w:r>
            <w:rPr>
              <w:noProof/>
            </w:rPr>
            <w:t>ix</w:t>
          </w:r>
          <w:r>
            <w:rPr>
              <w:noProof/>
            </w:rPr>
            <w:fldChar w:fldCharType="end"/>
          </w:r>
        </w:p>
        <w:p w14:paraId="20170D39"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LIST OF TABLES</w:t>
          </w:r>
          <w:r>
            <w:rPr>
              <w:noProof/>
            </w:rPr>
            <w:tab/>
          </w:r>
          <w:r>
            <w:rPr>
              <w:noProof/>
            </w:rPr>
            <w:fldChar w:fldCharType="begin"/>
          </w:r>
          <w:r>
            <w:rPr>
              <w:noProof/>
            </w:rPr>
            <w:instrText xml:space="preserve"> PAGEREF _Toc414981645 \h </w:instrText>
          </w:r>
          <w:r>
            <w:rPr>
              <w:noProof/>
            </w:rPr>
          </w:r>
          <w:r>
            <w:rPr>
              <w:noProof/>
            </w:rPr>
            <w:fldChar w:fldCharType="separate"/>
          </w:r>
          <w:r>
            <w:rPr>
              <w:noProof/>
            </w:rPr>
            <w:t>xiii</w:t>
          </w:r>
          <w:r>
            <w:rPr>
              <w:noProof/>
            </w:rPr>
            <w:fldChar w:fldCharType="end"/>
          </w:r>
        </w:p>
        <w:p w14:paraId="2F62FB15"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LIST OF FIGURES</w:t>
          </w:r>
          <w:r>
            <w:rPr>
              <w:noProof/>
            </w:rPr>
            <w:tab/>
          </w:r>
          <w:r>
            <w:rPr>
              <w:noProof/>
            </w:rPr>
            <w:fldChar w:fldCharType="begin"/>
          </w:r>
          <w:r>
            <w:rPr>
              <w:noProof/>
            </w:rPr>
            <w:instrText xml:space="preserve"> PAGEREF _Toc414981646 \h </w:instrText>
          </w:r>
          <w:r>
            <w:rPr>
              <w:noProof/>
            </w:rPr>
          </w:r>
          <w:r>
            <w:rPr>
              <w:noProof/>
            </w:rPr>
            <w:fldChar w:fldCharType="separate"/>
          </w:r>
          <w:r>
            <w:rPr>
              <w:noProof/>
            </w:rPr>
            <w:t>xiv</w:t>
          </w:r>
          <w:r>
            <w:rPr>
              <w:noProof/>
            </w:rPr>
            <w:fldChar w:fldCharType="end"/>
          </w:r>
        </w:p>
        <w:p w14:paraId="03471106"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LIST OF ILLUSTRATIONS</w:t>
          </w:r>
          <w:r>
            <w:rPr>
              <w:noProof/>
            </w:rPr>
            <w:tab/>
          </w:r>
          <w:r>
            <w:rPr>
              <w:noProof/>
            </w:rPr>
            <w:fldChar w:fldCharType="begin"/>
          </w:r>
          <w:r>
            <w:rPr>
              <w:noProof/>
            </w:rPr>
            <w:instrText xml:space="preserve"> PAGEREF _Toc414981647 \h </w:instrText>
          </w:r>
          <w:r>
            <w:rPr>
              <w:noProof/>
            </w:rPr>
          </w:r>
          <w:r>
            <w:rPr>
              <w:noProof/>
            </w:rPr>
            <w:fldChar w:fldCharType="separate"/>
          </w:r>
          <w:r>
            <w:rPr>
              <w:noProof/>
            </w:rPr>
            <w:t>xvi</w:t>
          </w:r>
          <w:r>
            <w:rPr>
              <w:noProof/>
            </w:rPr>
            <w:fldChar w:fldCharType="end"/>
          </w:r>
        </w:p>
        <w:p w14:paraId="5864D617"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LIST OF ABBREVIATIONS</w:t>
          </w:r>
          <w:r>
            <w:rPr>
              <w:noProof/>
            </w:rPr>
            <w:tab/>
          </w:r>
          <w:r>
            <w:rPr>
              <w:noProof/>
            </w:rPr>
            <w:fldChar w:fldCharType="begin"/>
          </w:r>
          <w:r>
            <w:rPr>
              <w:noProof/>
            </w:rPr>
            <w:instrText xml:space="preserve"> PAGEREF _Toc414981648 \h </w:instrText>
          </w:r>
          <w:r>
            <w:rPr>
              <w:noProof/>
            </w:rPr>
          </w:r>
          <w:r>
            <w:rPr>
              <w:noProof/>
            </w:rPr>
            <w:fldChar w:fldCharType="separate"/>
          </w:r>
          <w:r>
            <w:rPr>
              <w:noProof/>
            </w:rPr>
            <w:t>xvii</w:t>
          </w:r>
          <w:r>
            <w:rPr>
              <w:noProof/>
            </w:rPr>
            <w:fldChar w:fldCharType="end"/>
          </w:r>
        </w:p>
        <w:p w14:paraId="2F761211"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GLOSSARY</w:t>
          </w:r>
          <w:r>
            <w:rPr>
              <w:noProof/>
            </w:rPr>
            <w:tab/>
          </w:r>
          <w:r>
            <w:rPr>
              <w:noProof/>
            </w:rPr>
            <w:fldChar w:fldCharType="begin"/>
          </w:r>
          <w:r>
            <w:rPr>
              <w:noProof/>
            </w:rPr>
            <w:instrText xml:space="preserve"> PAGEREF _Toc414981649 \h </w:instrText>
          </w:r>
          <w:r>
            <w:rPr>
              <w:noProof/>
            </w:rPr>
          </w:r>
          <w:r>
            <w:rPr>
              <w:noProof/>
            </w:rPr>
            <w:fldChar w:fldCharType="separate"/>
          </w:r>
          <w:r>
            <w:rPr>
              <w:noProof/>
            </w:rPr>
            <w:t>xix</w:t>
          </w:r>
          <w:r>
            <w:rPr>
              <w:noProof/>
            </w:rPr>
            <w:fldChar w:fldCharType="end"/>
          </w:r>
        </w:p>
        <w:p w14:paraId="5F9FDB42" w14:textId="77777777" w:rsidR="0025262F" w:rsidRDefault="0025262F">
          <w:pPr>
            <w:pStyle w:val="TOC1"/>
            <w:tabs>
              <w:tab w:val="left" w:pos="390"/>
              <w:tab w:val="right" w:leader="dot" w:pos="8630"/>
            </w:tabs>
            <w:rPr>
              <w:rFonts w:asciiTheme="minorHAnsi" w:hAnsiTheme="minorHAnsi"/>
              <w:bCs w:val="0"/>
              <w:caps w:val="0"/>
              <w:noProof/>
              <w:sz w:val="24"/>
              <w:szCs w:val="24"/>
              <w:lang w:eastAsia="ja-JP"/>
            </w:rPr>
          </w:pPr>
          <w:r>
            <w:rPr>
              <w:noProof/>
            </w:rPr>
            <w:t>1.</w:t>
          </w:r>
          <w:r>
            <w:rPr>
              <w:rFonts w:asciiTheme="minorHAnsi" w:hAnsiTheme="minorHAnsi"/>
              <w:bCs w:val="0"/>
              <w:caps w:val="0"/>
              <w:noProof/>
              <w:sz w:val="24"/>
              <w:szCs w:val="24"/>
              <w:lang w:eastAsia="ja-JP"/>
            </w:rPr>
            <w:tab/>
          </w:r>
          <w:r>
            <w:rPr>
              <w:noProof/>
            </w:rPr>
            <w:t>CHAPTER ONE</w:t>
          </w:r>
          <w:r>
            <w:rPr>
              <w:noProof/>
            </w:rPr>
            <w:tab/>
          </w:r>
          <w:r>
            <w:rPr>
              <w:noProof/>
            </w:rPr>
            <w:fldChar w:fldCharType="begin"/>
          </w:r>
          <w:r>
            <w:rPr>
              <w:noProof/>
            </w:rPr>
            <w:instrText xml:space="preserve"> PAGEREF _Toc414981650 \h </w:instrText>
          </w:r>
          <w:r>
            <w:rPr>
              <w:noProof/>
            </w:rPr>
          </w:r>
          <w:r>
            <w:rPr>
              <w:noProof/>
            </w:rPr>
            <w:fldChar w:fldCharType="separate"/>
          </w:r>
          <w:r>
            <w:rPr>
              <w:noProof/>
            </w:rPr>
            <w:t>1</w:t>
          </w:r>
          <w:r>
            <w:rPr>
              <w:noProof/>
            </w:rPr>
            <w:fldChar w:fldCharType="end"/>
          </w:r>
        </w:p>
        <w:p w14:paraId="12AB5EF4"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1.1.</w:t>
          </w:r>
          <w:r>
            <w:rPr>
              <w:rFonts w:asciiTheme="minorHAnsi" w:hAnsiTheme="minorHAnsi"/>
              <w:smallCaps w:val="0"/>
              <w:noProof/>
              <w:sz w:val="24"/>
              <w:szCs w:val="24"/>
              <w:lang w:eastAsia="ja-JP"/>
            </w:rPr>
            <w:tab/>
          </w:r>
          <w:r>
            <w:rPr>
              <w:noProof/>
            </w:rPr>
            <w:t>Historical considerations of the hippocampal formation and amygdalar complex in learning and memory</w:t>
          </w:r>
          <w:r>
            <w:rPr>
              <w:noProof/>
            </w:rPr>
            <w:tab/>
          </w:r>
          <w:r>
            <w:rPr>
              <w:noProof/>
            </w:rPr>
            <w:fldChar w:fldCharType="begin"/>
          </w:r>
          <w:r>
            <w:rPr>
              <w:noProof/>
            </w:rPr>
            <w:instrText xml:space="preserve"> PAGEREF _Toc414981651 \h </w:instrText>
          </w:r>
          <w:r>
            <w:rPr>
              <w:noProof/>
            </w:rPr>
          </w:r>
          <w:r>
            <w:rPr>
              <w:noProof/>
            </w:rPr>
            <w:fldChar w:fldCharType="separate"/>
          </w:r>
          <w:r>
            <w:rPr>
              <w:noProof/>
            </w:rPr>
            <w:t>1</w:t>
          </w:r>
          <w:r>
            <w:rPr>
              <w:noProof/>
            </w:rPr>
            <w:fldChar w:fldCharType="end"/>
          </w:r>
        </w:p>
        <w:p w14:paraId="5366604D"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1.2.</w:t>
          </w:r>
          <w:r>
            <w:rPr>
              <w:rFonts w:asciiTheme="minorHAnsi" w:hAnsiTheme="minorHAnsi"/>
              <w:smallCaps w:val="0"/>
              <w:noProof/>
              <w:sz w:val="24"/>
              <w:szCs w:val="24"/>
              <w:lang w:eastAsia="ja-JP"/>
            </w:rPr>
            <w:tab/>
          </w:r>
          <w:r>
            <w:rPr>
              <w:noProof/>
            </w:rPr>
            <w:t>Anatomical connections of the hippocampal formation</w:t>
          </w:r>
          <w:r>
            <w:rPr>
              <w:noProof/>
            </w:rPr>
            <w:tab/>
          </w:r>
          <w:r>
            <w:rPr>
              <w:noProof/>
            </w:rPr>
            <w:fldChar w:fldCharType="begin"/>
          </w:r>
          <w:r>
            <w:rPr>
              <w:noProof/>
            </w:rPr>
            <w:instrText xml:space="preserve"> PAGEREF _Toc414981652 \h </w:instrText>
          </w:r>
          <w:r>
            <w:rPr>
              <w:noProof/>
            </w:rPr>
          </w:r>
          <w:r>
            <w:rPr>
              <w:noProof/>
            </w:rPr>
            <w:fldChar w:fldCharType="separate"/>
          </w:r>
          <w:r>
            <w:rPr>
              <w:noProof/>
            </w:rPr>
            <w:t>2</w:t>
          </w:r>
          <w:r>
            <w:rPr>
              <w:noProof/>
            </w:rPr>
            <w:fldChar w:fldCharType="end"/>
          </w:r>
        </w:p>
        <w:p w14:paraId="19894384"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2.1.</w:t>
          </w:r>
          <w:r>
            <w:rPr>
              <w:rFonts w:asciiTheme="minorHAnsi" w:hAnsiTheme="minorHAnsi"/>
              <w:i w:val="0"/>
              <w:iCs w:val="0"/>
              <w:noProof/>
              <w:sz w:val="24"/>
              <w:szCs w:val="24"/>
              <w:lang w:eastAsia="ja-JP"/>
            </w:rPr>
            <w:tab/>
          </w:r>
          <w:r>
            <w:rPr>
              <w:noProof/>
            </w:rPr>
            <w:t>Dentate gyrus</w:t>
          </w:r>
          <w:r>
            <w:rPr>
              <w:noProof/>
            </w:rPr>
            <w:tab/>
          </w:r>
          <w:r>
            <w:rPr>
              <w:noProof/>
            </w:rPr>
            <w:fldChar w:fldCharType="begin"/>
          </w:r>
          <w:r>
            <w:rPr>
              <w:noProof/>
            </w:rPr>
            <w:instrText xml:space="preserve"> PAGEREF _Toc414981653 \h </w:instrText>
          </w:r>
          <w:r>
            <w:rPr>
              <w:noProof/>
            </w:rPr>
          </w:r>
          <w:r>
            <w:rPr>
              <w:noProof/>
            </w:rPr>
            <w:fldChar w:fldCharType="separate"/>
          </w:r>
          <w:r>
            <w:rPr>
              <w:noProof/>
            </w:rPr>
            <w:t>3</w:t>
          </w:r>
          <w:r>
            <w:rPr>
              <w:noProof/>
            </w:rPr>
            <w:fldChar w:fldCharType="end"/>
          </w:r>
        </w:p>
        <w:p w14:paraId="41EFD4C0"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2.2.</w:t>
          </w:r>
          <w:r>
            <w:rPr>
              <w:rFonts w:asciiTheme="minorHAnsi" w:hAnsiTheme="minorHAnsi"/>
              <w:i w:val="0"/>
              <w:iCs w:val="0"/>
              <w:noProof/>
              <w:sz w:val="24"/>
              <w:szCs w:val="24"/>
              <w:lang w:eastAsia="ja-JP"/>
            </w:rPr>
            <w:tab/>
          </w:r>
          <w:r>
            <w:rPr>
              <w:noProof/>
            </w:rPr>
            <w:t>CA3</w:t>
          </w:r>
          <w:r>
            <w:rPr>
              <w:noProof/>
            </w:rPr>
            <w:tab/>
          </w:r>
          <w:r>
            <w:rPr>
              <w:noProof/>
            </w:rPr>
            <w:fldChar w:fldCharType="begin"/>
          </w:r>
          <w:r>
            <w:rPr>
              <w:noProof/>
            </w:rPr>
            <w:instrText xml:space="preserve"> PAGEREF _Toc414981654 \h </w:instrText>
          </w:r>
          <w:r>
            <w:rPr>
              <w:noProof/>
            </w:rPr>
          </w:r>
          <w:r>
            <w:rPr>
              <w:noProof/>
            </w:rPr>
            <w:fldChar w:fldCharType="separate"/>
          </w:r>
          <w:r>
            <w:rPr>
              <w:noProof/>
            </w:rPr>
            <w:t>4</w:t>
          </w:r>
          <w:r>
            <w:rPr>
              <w:noProof/>
            </w:rPr>
            <w:fldChar w:fldCharType="end"/>
          </w:r>
        </w:p>
        <w:p w14:paraId="28C1B3A0"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2.3.</w:t>
          </w:r>
          <w:r>
            <w:rPr>
              <w:rFonts w:asciiTheme="minorHAnsi" w:hAnsiTheme="minorHAnsi"/>
              <w:i w:val="0"/>
              <w:iCs w:val="0"/>
              <w:noProof/>
              <w:sz w:val="24"/>
              <w:szCs w:val="24"/>
              <w:lang w:eastAsia="ja-JP"/>
            </w:rPr>
            <w:tab/>
          </w:r>
          <w:r>
            <w:rPr>
              <w:noProof/>
            </w:rPr>
            <w:t>CA1</w:t>
          </w:r>
          <w:r>
            <w:rPr>
              <w:noProof/>
            </w:rPr>
            <w:tab/>
          </w:r>
          <w:r>
            <w:rPr>
              <w:noProof/>
            </w:rPr>
            <w:fldChar w:fldCharType="begin"/>
          </w:r>
          <w:r>
            <w:rPr>
              <w:noProof/>
            </w:rPr>
            <w:instrText xml:space="preserve"> PAGEREF _Toc414981655 \h </w:instrText>
          </w:r>
          <w:r>
            <w:rPr>
              <w:noProof/>
            </w:rPr>
          </w:r>
          <w:r>
            <w:rPr>
              <w:noProof/>
            </w:rPr>
            <w:fldChar w:fldCharType="separate"/>
          </w:r>
          <w:r>
            <w:rPr>
              <w:noProof/>
            </w:rPr>
            <w:t>6</w:t>
          </w:r>
          <w:r>
            <w:rPr>
              <w:noProof/>
            </w:rPr>
            <w:fldChar w:fldCharType="end"/>
          </w:r>
        </w:p>
        <w:p w14:paraId="2A14CDDA"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2.4.</w:t>
          </w:r>
          <w:r>
            <w:rPr>
              <w:rFonts w:asciiTheme="minorHAnsi" w:hAnsiTheme="minorHAnsi"/>
              <w:i w:val="0"/>
              <w:iCs w:val="0"/>
              <w:noProof/>
              <w:sz w:val="24"/>
              <w:szCs w:val="24"/>
              <w:lang w:eastAsia="ja-JP"/>
            </w:rPr>
            <w:tab/>
          </w:r>
          <w:r>
            <w:rPr>
              <w:noProof/>
            </w:rPr>
            <w:t>Subicular complex</w:t>
          </w:r>
          <w:r>
            <w:rPr>
              <w:noProof/>
            </w:rPr>
            <w:tab/>
          </w:r>
          <w:r>
            <w:rPr>
              <w:noProof/>
            </w:rPr>
            <w:fldChar w:fldCharType="begin"/>
          </w:r>
          <w:r>
            <w:rPr>
              <w:noProof/>
            </w:rPr>
            <w:instrText xml:space="preserve"> PAGEREF _Toc414981656 \h </w:instrText>
          </w:r>
          <w:r>
            <w:rPr>
              <w:noProof/>
            </w:rPr>
          </w:r>
          <w:r>
            <w:rPr>
              <w:noProof/>
            </w:rPr>
            <w:fldChar w:fldCharType="separate"/>
          </w:r>
          <w:r>
            <w:rPr>
              <w:noProof/>
            </w:rPr>
            <w:t>8</w:t>
          </w:r>
          <w:r>
            <w:rPr>
              <w:noProof/>
            </w:rPr>
            <w:fldChar w:fldCharType="end"/>
          </w:r>
        </w:p>
        <w:p w14:paraId="7B29FE08"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2.5.</w:t>
          </w:r>
          <w:r>
            <w:rPr>
              <w:rFonts w:asciiTheme="minorHAnsi" w:hAnsiTheme="minorHAnsi"/>
              <w:i w:val="0"/>
              <w:iCs w:val="0"/>
              <w:noProof/>
              <w:sz w:val="24"/>
              <w:szCs w:val="24"/>
              <w:lang w:eastAsia="ja-JP"/>
            </w:rPr>
            <w:tab/>
          </w:r>
          <w:r>
            <w:rPr>
              <w:noProof/>
            </w:rPr>
            <w:t>CA2</w:t>
          </w:r>
          <w:r>
            <w:rPr>
              <w:noProof/>
            </w:rPr>
            <w:tab/>
          </w:r>
          <w:r>
            <w:rPr>
              <w:noProof/>
            </w:rPr>
            <w:fldChar w:fldCharType="begin"/>
          </w:r>
          <w:r>
            <w:rPr>
              <w:noProof/>
            </w:rPr>
            <w:instrText xml:space="preserve"> PAGEREF _Toc414981657 \h </w:instrText>
          </w:r>
          <w:r>
            <w:rPr>
              <w:noProof/>
            </w:rPr>
          </w:r>
          <w:r>
            <w:rPr>
              <w:noProof/>
            </w:rPr>
            <w:fldChar w:fldCharType="separate"/>
          </w:r>
          <w:r>
            <w:rPr>
              <w:noProof/>
            </w:rPr>
            <w:t>9</w:t>
          </w:r>
          <w:r>
            <w:rPr>
              <w:noProof/>
            </w:rPr>
            <w:fldChar w:fldCharType="end"/>
          </w:r>
        </w:p>
        <w:p w14:paraId="150370F2"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2.6.</w:t>
          </w:r>
          <w:r>
            <w:rPr>
              <w:rFonts w:asciiTheme="minorHAnsi" w:hAnsiTheme="minorHAnsi"/>
              <w:i w:val="0"/>
              <w:iCs w:val="0"/>
              <w:noProof/>
              <w:sz w:val="24"/>
              <w:szCs w:val="24"/>
              <w:lang w:eastAsia="ja-JP"/>
            </w:rPr>
            <w:tab/>
          </w:r>
          <w:r>
            <w:rPr>
              <w:noProof/>
            </w:rPr>
            <w:t>Medial septum</w:t>
          </w:r>
          <w:r>
            <w:rPr>
              <w:noProof/>
            </w:rPr>
            <w:tab/>
          </w:r>
          <w:r>
            <w:rPr>
              <w:noProof/>
            </w:rPr>
            <w:fldChar w:fldCharType="begin"/>
          </w:r>
          <w:r>
            <w:rPr>
              <w:noProof/>
            </w:rPr>
            <w:instrText xml:space="preserve"> PAGEREF _Toc414981658 \h </w:instrText>
          </w:r>
          <w:r>
            <w:rPr>
              <w:noProof/>
            </w:rPr>
          </w:r>
          <w:r>
            <w:rPr>
              <w:noProof/>
            </w:rPr>
            <w:fldChar w:fldCharType="separate"/>
          </w:r>
          <w:r>
            <w:rPr>
              <w:noProof/>
            </w:rPr>
            <w:t>10</w:t>
          </w:r>
          <w:r>
            <w:rPr>
              <w:noProof/>
            </w:rPr>
            <w:fldChar w:fldCharType="end"/>
          </w:r>
        </w:p>
        <w:p w14:paraId="4010A717"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2.7.</w:t>
          </w:r>
          <w:r>
            <w:rPr>
              <w:rFonts w:asciiTheme="minorHAnsi" w:hAnsiTheme="minorHAnsi"/>
              <w:i w:val="0"/>
              <w:iCs w:val="0"/>
              <w:noProof/>
              <w:sz w:val="24"/>
              <w:szCs w:val="24"/>
              <w:lang w:eastAsia="ja-JP"/>
            </w:rPr>
            <w:tab/>
          </w:r>
          <w:r>
            <w:rPr>
              <w:noProof/>
            </w:rPr>
            <w:t>Lateral entorhinal cortex</w:t>
          </w:r>
          <w:r>
            <w:rPr>
              <w:noProof/>
            </w:rPr>
            <w:tab/>
          </w:r>
          <w:r>
            <w:rPr>
              <w:noProof/>
            </w:rPr>
            <w:fldChar w:fldCharType="begin"/>
          </w:r>
          <w:r>
            <w:rPr>
              <w:noProof/>
            </w:rPr>
            <w:instrText xml:space="preserve"> PAGEREF _Toc414981659 \h </w:instrText>
          </w:r>
          <w:r>
            <w:rPr>
              <w:noProof/>
            </w:rPr>
          </w:r>
          <w:r>
            <w:rPr>
              <w:noProof/>
            </w:rPr>
            <w:fldChar w:fldCharType="separate"/>
          </w:r>
          <w:r>
            <w:rPr>
              <w:noProof/>
            </w:rPr>
            <w:t>11</w:t>
          </w:r>
          <w:r>
            <w:rPr>
              <w:noProof/>
            </w:rPr>
            <w:fldChar w:fldCharType="end"/>
          </w:r>
        </w:p>
        <w:p w14:paraId="59E6F984"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1.2.8.</w:t>
          </w:r>
          <w:r>
            <w:rPr>
              <w:rFonts w:asciiTheme="minorHAnsi" w:hAnsiTheme="minorHAnsi"/>
              <w:i w:val="0"/>
              <w:iCs w:val="0"/>
              <w:noProof/>
              <w:sz w:val="24"/>
              <w:szCs w:val="24"/>
              <w:lang w:eastAsia="ja-JP"/>
            </w:rPr>
            <w:tab/>
          </w:r>
          <w:r>
            <w:rPr>
              <w:noProof/>
            </w:rPr>
            <w:t>Medial entorhinal cortex</w:t>
          </w:r>
          <w:r>
            <w:rPr>
              <w:noProof/>
            </w:rPr>
            <w:tab/>
          </w:r>
          <w:r>
            <w:rPr>
              <w:noProof/>
            </w:rPr>
            <w:fldChar w:fldCharType="begin"/>
          </w:r>
          <w:r>
            <w:rPr>
              <w:noProof/>
            </w:rPr>
            <w:instrText xml:space="preserve"> PAGEREF _Toc414981660 \h </w:instrText>
          </w:r>
          <w:r>
            <w:rPr>
              <w:noProof/>
            </w:rPr>
          </w:r>
          <w:r>
            <w:rPr>
              <w:noProof/>
            </w:rPr>
            <w:fldChar w:fldCharType="separate"/>
          </w:r>
          <w:r>
            <w:rPr>
              <w:noProof/>
            </w:rPr>
            <w:t>12</w:t>
          </w:r>
          <w:r>
            <w:rPr>
              <w:noProof/>
            </w:rPr>
            <w:fldChar w:fldCharType="end"/>
          </w:r>
        </w:p>
        <w:p w14:paraId="0CFF26D5"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2.9.</w:t>
          </w:r>
          <w:r>
            <w:rPr>
              <w:rFonts w:asciiTheme="minorHAnsi" w:hAnsiTheme="minorHAnsi"/>
              <w:i w:val="0"/>
              <w:iCs w:val="0"/>
              <w:noProof/>
              <w:sz w:val="24"/>
              <w:szCs w:val="24"/>
              <w:lang w:eastAsia="ja-JP"/>
            </w:rPr>
            <w:tab/>
          </w:r>
          <w:r>
            <w:rPr>
              <w:noProof/>
            </w:rPr>
            <w:t>Amygdala</w:t>
          </w:r>
          <w:r>
            <w:rPr>
              <w:noProof/>
            </w:rPr>
            <w:tab/>
          </w:r>
          <w:r>
            <w:rPr>
              <w:noProof/>
            </w:rPr>
            <w:fldChar w:fldCharType="begin"/>
          </w:r>
          <w:r>
            <w:rPr>
              <w:noProof/>
            </w:rPr>
            <w:instrText xml:space="preserve"> PAGEREF _Toc414981661 \h </w:instrText>
          </w:r>
          <w:r>
            <w:rPr>
              <w:noProof/>
            </w:rPr>
          </w:r>
          <w:r>
            <w:rPr>
              <w:noProof/>
            </w:rPr>
            <w:fldChar w:fldCharType="separate"/>
          </w:r>
          <w:r>
            <w:rPr>
              <w:noProof/>
            </w:rPr>
            <w:t>13</w:t>
          </w:r>
          <w:r>
            <w:rPr>
              <w:noProof/>
            </w:rPr>
            <w:fldChar w:fldCharType="end"/>
          </w:r>
        </w:p>
        <w:p w14:paraId="33815FBE"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1.3.</w:t>
          </w:r>
          <w:r>
            <w:rPr>
              <w:rFonts w:asciiTheme="minorHAnsi" w:hAnsiTheme="minorHAnsi"/>
              <w:smallCaps w:val="0"/>
              <w:noProof/>
              <w:sz w:val="24"/>
              <w:szCs w:val="24"/>
              <w:lang w:eastAsia="ja-JP"/>
            </w:rPr>
            <w:tab/>
          </w:r>
          <w:r>
            <w:rPr>
              <w:noProof/>
            </w:rPr>
            <w:t>Hippocampal function</w:t>
          </w:r>
          <w:r>
            <w:rPr>
              <w:noProof/>
            </w:rPr>
            <w:tab/>
          </w:r>
          <w:r>
            <w:rPr>
              <w:noProof/>
            </w:rPr>
            <w:fldChar w:fldCharType="begin"/>
          </w:r>
          <w:r>
            <w:rPr>
              <w:noProof/>
            </w:rPr>
            <w:instrText xml:space="preserve"> PAGEREF _Toc414981662 \h </w:instrText>
          </w:r>
          <w:r>
            <w:rPr>
              <w:noProof/>
            </w:rPr>
          </w:r>
          <w:r>
            <w:rPr>
              <w:noProof/>
            </w:rPr>
            <w:fldChar w:fldCharType="separate"/>
          </w:r>
          <w:r>
            <w:rPr>
              <w:noProof/>
            </w:rPr>
            <w:t>15</w:t>
          </w:r>
          <w:r>
            <w:rPr>
              <w:noProof/>
            </w:rPr>
            <w:fldChar w:fldCharType="end"/>
          </w:r>
        </w:p>
        <w:p w14:paraId="0542D5DE"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3.1.</w:t>
          </w:r>
          <w:r>
            <w:rPr>
              <w:rFonts w:asciiTheme="minorHAnsi" w:hAnsiTheme="minorHAnsi"/>
              <w:i w:val="0"/>
              <w:iCs w:val="0"/>
              <w:noProof/>
              <w:sz w:val="24"/>
              <w:szCs w:val="24"/>
              <w:lang w:eastAsia="ja-JP"/>
            </w:rPr>
            <w:tab/>
          </w:r>
          <w:r>
            <w:rPr>
              <w:noProof/>
            </w:rPr>
            <w:t>Place cells and allocentric spatial representation</w:t>
          </w:r>
          <w:r>
            <w:rPr>
              <w:noProof/>
            </w:rPr>
            <w:tab/>
          </w:r>
          <w:r>
            <w:rPr>
              <w:noProof/>
            </w:rPr>
            <w:fldChar w:fldCharType="begin"/>
          </w:r>
          <w:r>
            <w:rPr>
              <w:noProof/>
            </w:rPr>
            <w:instrText xml:space="preserve"> PAGEREF _Toc414981663 \h </w:instrText>
          </w:r>
          <w:r>
            <w:rPr>
              <w:noProof/>
            </w:rPr>
          </w:r>
          <w:r>
            <w:rPr>
              <w:noProof/>
            </w:rPr>
            <w:fldChar w:fldCharType="separate"/>
          </w:r>
          <w:r>
            <w:rPr>
              <w:noProof/>
            </w:rPr>
            <w:t>16</w:t>
          </w:r>
          <w:r>
            <w:rPr>
              <w:noProof/>
            </w:rPr>
            <w:fldChar w:fldCharType="end"/>
          </w:r>
        </w:p>
        <w:p w14:paraId="701350F4"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3.2.</w:t>
          </w:r>
          <w:r>
            <w:rPr>
              <w:rFonts w:asciiTheme="minorHAnsi" w:hAnsiTheme="minorHAnsi"/>
              <w:i w:val="0"/>
              <w:iCs w:val="0"/>
              <w:noProof/>
              <w:sz w:val="24"/>
              <w:szCs w:val="24"/>
              <w:lang w:eastAsia="ja-JP"/>
            </w:rPr>
            <w:tab/>
          </w:r>
          <w:r>
            <w:rPr>
              <w:noProof/>
            </w:rPr>
            <w:t>Theta sequences</w:t>
          </w:r>
          <w:r>
            <w:rPr>
              <w:noProof/>
            </w:rPr>
            <w:tab/>
          </w:r>
          <w:r>
            <w:rPr>
              <w:noProof/>
            </w:rPr>
            <w:fldChar w:fldCharType="begin"/>
          </w:r>
          <w:r>
            <w:rPr>
              <w:noProof/>
            </w:rPr>
            <w:instrText xml:space="preserve"> PAGEREF _Toc414981664 \h </w:instrText>
          </w:r>
          <w:r>
            <w:rPr>
              <w:noProof/>
            </w:rPr>
          </w:r>
          <w:r>
            <w:rPr>
              <w:noProof/>
            </w:rPr>
            <w:fldChar w:fldCharType="separate"/>
          </w:r>
          <w:r>
            <w:rPr>
              <w:noProof/>
            </w:rPr>
            <w:t>18</w:t>
          </w:r>
          <w:r>
            <w:rPr>
              <w:noProof/>
            </w:rPr>
            <w:fldChar w:fldCharType="end"/>
          </w:r>
        </w:p>
        <w:p w14:paraId="3015A065"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3.3.</w:t>
          </w:r>
          <w:r>
            <w:rPr>
              <w:rFonts w:asciiTheme="minorHAnsi" w:hAnsiTheme="minorHAnsi"/>
              <w:i w:val="0"/>
              <w:iCs w:val="0"/>
              <w:noProof/>
              <w:sz w:val="24"/>
              <w:szCs w:val="24"/>
              <w:lang w:eastAsia="ja-JP"/>
            </w:rPr>
            <w:tab/>
          </w:r>
          <w:r>
            <w:rPr>
              <w:noProof/>
            </w:rPr>
            <w:t>Replay events</w:t>
          </w:r>
          <w:r>
            <w:rPr>
              <w:noProof/>
            </w:rPr>
            <w:tab/>
          </w:r>
          <w:r>
            <w:rPr>
              <w:noProof/>
            </w:rPr>
            <w:fldChar w:fldCharType="begin"/>
          </w:r>
          <w:r>
            <w:rPr>
              <w:noProof/>
            </w:rPr>
            <w:instrText xml:space="preserve"> PAGEREF _Toc414981665 \h </w:instrText>
          </w:r>
          <w:r>
            <w:rPr>
              <w:noProof/>
            </w:rPr>
          </w:r>
          <w:r>
            <w:rPr>
              <w:noProof/>
            </w:rPr>
            <w:fldChar w:fldCharType="separate"/>
          </w:r>
          <w:r>
            <w:rPr>
              <w:noProof/>
            </w:rPr>
            <w:t>21</w:t>
          </w:r>
          <w:r>
            <w:rPr>
              <w:noProof/>
            </w:rPr>
            <w:fldChar w:fldCharType="end"/>
          </w:r>
        </w:p>
        <w:p w14:paraId="48B710FE"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3.4.</w:t>
          </w:r>
          <w:r>
            <w:rPr>
              <w:rFonts w:asciiTheme="minorHAnsi" w:hAnsiTheme="minorHAnsi"/>
              <w:i w:val="0"/>
              <w:iCs w:val="0"/>
              <w:noProof/>
              <w:sz w:val="24"/>
              <w:szCs w:val="24"/>
              <w:lang w:eastAsia="ja-JP"/>
            </w:rPr>
            <w:tab/>
          </w:r>
          <w:r>
            <w:rPr>
              <w:noProof/>
            </w:rPr>
            <w:t>Behavioral-timescale temporal sequences</w:t>
          </w:r>
          <w:r>
            <w:rPr>
              <w:noProof/>
            </w:rPr>
            <w:tab/>
          </w:r>
          <w:r>
            <w:rPr>
              <w:noProof/>
            </w:rPr>
            <w:fldChar w:fldCharType="begin"/>
          </w:r>
          <w:r>
            <w:rPr>
              <w:noProof/>
            </w:rPr>
            <w:instrText xml:space="preserve"> PAGEREF _Toc414981666 \h </w:instrText>
          </w:r>
          <w:r>
            <w:rPr>
              <w:noProof/>
            </w:rPr>
          </w:r>
          <w:r>
            <w:rPr>
              <w:noProof/>
            </w:rPr>
            <w:fldChar w:fldCharType="separate"/>
          </w:r>
          <w:r>
            <w:rPr>
              <w:noProof/>
            </w:rPr>
            <w:t>23</w:t>
          </w:r>
          <w:r>
            <w:rPr>
              <w:noProof/>
            </w:rPr>
            <w:fldChar w:fldCharType="end"/>
          </w:r>
        </w:p>
        <w:p w14:paraId="3213B2FF"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3.5.</w:t>
          </w:r>
          <w:r>
            <w:rPr>
              <w:rFonts w:asciiTheme="minorHAnsi" w:hAnsiTheme="minorHAnsi"/>
              <w:i w:val="0"/>
              <w:iCs w:val="0"/>
              <w:noProof/>
              <w:sz w:val="24"/>
              <w:szCs w:val="24"/>
              <w:lang w:eastAsia="ja-JP"/>
            </w:rPr>
            <w:tab/>
          </w:r>
          <w:r>
            <w:rPr>
              <w:noProof/>
            </w:rPr>
            <w:t>Population “drift” and instability</w:t>
          </w:r>
          <w:r>
            <w:rPr>
              <w:noProof/>
            </w:rPr>
            <w:tab/>
          </w:r>
          <w:r>
            <w:rPr>
              <w:noProof/>
            </w:rPr>
            <w:fldChar w:fldCharType="begin"/>
          </w:r>
          <w:r>
            <w:rPr>
              <w:noProof/>
            </w:rPr>
            <w:instrText xml:space="preserve"> PAGEREF _Toc414981667 \h </w:instrText>
          </w:r>
          <w:r>
            <w:rPr>
              <w:noProof/>
            </w:rPr>
          </w:r>
          <w:r>
            <w:rPr>
              <w:noProof/>
            </w:rPr>
            <w:fldChar w:fldCharType="separate"/>
          </w:r>
          <w:r>
            <w:rPr>
              <w:noProof/>
            </w:rPr>
            <w:t>26</w:t>
          </w:r>
          <w:r>
            <w:rPr>
              <w:noProof/>
            </w:rPr>
            <w:fldChar w:fldCharType="end"/>
          </w:r>
        </w:p>
        <w:p w14:paraId="38C6A87E"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3.6.</w:t>
          </w:r>
          <w:r>
            <w:rPr>
              <w:rFonts w:asciiTheme="minorHAnsi" w:hAnsiTheme="minorHAnsi"/>
              <w:i w:val="0"/>
              <w:iCs w:val="0"/>
              <w:noProof/>
              <w:sz w:val="24"/>
              <w:szCs w:val="24"/>
              <w:lang w:eastAsia="ja-JP"/>
            </w:rPr>
            <w:tab/>
          </w:r>
          <w:r>
            <w:rPr>
              <w:noProof/>
            </w:rPr>
            <w:t>“Engrams”</w:t>
          </w:r>
          <w:r>
            <w:rPr>
              <w:noProof/>
            </w:rPr>
            <w:tab/>
          </w:r>
          <w:r>
            <w:rPr>
              <w:noProof/>
            </w:rPr>
            <w:fldChar w:fldCharType="begin"/>
          </w:r>
          <w:r>
            <w:rPr>
              <w:noProof/>
            </w:rPr>
            <w:instrText xml:space="preserve"> PAGEREF _Toc414981668 \h </w:instrText>
          </w:r>
          <w:r>
            <w:rPr>
              <w:noProof/>
            </w:rPr>
          </w:r>
          <w:r>
            <w:rPr>
              <w:noProof/>
            </w:rPr>
            <w:fldChar w:fldCharType="separate"/>
          </w:r>
          <w:r>
            <w:rPr>
              <w:noProof/>
            </w:rPr>
            <w:t>28</w:t>
          </w:r>
          <w:r>
            <w:rPr>
              <w:noProof/>
            </w:rPr>
            <w:fldChar w:fldCharType="end"/>
          </w:r>
        </w:p>
        <w:p w14:paraId="383ACB08"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3.7.</w:t>
          </w:r>
          <w:r>
            <w:rPr>
              <w:rFonts w:asciiTheme="minorHAnsi" w:hAnsiTheme="minorHAnsi"/>
              <w:i w:val="0"/>
              <w:iCs w:val="0"/>
              <w:noProof/>
              <w:sz w:val="24"/>
              <w:szCs w:val="24"/>
              <w:lang w:eastAsia="ja-JP"/>
            </w:rPr>
            <w:tab/>
          </w:r>
          <w:r>
            <w:rPr>
              <w:noProof/>
            </w:rPr>
            <w:t>Systems level consolidation</w:t>
          </w:r>
          <w:r>
            <w:rPr>
              <w:noProof/>
            </w:rPr>
            <w:tab/>
          </w:r>
          <w:r>
            <w:rPr>
              <w:noProof/>
            </w:rPr>
            <w:fldChar w:fldCharType="begin"/>
          </w:r>
          <w:r>
            <w:rPr>
              <w:noProof/>
            </w:rPr>
            <w:instrText xml:space="preserve"> PAGEREF _Toc414981669 \h </w:instrText>
          </w:r>
          <w:r>
            <w:rPr>
              <w:noProof/>
            </w:rPr>
          </w:r>
          <w:r>
            <w:rPr>
              <w:noProof/>
            </w:rPr>
            <w:fldChar w:fldCharType="separate"/>
          </w:r>
          <w:r>
            <w:rPr>
              <w:noProof/>
            </w:rPr>
            <w:t>33</w:t>
          </w:r>
          <w:r>
            <w:rPr>
              <w:noProof/>
            </w:rPr>
            <w:fldChar w:fldCharType="end"/>
          </w:r>
        </w:p>
        <w:p w14:paraId="428BC2E7"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3.8.</w:t>
          </w:r>
          <w:r>
            <w:rPr>
              <w:rFonts w:asciiTheme="minorHAnsi" w:hAnsiTheme="minorHAnsi"/>
              <w:i w:val="0"/>
              <w:iCs w:val="0"/>
              <w:noProof/>
              <w:sz w:val="24"/>
              <w:szCs w:val="24"/>
              <w:lang w:eastAsia="ja-JP"/>
            </w:rPr>
            <w:tab/>
          </w:r>
          <w:r>
            <w:rPr>
              <w:noProof/>
            </w:rPr>
            <w:t>Hippocampal interactions with the amygdala</w:t>
          </w:r>
          <w:r>
            <w:rPr>
              <w:noProof/>
            </w:rPr>
            <w:tab/>
          </w:r>
          <w:r>
            <w:rPr>
              <w:noProof/>
            </w:rPr>
            <w:fldChar w:fldCharType="begin"/>
          </w:r>
          <w:r>
            <w:rPr>
              <w:noProof/>
            </w:rPr>
            <w:instrText xml:space="preserve"> PAGEREF _Toc414981670 \h </w:instrText>
          </w:r>
          <w:r>
            <w:rPr>
              <w:noProof/>
            </w:rPr>
          </w:r>
          <w:r>
            <w:rPr>
              <w:noProof/>
            </w:rPr>
            <w:fldChar w:fldCharType="separate"/>
          </w:r>
          <w:r>
            <w:rPr>
              <w:noProof/>
            </w:rPr>
            <w:t>36</w:t>
          </w:r>
          <w:r>
            <w:rPr>
              <w:noProof/>
            </w:rPr>
            <w:fldChar w:fldCharType="end"/>
          </w:r>
        </w:p>
        <w:p w14:paraId="06C0FF53"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1.3.9.</w:t>
          </w:r>
          <w:r>
            <w:rPr>
              <w:rFonts w:asciiTheme="minorHAnsi" w:hAnsiTheme="minorHAnsi"/>
              <w:i w:val="0"/>
              <w:iCs w:val="0"/>
              <w:noProof/>
              <w:sz w:val="24"/>
              <w:szCs w:val="24"/>
              <w:lang w:eastAsia="ja-JP"/>
            </w:rPr>
            <w:tab/>
          </w:r>
          <w:r>
            <w:rPr>
              <w:noProof/>
            </w:rPr>
            <w:t>Integrating hippocampal literature</w:t>
          </w:r>
          <w:r>
            <w:rPr>
              <w:noProof/>
            </w:rPr>
            <w:tab/>
          </w:r>
          <w:r>
            <w:rPr>
              <w:noProof/>
            </w:rPr>
            <w:fldChar w:fldCharType="begin"/>
          </w:r>
          <w:r>
            <w:rPr>
              <w:noProof/>
            </w:rPr>
            <w:instrText xml:space="preserve"> PAGEREF _Toc414981671 \h </w:instrText>
          </w:r>
          <w:r>
            <w:rPr>
              <w:noProof/>
            </w:rPr>
          </w:r>
          <w:r>
            <w:rPr>
              <w:noProof/>
            </w:rPr>
            <w:fldChar w:fldCharType="separate"/>
          </w:r>
          <w:r>
            <w:rPr>
              <w:noProof/>
            </w:rPr>
            <w:t>37</w:t>
          </w:r>
          <w:r>
            <w:rPr>
              <w:noProof/>
            </w:rPr>
            <w:fldChar w:fldCharType="end"/>
          </w:r>
        </w:p>
        <w:p w14:paraId="350FB9BE" w14:textId="77777777" w:rsidR="0025262F" w:rsidRDefault="0025262F">
          <w:pPr>
            <w:pStyle w:val="TOC1"/>
            <w:tabs>
              <w:tab w:val="left" w:pos="390"/>
              <w:tab w:val="right" w:leader="dot" w:pos="8630"/>
            </w:tabs>
            <w:rPr>
              <w:rFonts w:asciiTheme="minorHAnsi" w:hAnsiTheme="minorHAnsi"/>
              <w:bCs w:val="0"/>
              <w:caps w:val="0"/>
              <w:noProof/>
              <w:sz w:val="24"/>
              <w:szCs w:val="24"/>
              <w:lang w:eastAsia="ja-JP"/>
            </w:rPr>
          </w:pPr>
          <w:r>
            <w:rPr>
              <w:noProof/>
            </w:rPr>
            <w:t>2.</w:t>
          </w:r>
          <w:r>
            <w:rPr>
              <w:rFonts w:asciiTheme="minorHAnsi" w:hAnsiTheme="minorHAnsi"/>
              <w:bCs w:val="0"/>
              <w:caps w:val="0"/>
              <w:noProof/>
              <w:sz w:val="24"/>
              <w:szCs w:val="24"/>
              <w:lang w:eastAsia="ja-JP"/>
            </w:rPr>
            <w:tab/>
          </w:r>
          <w:r>
            <w:rPr>
              <w:noProof/>
            </w:rPr>
            <w:t>CHAPTER TWO</w:t>
          </w:r>
          <w:r>
            <w:rPr>
              <w:noProof/>
            </w:rPr>
            <w:tab/>
          </w:r>
          <w:r>
            <w:rPr>
              <w:noProof/>
            </w:rPr>
            <w:fldChar w:fldCharType="begin"/>
          </w:r>
          <w:r>
            <w:rPr>
              <w:noProof/>
            </w:rPr>
            <w:instrText xml:space="preserve"> PAGEREF _Toc414981672 \h </w:instrText>
          </w:r>
          <w:r>
            <w:rPr>
              <w:noProof/>
            </w:rPr>
          </w:r>
          <w:r>
            <w:rPr>
              <w:noProof/>
            </w:rPr>
            <w:fldChar w:fldCharType="separate"/>
          </w:r>
          <w:r>
            <w:rPr>
              <w:noProof/>
            </w:rPr>
            <w:t>39</w:t>
          </w:r>
          <w:r>
            <w:rPr>
              <w:noProof/>
            </w:rPr>
            <w:fldChar w:fldCharType="end"/>
          </w:r>
        </w:p>
        <w:p w14:paraId="37557668"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2.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4981673 \h </w:instrText>
          </w:r>
          <w:r>
            <w:rPr>
              <w:noProof/>
            </w:rPr>
          </w:r>
          <w:r>
            <w:rPr>
              <w:noProof/>
            </w:rPr>
            <w:fldChar w:fldCharType="separate"/>
          </w:r>
          <w:r>
            <w:rPr>
              <w:noProof/>
            </w:rPr>
            <w:t>39</w:t>
          </w:r>
          <w:r>
            <w:rPr>
              <w:noProof/>
            </w:rPr>
            <w:fldChar w:fldCharType="end"/>
          </w:r>
        </w:p>
        <w:p w14:paraId="64AC3917"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2.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4981674 \h </w:instrText>
          </w:r>
          <w:r>
            <w:rPr>
              <w:noProof/>
            </w:rPr>
          </w:r>
          <w:r>
            <w:rPr>
              <w:noProof/>
            </w:rPr>
            <w:fldChar w:fldCharType="separate"/>
          </w:r>
          <w:r>
            <w:rPr>
              <w:noProof/>
            </w:rPr>
            <w:t>42</w:t>
          </w:r>
          <w:r>
            <w:rPr>
              <w:noProof/>
            </w:rPr>
            <w:fldChar w:fldCharType="end"/>
          </w:r>
        </w:p>
        <w:p w14:paraId="3E1701DF"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2.1.</w:t>
          </w:r>
          <w:r>
            <w:rPr>
              <w:rFonts w:asciiTheme="minorHAnsi" w:hAnsiTheme="minorHAnsi"/>
              <w:i w:val="0"/>
              <w:iCs w:val="0"/>
              <w:noProof/>
              <w:sz w:val="24"/>
              <w:szCs w:val="24"/>
              <w:lang w:eastAsia="ja-JP"/>
            </w:rPr>
            <w:tab/>
          </w:r>
          <w:r>
            <w:rPr>
              <w:noProof/>
            </w:rPr>
            <w:t>Animal Subjects</w:t>
          </w:r>
          <w:r>
            <w:rPr>
              <w:noProof/>
            </w:rPr>
            <w:tab/>
          </w:r>
          <w:r>
            <w:rPr>
              <w:noProof/>
            </w:rPr>
            <w:fldChar w:fldCharType="begin"/>
          </w:r>
          <w:r>
            <w:rPr>
              <w:noProof/>
            </w:rPr>
            <w:instrText xml:space="preserve"> PAGEREF _Toc414981675 \h </w:instrText>
          </w:r>
          <w:r>
            <w:rPr>
              <w:noProof/>
            </w:rPr>
          </w:r>
          <w:r>
            <w:rPr>
              <w:noProof/>
            </w:rPr>
            <w:fldChar w:fldCharType="separate"/>
          </w:r>
          <w:r>
            <w:rPr>
              <w:noProof/>
            </w:rPr>
            <w:t>42</w:t>
          </w:r>
          <w:r>
            <w:rPr>
              <w:noProof/>
            </w:rPr>
            <w:fldChar w:fldCharType="end"/>
          </w:r>
        </w:p>
        <w:p w14:paraId="13AF8BAD"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2.2.</w:t>
          </w:r>
          <w:r>
            <w:rPr>
              <w:rFonts w:asciiTheme="minorHAnsi" w:hAnsiTheme="minorHAnsi"/>
              <w:i w:val="0"/>
              <w:iCs w:val="0"/>
              <w:noProof/>
              <w:sz w:val="24"/>
              <w:szCs w:val="24"/>
              <w:lang w:eastAsia="ja-JP"/>
            </w:rPr>
            <w:tab/>
          </w:r>
          <w:r>
            <w:rPr>
              <w:noProof/>
            </w:rPr>
            <w:t>Viral Constructs</w:t>
          </w:r>
          <w:r>
            <w:rPr>
              <w:noProof/>
            </w:rPr>
            <w:tab/>
          </w:r>
          <w:r>
            <w:rPr>
              <w:noProof/>
            </w:rPr>
            <w:fldChar w:fldCharType="begin"/>
          </w:r>
          <w:r>
            <w:rPr>
              <w:noProof/>
            </w:rPr>
            <w:instrText xml:space="preserve"> PAGEREF _Toc414981676 \h </w:instrText>
          </w:r>
          <w:r>
            <w:rPr>
              <w:noProof/>
            </w:rPr>
          </w:r>
          <w:r>
            <w:rPr>
              <w:noProof/>
            </w:rPr>
            <w:fldChar w:fldCharType="separate"/>
          </w:r>
          <w:r>
            <w:rPr>
              <w:noProof/>
            </w:rPr>
            <w:t>42</w:t>
          </w:r>
          <w:r>
            <w:rPr>
              <w:noProof/>
            </w:rPr>
            <w:fldChar w:fldCharType="end"/>
          </w:r>
        </w:p>
        <w:p w14:paraId="508E2026"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2.3.</w:t>
          </w:r>
          <w:r>
            <w:rPr>
              <w:rFonts w:asciiTheme="minorHAnsi" w:hAnsiTheme="minorHAnsi"/>
              <w:i w:val="0"/>
              <w:iCs w:val="0"/>
              <w:noProof/>
              <w:sz w:val="24"/>
              <w:szCs w:val="24"/>
              <w:lang w:eastAsia="ja-JP"/>
            </w:rPr>
            <w:tab/>
          </w:r>
          <w:r>
            <w:rPr>
              <w:noProof/>
            </w:rPr>
            <w:t>Stereotactic Surgeries</w:t>
          </w:r>
          <w:r>
            <w:rPr>
              <w:noProof/>
            </w:rPr>
            <w:tab/>
          </w:r>
          <w:r>
            <w:rPr>
              <w:noProof/>
            </w:rPr>
            <w:fldChar w:fldCharType="begin"/>
          </w:r>
          <w:r>
            <w:rPr>
              <w:noProof/>
            </w:rPr>
            <w:instrText xml:space="preserve"> PAGEREF _Toc414981677 \h </w:instrText>
          </w:r>
          <w:r>
            <w:rPr>
              <w:noProof/>
            </w:rPr>
          </w:r>
          <w:r>
            <w:rPr>
              <w:noProof/>
            </w:rPr>
            <w:fldChar w:fldCharType="separate"/>
          </w:r>
          <w:r>
            <w:rPr>
              <w:noProof/>
            </w:rPr>
            <w:t>42</w:t>
          </w:r>
          <w:r>
            <w:rPr>
              <w:noProof/>
            </w:rPr>
            <w:fldChar w:fldCharType="end"/>
          </w:r>
        </w:p>
        <w:p w14:paraId="77742366"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2.4.</w:t>
          </w:r>
          <w:r>
            <w:rPr>
              <w:rFonts w:asciiTheme="minorHAnsi" w:hAnsiTheme="minorHAnsi"/>
              <w:i w:val="0"/>
              <w:iCs w:val="0"/>
              <w:noProof/>
              <w:sz w:val="24"/>
              <w:szCs w:val="24"/>
              <w:lang w:eastAsia="ja-JP"/>
            </w:rPr>
            <w:tab/>
          </w:r>
          <w:r>
            <w:rPr>
              <w:noProof/>
            </w:rPr>
            <w:t>Treadmill Running Behavior</w:t>
          </w:r>
          <w:r>
            <w:rPr>
              <w:noProof/>
            </w:rPr>
            <w:tab/>
          </w:r>
          <w:r>
            <w:rPr>
              <w:noProof/>
            </w:rPr>
            <w:fldChar w:fldCharType="begin"/>
          </w:r>
          <w:r>
            <w:rPr>
              <w:noProof/>
            </w:rPr>
            <w:instrText xml:space="preserve"> PAGEREF _Toc414981678 \h </w:instrText>
          </w:r>
          <w:r>
            <w:rPr>
              <w:noProof/>
            </w:rPr>
          </w:r>
          <w:r>
            <w:rPr>
              <w:noProof/>
            </w:rPr>
            <w:fldChar w:fldCharType="separate"/>
          </w:r>
          <w:r>
            <w:rPr>
              <w:noProof/>
            </w:rPr>
            <w:t>44</w:t>
          </w:r>
          <w:r>
            <w:rPr>
              <w:noProof/>
            </w:rPr>
            <w:fldChar w:fldCharType="end"/>
          </w:r>
        </w:p>
        <w:p w14:paraId="3D7EF8D7"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2.5.</w:t>
          </w:r>
          <w:r>
            <w:rPr>
              <w:rFonts w:asciiTheme="minorHAnsi" w:hAnsiTheme="minorHAnsi"/>
              <w:i w:val="0"/>
              <w:iCs w:val="0"/>
              <w:noProof/>
              <w:sz w:val="24"/>
              <w:szCs w:val="24"/>
              <w:lang w:eastAsia="ja-JP"/>
            </w:rPr>
            <w:tab/>
          </w:r>
          <w:r>
            <w:rPr>
              <w:noProof/>
            </w:rPr>
            <w:t>Freely-Moving Calcium Imaging and Mouse Tracking</w:t>
          </w:r>
          <w:r>
            <w:rPr>
              <w:noProof/>
            </w:rPr>
            <w:tab/>
          </w:r>
          <w:r>
            <w:rPr>
              <w:noProof/>
            </w:rPr>
            <w:fldChar w:fldCharType="begin"/>
          </w:r>
          <w:r>
            <w:rPr>
              <w:noProof/>
            </w:rPr>
            <w:instrText xml:space="preserve"> PAGEREF _Toc414981679 \h </w:instrText>
          </w:r>
          <w:r>
            <w:rPr>
              <w:noProof/>
            </w:rPr>
          </w:r>
          <w:r>
            <w:rPr>
              <w:noProof/>
            </w:rPr>
            <w:fldChar w:fldCharType="separate"/>
          </w:r>
          <w:r>
            <w:rPr>
              <w:noProof/>
            </w:rPr>
            <w:t>44</w:t>
          </w:r>
          <w:r>
            <w:rPr>
              <w:noProof/>
            </w:rPr>
            <w:fldChar w:fldCharType="end"/>
          </w:r>
        </w:p>
        <w:p w14:paraId="4B1D2274"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2.6.</w:t>
          </w:r>
          <w:r>
            <w:rPr>
              <w:rFonts w:asciiTheme="minorHAnsi" w:hAnsiTheme="minorHAnsi"/>
              <w:i w:val="0"/>
              <w:iCs w:val="0"/>
              <w:noProof/>
              <w:sz w:val="24"/>
              <w:szCs w:val="24"/>
              <w:lang w:eastAsia="ja-JP"/>
            </w:rPr>
            <w:tab/>
          </w:r>
          <w:r>
            <w:rPr>
              <w:noProof/>
            </w:rPr>
            <w:t>Histology and Epifluorescent Microscopy</w:t>
          </w:r>
          <w:r>
            <w:rPr>
              <w:noProof/>
            </w:rPr>
            <w:tab/>
          </w:r>
          <w:r>
            <w:rPr>
              <w:noProof/>
            </w:rPr>
            <w:fldChar w:fldCharType="begin"/>
          </w:r>
          <w:r>
            <w:rPr>
              <w:noProof/>
            </w:rPr>
            <w:instrText xml:space="preserve"> PAGEREF _Toc414981680 \h </w:instrText>
          </w:r>
          <w:r>
            <w:rPr>
              <w:noProof/>
            </w:rPr>
          </w:r>
          <w:r>
            <w:rPr>
              <w:noProof/>
            </w:rPr>
            <w:fldChar w:fldCharType="separate"/>
          </w:r>
          <w:r>
            <w:rPr>
              <w:noProof/>
            </w:rPr>
            <w:t>47</w:t>
          </w:r>
          <w:r>
            <w:rPr>
              <w:noProof/>
            </w:rPr>
            <w:fldChar w:fldCharType="end"/>
          </w:r>
        </w:p>
        <w:p w14:paraId="37BF8785"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2.7.</w:t>
          </w:r>
          <w:r>
            <w:rPr>
              <w:rFonts w:asciiTheme="minorHAnsi" w:hAnsiTheme="minorHAnsi"/>
              <w:i w:val="0"/>
              <w:iCs w:val="0"/>
              <w:noProof/>
              <w:sz w:val="24"/>
              <w:szCs w:val="24"/>
              <w:lang w:eastAsia="ja-JP"/>
            </w:rPr>
            <w:tab/>
          </w:r>
          <w:r>
            <w:rPr>
              <w:noProof/>
            </w:rPr>
            <w:t>Time Cell Selection</w:t>
          </w:r>
          <w:r>
            <w:rPr>
              <w:noProof/>
            </w:rPr>
            <w:tab/>
          </w:r>
          <w:r>
            <w:rPr>
              <w:noProof/>
            </w:rPr>
            <w:fldChar w:fldCharType="begin"/>
          </w:r>
          <w:r>
            <w:rPr>
              <w:noProof/>
            </w:rPr>
            <w:instrText xml:space="preserve"> PAGEREF _Toc414981681 \h </w:instrText>
          </w:r>
          <w:r>
            <w:rPr>
              <w:noProof/>
            </w:rPr>
          </w:r>
          <w:r>
            <w:rPr>
              <w:noProof/>
            </w:rPr>
            <w:fldChar w:fldCharType="separate"/>
          </w:r>
          <w:r>
            <w:rPr>
              <w:noProof/>
            </w:rPr>
            <w:t>47</w:t>
          </w:r>
          <w:r>
            <w:rPr>
              <w:noProof/>
            </w:rPr>
            <w:fldChar w:fldCharType="end"/>
          </w:r>
        </w:p>
        <w:p w14:paraId="49BEC8D1"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2.8.</w:t>
          </w:r>
          <w:r>
            <w:rPr>
              <w:rFonts w:asciiTheme="minorHAnsi" w:hAnsiTheme="minorHAnsi"/>
              <w:i w:val="0"/>
              <w:iCs w:val="0"/>
              <w:noProof/>
              <w:sz w:val="24"/>
              <w:szCs w:val="24"/>
              <w:lang w:eastAsia="ja-JP"/>
            </w:rPr>
            <w:tab/>
          </w:r>
          <w:r>
            <w:rPr>
              <w:noProof/>
            </w:rPr>
            <w:t>Within-Session Trial Bias Score</w:t>
          </w:r>
          <w:r>
            <w:rPr>
              <w:noProof/>
            </w:rPr>
            <w:tab/>
          </w:r>
          <w:r>
            <w:rPr>
              <w:noProof/>
            </w:rPr>
            <w:fldChar w:fldCharType="begin"/>
          </w:r>
          <w:r>
            <w:rPr>
              <w:noProof/>
            </w:rPr>
            <w:instrText xml:space="preserve"> PAGEREF _Toc414981682 \h </w:instrText>
          </w:r>
          <w:r>
            <w:rPr>
              <w:noProof/>
            </w:rPr>
          </w:r>
          <w:r>
            <w:rPr>
              <w:noProof/>
            </w:rPr>
            <w:fldChar w:fldCharType="separate"/>
          </w:r>
          <w:r>
            <w:rPr>
              <w:noProof/>
            </w:rPr>
            <w:t>48</w:t>
          </w:r>
          <w:r>
            <w:rPr>
              <w:noProof/>
            </w:rPr>
            <w:fldChar w:fldCharType="end"/>
          </w:r>
        </w:p>
        <w:p w14:paraId="372AC90D"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2.9.</w:t>
          </w:r>
          <w:r>
            <w:rPr>
              <w:rFonts w:asciiTheme="minorHAnsi" w:hAnsiTheme="minorHAnsi"/>
              <w:i w:val="0"/>
              <w:iCs w:val="0"/>
              <w:noProof/>
              <w:sz w:val="24"/>
              <w:szCs w:val="24"/>
              <w:lang w:eastAsia="ja-JP"/>
            </w:rPr>
            <w:tab/>
          </w:r>
          <w:r>
            <w:rPr>
              <w:noProof/>
            </w:rPr>
            <w:t>Population Correlations</w:t>
          </w:r>
          <w:r>
            <w:rPr>
              <w:noProof/>
            </w:rPr>
            <w:tab/>
          </w:r>
          <w:r>
            <w:rPr>
              <w:noProof/>
            </w:rPr>
            <w:fldChar w:fldCharType="begin"/>
          </w:r>
          <w:r>
            <w:rPr>
              <w:noProof/>
            </w:rPr>
            <w:instrText xml:space="preserve"> PAGEREF _Toc414981683 \h </w:instrText>
          </w:r>
          <w:r>
            <w:rPr>
              <w:noProof/>
            </w:rPr>
          </w:r>
          <w:r>
            <w:rPr>
              <w:noProof/>
            </w:rPr>
            <w:fldChar w:fldCharType="separate"/>
          </w:r>
          <w:r>
            <w:rPr>
              <w:noProof/>
            </w:rPr>
            <w:t>49</w:t>
          </w:r>
          <w:r>
            <w:rPr>
              <w:noProof/>
            </w:rPr>
            <w:fldChar w:fldCharType="end"/>
          </w:r>
        </w:p>
        <w:p w14:paraId="7F6FCA5D" w14:textId="77777777" w:rsidR="0025262F" w:rsidRDefault="0025262F">
          <w:pPr>
            <w:pStyle w:val="TOC3"/>
            <w:tabs>
              <w:tab w:val="left" w:pos="1270"/>
              <w:tab w:val="right" w:leader="dot" w:pos="8630"/>
            </w:tabs>
            <w:rPr>
              <w:rFonts w:asciiTheme="minorHAnsi" w:hAnsiTheme="minorHAnsi"/>
              <w:i w:val="0"/>
              <w:iCs w:val="0"/>
              <w:noProof/>
              <w:sz w:val="24"/>
              <w:szCs w:val="24"/>
              <w:lang w:eastAsia="ja-JP"/>
            </w:rPr>
          </w:pPr>
          <w:r>
            <w:rPr>
              <w:noProof/>
            </w:rPr>
            <w:t>2.2.10.</w:t>
          </w:r>
          <w:r>
            <w:rPr>
              <w:rFonts w:asciiTheme="minorHAnsi" w:hAnsiTheme="minorHAnsi"/>
              <w:i w:val="0"/>
              <w:iCs w:val="0"/>
              <w:noProof/>
              <w:sz w:val="24"/>
              <w:szCs w:val="24"/>
              <w:lang w:eastAsia="ja-JP"/>
            </w:rPr>
            <w:tab/>
          </w:r>
          <w:r>
            <w:rPr>
              <w:noProof/>
            </w:rPr>
            <w:t>Naïve Bayes Classifiers</w:t>
          </w:r>
          <w:r>
            <w:rPr>
              <w:noProof/>
            </w:rPr>
            <w:tab/>
          </w:r>
          <w:r>
            <w:rPr>
              <w:noProof/>
            </w:rPr>
            <w:fldChar w:fldCharType="begin"/>
          </w:r>
          <w:r>
            <w:rPr>
              <w:noProof/>
            </w:rPr>
            <w:instrText xml:space="preserve"> PAGEREF _Toc414981684 \h </w:instrText>
          </w:r>
          <w:r>
            <w:rPr>
              <w:noProof/>
            </w:rPr>
          </w:r>
          <w:r>
            <w:rPr>
              <w:noProof/>
            </w:rPr>
            <w:fldChar w:fldCharType="separate"/>
          </w:r>
          <w:r>
            <w:rPr>
              <w:noProof/>
            </w:rPr>
            <w:t>49</w:t>
          </w:r>
          <w:r>
            <w:rPr>
              <w:noProof/>
            </w:rPr>
            <w:fldChar w:fldCharType="end"/>
          </w:r>
        </w:p>
        <w:p w14:paraId="7EB35F65" w14:textId="77777777" w:rsidR="0025262F" w:rsidRDefault="0025262F">
          <w:pPr>
            <w:pStyle w:val="TOC3"/>
            <w:tabs>
              <w:tab w:val="left" w:pos="1270"/>
              <w:tab w:val="right" w:leader="dot" w:pos="8630"/>
            </w:tabs>
            <w:rPr>
              <w:rFonts w:asciiTheme="minorHAnsi" w:hAnsiTheme="minorHAnsi"/>
              <w:i w:val="0"/>
              <w:iCs w:val="0"/>
              <w:noProof/>
              <w:sz w:val="24"/>
              <w:szCs w:val="24"/>
              <w:lang w:eastAsia="ja-JP"/>
            </w:rPr>
          </w:pPr>
          <w:r>
            <w:rPr>
              <w:noProof/>
            </w:rPr>
            <w:t>2.2.11.</w:t>
          </w:r>
          <w:r>
            <w:rPr>
              <w:rFonts w:asciiTheme="minorHAnsi" w:hAnsiTheme="minorHAnsi"/>
              <w:i w:val="0"/>
              <w:iCs w:val="0"/>
              <w:noProof/>
              <w:sz w:val="24"/>
              <w:szCs w:val="24"/>
              <w:lang w:eastAsia="ja-JP"/>
            </w:rPr>
            <w:tab/>
          </w:r>
          <w:r>
            <w:rPr>
              <w:noProof/>
            </w:rPr>
            <w:t>Statistical Tests</w:t>
          </w:r>
          <w:r>
            <w:rPr>
              <w:noProof/>
            </w:rPr>
            <w:tab/>
          </w:r>
          <w:r>
            <w:rPr>
              <w:noProof/>
            </w:rPr>
            <w:fldChar w:fldCharType="begin"/>
          </w:r>
          <w:r>
            <w:rPr>
              <w:noProof/>
            </w:rPr>
            <w:instrText xml:space="preserve"> PAGEREF _Toc414981685 \h </w:instrText>
          </w:r>
          <w:r>
            <w:rPr>
              <w:noProof/>
            </w:rPr>
          </w:r>
          <w:r>
            <w:rPr>
              <w:noProof/>
            </w:rPr>
            <w:fldChar w:fldCharType="separate"/>
          </w:r>
          <w:r>
            <w:rPr>
              <w:noProof/>
            </w:rPr>
            <w:t>50</w:t>
          </w:r>
          <w:r>
            <w:rPr>
              <w:noProof/>
            </w:rPr>
            <w:fldChar w:fldCharType="end"/>
          </w:r>
        </w:p>
        <w:p w14:paraId="425FB195"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lastRenderedPageBreak/>
            <w:t>2.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4981686 \h </w:instrText>
          </w:r>
          <w:r>
            <w:rPr>
              <w:noProof/>
            </w:rPr>
          </w:r>
          <w:r>
            <w:rPr>
              <w:noProof/>
            </w:rPr>
            <w:fldChar w:fldCharType="separate"/>
          </w:r>
          <w:r>
            <w:rPr>
              <w:noProof/>
            </w:rPr>
            <w:t>51</w:t>
          </w:r>
          <w:r>
            <w:rPr>
              <w:noProof/>
            </w:rPr>
            <w:fldChar w:fldCharType="end"/>
          </w:r>
        </w:p>
        <w:p w14:paraId="6C2C7FC3"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3.1.</w:t>
          </w:r>
          <w:r>
            <w:rPr>
              <w:rFonts w:asciiTheme="minorHAnsi" w:hAnsiTheme="minorHAnsi"/>
              <w:i w:val="0"/>
              <w:iCs w:val="0"/>
              <w:noProof/>
              <w:sz w:val="24"/>
              <w:szCs w:val="24"/>
              <w:lang w:eastAsia="ja-JP"/>
            </w:rPr>
            <w:tab/>
          </w:r>
          <w:r>
            <w:rPr>
              <w:noProof/>
            </w:rPr>
            <w:t>Behavioral Task and Epifluorescence Imaging of Calcium Transients</w:t>
          </w:r>
          <w:r>
            <w:rPr>
              <w:noProof/>
            </w:rPr>
            <w:tab/>
          </w:r>
          <w:r>
            <w:rPr>
              <w:noProof/>
            </w:rPr>
            <w:fldChar w:fldCharType="begin"/>
          </w:r>
          <w:r>
            <w:rPr>
              <w:noProof/>
            </w:rPr>
            <w:instrText xml:space="preserve"> PAGEREF _Toc414981687 \h </w:instrText>
          </w:r>
          <w:r>
            <w:rPr>
              <w:noProof/>
            </w:rPr>
          </w:r>
          <w:r>
            <w:rPr>
              <w:noProof/>
            </w:rPr>
            <w:fldChar w:fldCharType="separate"/>
          </w:r>
          <w:r>
            <w:rPr>
              <w:noProof/>
            </w:rPr>
            <w:t>51</w:t>
          </w:r>
          <w:r>
            <w:rPr>
              <w:noProof/>
            </w:rPr>
            <w:fldChar w:fldCharType="end"/>
          </w:r>
        </w:p>
        <w:p w14:paraId="022E457E"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3.2.</w:t>
          </w:r>
          <w:r>
            <w:rPr>
              <w:rFonts w:asciiTheme="minorHAnsi" w:hAnsiTheme="minorHAnsi"/>
              <w:i w:val="0"/>
              <w:iCs w:val="0"/>
              <w:noProof/>
              <w:sz w:val="24"/>
              <w:szCs w:val="24"/>
              <w:lang w:eastAsia="ja-JP"/>
            </w:rPr>
            <w:tab/>
          </w:r>
          <w:r>
            <w:rPr>
              <w:noProof/>
            </w:rPr>
            <w:t>Reconstructing Temporal Information from Ordered Neuronal Firing</w:t>
          </w:r>
          <w:r>
            <w:rPr>
              <w:noProof/>
            </w:rPr>
            <w:tab/>
          </w:r>
          <w:r>
            <w:rPr>
              <w:noProof/>
            </w:rPr>
            <w:fldChar w:fldCharType="begin"/>
          </w:r>
          <w:r>
            <w:rPr>
              <w:noProof/>
            </w:rPr>
            <w:instrText xml:space="preserve"> PAGEREF _Toc414981688 \h </w:instrText>
          </w:r>
          <w:r>
            <w:rPr>
              <w:noProof/>
            </w:rPr>
          </w:r>
          <w:r>
            <w:rPr>
              <w:noProof/>
            </w:rPr>
            <w:fldChar w:fldCharType="separate"/>
          </w:r>
          <w:r>
            <w:rPr>
              <w:noProof/>
            </w:rPr>
            <w:t>52</w:t>
          </w:r>
          <w:r>
            <w:rPr>
              <w:noProof/>
            </w:rPr>
            <w:fldChar w:fldCharType="end"/>
          </w:r>
        </w:p>
        <w:p w14:paraId="442CAABF"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3.3.</w:t>
          </w:r>
          <w:r>
            <w:rPr>
              <w:rFonts w:asciiTheme="minorHAnsi" w:hAnsiTheme="minorHAnsi"/>
              <w:i w:val="0"/>
              <w:iCs w:val="0"/>
              <w:noProof/>
              <w:sz w:val="24"/>
              <w:szCs w:val="24"/>
              <w:lang w:eastAsia="ja-JP"/>
            </w:rPr>
            <w:tab/>
          </w:r>
          <w:r>
            <w:rPr>
              <w:noProof/>
            </w:rPr>
            <w:t>Evolution of Time Cell Sequences on the Scale of Minutes</w:t>
          </w:r>
          <w:r>
            <w:rPr>
              <w:noProof/>
            </w:rPr>
            <w:tab/>
          </w:r>
          <w:r>
            <w:rPr>
              <w:noProof/>
            </w:rPr>
            <w:fldChar w:fldCharType="begin"/>
          </w:r>
          <w:r>
            <w:rPr>
              <w:noProof/>
            </w:rPr>
            <w:instrText xml:space="preserve"> PAGEREF _Toc414981689 \h </w:instrText>
          </w:r>
          <w:r>
            <w:rPr>
              <w:noProof/>
            </w:rPr>
          </w:r>
          <w:r>
            <w:rPr>
              <w:noProof/>
            </w:rPr>
            <w:fldChar w:fldCharType="separate"/>
          </w:r>
          <w:r>
            <w:rPr>
              <w:noProof/>
            </w:rPr>
            <w:t>53</w:t>
          </w:r>
          <w:r>
            <w:rPr>
              <w:noProof/>
            </w:rPr>
            <w:fldChar w:fldCharType="end"/>
          </w:r>
        </w:p>
        <w:p w14:paraId="009F2F2B"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3.4.</w:t>
          </w:r>
          <w:r>
            <w:rPr>
              <w:rFonts w:asciiTheme="minorHAnsi" w:hAnsiTheme="minorHAnsi"/>
              <w:i w:val="0"/>
              <w:iCs w:val="0"/>
              <w:noProof/>
              <w:sz w:val="24"/>
              <w:szCs w:val="24"/>
              <w:lang w:eastAsia="ja-JP"/>
            </w:rPr>
            <w:tab/>
          </w:r>
          <w:r>
            <w:rPr>
              <w:noProof/>
            </w:rPr>
            <w:t>Longitudinal Tracking of Time Cell Sequences</w:t>
          </w:r>
          <w:r>
            <w:rPr>
              <w:noProof/>
            </w:rPr>
            <w:tab/>
          </w:r>
          <w:r>
            <w:rPr>
              <w:noProof/>
            </w:rPr>
            <w:fldChar w:fldCharType="begin"/>
          </w:r>
          <w:r>
            <w:rPr>
              <w:noProof/>
            </w:rPr>
            <w:instrText xml:space="preserve"> PAGEREF _Toc414981690 \h </w:instrText>
          </w:r>
          <w:r>
            <w:rPr>
              <w:noProof/>
            </w:rPr>
          </w:r>
          <w:r>
            <w:rPr>
              <w:noProof/>
            </w:rPr>
            <w:fldChar w:fldCharType="separate"/>
          </w:r>
          <w:r>
            <w:rPr>
              <w:noProof/>
            </w:rPr>
            <w:t>55</w:t>
          </w:r>
          <w:r>
            <w:rPr>
              <w:noProof/>
            </w:rPr>
            <w:fldChar w:fldCharType="end"/>
          </w:r>
        </w:p>
        <w:p w14:paraId="75E13D90"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3.5.</w:t>
          </w:r>
          <w:r>
            <w:rPr>
              <w:rFonts w:asciiTheme="minorHAnsi" w:hAnsiTheme="minorHAnsi"/>
              <w:i w:val="0"/>
              <w:iCs w:val="0"/>
              <w:noProof/>
              <w:sz w:val="24"/>
              <w:szCs w:val="24"/>
              <w:lang w:eastAsia="ja-JP"/>
            </w:rPr>
            <w:tab/>
          </w:r>
          <w:r>
            <w:rPr>
              <w:noProof/>
            </w:rPr>
            <w:t>Evolution of Time Cell Sequences on the Scale of Days</w:t>
          </w:r>
          <w:r>
            <w:rPr>
              <w:noProof/>
            </w:rPr>
            <w:tab/>
          </w:r>
          <w:r>
            <w:rPr>
              <w:noProof/>
            </w:rPr>
            <w:fldChar w:fldCharType="begin"/>
          </w:r>
          <w:r>
            <w:rPr>
              <w:noProof/>
            </w:rPr>
            <w:instrText xml:space="preserve"> PAGEREF _Toc414981691 \h </w:instrText>
          </w:r>
          <w:r>
            <w:rPr>
              <w:noProof/>
            </w:rPr>
          </w:r>
          <w:r>
            <w:rPr>
              <w:noProof/>
            </w:rPr>
            <w:fldChar w:fldCharType="separate"/>
          </w:r>
          <w:r>
            <w:rPr>
              <w:noProof/>
            </w:rPr>
            <w:t>57</w:t>
          </w:r>
          <w:r>
            <w:rPr>
              <w:noProof/>
            </w:rPr>
            <w:fldChar w:fldCharType="end"/>
          </w:r>
        </w:p>
        <w:p w14:paraId="5D03BF50"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2.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4981692 \h </w:instrText>
          </w:r>
          <w:r>
            <w:rPr>
              <w:noProof/>
            </w:rPr>
          </w:r>
          <w:r>
            <w:rPr>
              <w:noProof/>
            </w:rPr>
            <w:fldChar w:fldCharType="separate"/>
          </w:r>
          <w:r>
            <w:rPr>
              <w:noProof/>
            </w:rPr>
            <w:t>59</w:t>
          </w:r>
          <w:r>
            <w:rPr>
              <w:noProof/>
            </w:rPr>
            <w:fldChar w:fldCharType="end"/>
          </w:r>
        </w:p>
        <w:p w14:paraId="73CF4B22"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4.1.</w:t>
          </w:r>
          <w:r>
            <w:rPr>
              <w:rFonts w:asciiTheme="minorHAnsi" w:hAnsiTheme="minorHAnsi"/>
              <w:i w:val="0"/>
              <w:iCs w:val="0"/>
              <w:noProof/>
              <w:sz w:val="24"/>
              <w:szCs w:val="24"/>
              <w:lang w:eastAsia="ja-JP"/>
            </w:rPr>
            <w:tab/>
          </w:r>
          <w:r>
            <w:rPr>
              <w:noProof/>
            </w:rPr>
            <w:t>Robustness of Sequential Firing over Days</w:t>
          </w:r>
          <w:r>
            <w:rPr>
              <w:noProof/>
            </w:rPr>
            <w:tab/>
          </w:r>
          <w:r>
            <w:rPr>
              <w:noProof/>
            </w:rPr>
            <w:fldChar w:fldCharType="begin"/>
          </w:r>
          <w:r>
            <w:rPr>
              <w:noProof/>
            </w:rPr>
            <w:instrText xml:space="preserve"> PAGEREF _Toc414981693 \h </w:instrText>
          </w:r>
          <w:r>
            <w:rPr>
              <w:noProof/>
            </w:rPr>
          </w:r>
          <w:r>
            <w:rPr>
              <w:noProof/>
            </w:rPr>
            <w:fldChar w:fldCharType="separate"/>
          </w:r>
          <w:r>
            <w:rPr>
              <w:noProof/>
            </w:rPr>
            <w:t>59</w:t>
          </w:r>
          <w:r>
            <w:rPr>
              <w:noProof/>
            </w:rPr>
            <w:fldChar w:fldCharType="end"/>
          </w:r>
        </w:p>
        <w:p w14:paraId="728246D8"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4.2.</w:t>
          </w:r>
          <w:r>
            <w:rPr>
              <w:rFonts w:asciiTheme="minorHAnsi" w:hAnsiTheme="minorHAnsi"/>
              <w:i w:val="0"/>
              <w:iCs w:val="0"/>
              <w:noProof/>
              <w:sz w:val="24"/>
              <w:szCs w:val="24"/>
              <w:lang w:eastAsia="ja-JP"/>
            </w:rPr>
            <w:tab/>
          </w:r>
          <w:r>
            <w:rPr>
              <w:noProof/>
            </w:rPr>
            <w:t>Advantages of Neural Instability in an Unstable World: Drift as a Mechanism for Timestamping Events</w:t>
          </w:r>
          <w:r>
            <w:rPr>
              <w:noProof/>
            </w:rPr>
            <w:tab/>
          </w:r>
          <w:r>
            <w:rPr>
              <w:noProof/>
            </w:rPr>
            <w:fldChar w:fldCharType="begin"/>
          </w:r>
          <w:r>
            <w:rPr>
              <w:noProof/>
            </w:rPr>
            <w:instrText xml:space="preserve"> PAGEREF _Toc414981694 \h </w:instrText>
          </w:r>
          <w:r>
            <w:rPr>
              <w:noProof/>
            </w:rPr>
          </w:r>
          <w:r>
            <w:rPr>
              <w:noProof/>
            </w:rPr>
            <w:fldChar w:fldCharType="separate"/>
          </w:r>
          <w:r>
            <w:rPr>
              <w:noProof/>
            </w:rPr>
            <w:t>60</w:t>
          </w:r>
          <w:r>
            <w:rPr>
              <w:noProof/>
            </w:rPr>
            <w:fldChar w:fldCharType="end"/>
          </w:r>
        </w:p>
        <w:p w14:paraId="0AE4B11A"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4.3.</w:t>
          </w:r>
          <w:r>
            <w:rPr>
              <w:rFonts w:asciiTheme="minorHAnsi" w:hAnsiTheme="minorHAnsi"/>
              <w:i w:val="0"/>
              <w:iCs w:val="0"/>
              <w:noProof/>
              <w:sz w:val="24"/>
              <w:szCs w:val="24"/>
              <w:lang w:eastAsia="ja-JP"/>
            </w:rPr>
            <w:tab/>
          </w:r>
          <w:r>
            <w:rPr>
              <w:noProof/>
            </w:rPr>
            <w:t>A Unified Framework of Event Sequence Coding in Hippocampus over Long Timescales</w:t>
          </w:r>
          <w:r>
            <w:rPr>
              <w:noProof/>
            </w:rPr>
            <w:tab/>
          </w:r>
          <w:r>
            <w:rPr>
              <w:noProof/>
            </w:rPr>
            <w:fldChar w:fldCharType="begin"/>
          </w:r>
          <w:r>
            <w:rPr>
              <w:noProof/>
            </w:rPr>
            <w:instrText xml:space="preserve"> PAGEREF _Toc414981695 \h </w:instrText>
          </w:r>
          <w:r>
            <w:rPr>
              <w:noProof/>
            </w:rPr>
          </w:r>
          <w:r>
            <w:rPr>
              <w:noProof/>
            </w:rPr>
            <w:fldChar w:fldCharType="separate"/>
          </w:r>
          <w:r>
            <w:rPr>
              <w:noProof/>
            </w:rPr>
            <w:t>63</w:t>
          </w:r>
          <w:r>
            <w:rPr>
              <w:noProof/>
            </w:rPr>
            <w:fldChar w:fldCharType="end"/>
          </w:r>
        </w:p>
        <w:p w14:paraId="026AE3D4"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4.4.</w:t>
          </w:r>
          <w:r>
            <w:rPr>
              <w:rFonts w:asciiTheme="minorHAnsi" w:hAnsiTheme="minorHAnsi"/>
              <w:i w:val="0"/>
              <w:iCs w:val="0"/>
              <w:noProof/>
              <w:sz w:val="24"/>
              <w:szCs w:val="24"/>
              <w:lang w:eastAsia="ja-JP"/>
            </w:rPr>
            <w:tab/>
          </w:r>
          <w:r>
            <w:rPr>
              <w:noProof/>
            </w:rPr>
            <w:t>Formation of Schemata via Integration of Experiences across Macrotime</w:t>
          </w:r>
          <w:r>
            <w:rPr>
              <w:noProof/>
            </w:rPr>
            <w:tab/>
          </w:r>
          <w:r>
            <w:rPr>
              <w:noProof/>
            </w:rPr>
            <w:fldChar w:fldCharType="begin"/>
          </w:r>
          <w:r>
            <w:rPr>
              <w:noProof/>
            </w:rPr>
            <w:instrText xml:space="preserve"> PAGEREF _Toc414981696 \h </w:instrText>
          </w:r>
          <w:r>
            <w:rPr>
              <w:noProof/>
            </w:rPr>
          </w:r>
          <w:r>
            <w:rPr>
              <w:noProof/>
            </w:rPr>
            <w:fldChar w:fldCharType="separate"/>
          </w:r>
          <w:r>
            <w:rPr>
              <w:noProof/>
            </w:rPr>
            <w:t>64</w:t>
          </w:r>
          <w:r>
            <w:rPr>
              <w:noProof/>
            </w:rPr>
            <w:fldChar w:fldCharType="end"/>
          </w:r>
        </w:p>
        <w:p w14:paraId="59B2E407"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2.4.5.</w:t>
          </w:r>
          <w:r>
            <w:rPr>
              <w:rFonts w:asciiTheme="minorHAnsi" w:hAnsiTheme="minorHAnsi"/>
              <w:i w:val="0"/>
              <w:iCs w:val="0"/>
              <w:noProof/>
              <w:sz w:val="24"/>
              <w:szCs w:val="24"/>
              <w:lang w:eastAsia="ja-JP"/>
            </w:rPr>
            <w:tab/>
          </w:r>
          <w:r>
            <w:rPr>
              <w:noProof/>
            </w:rPr>
            <w:t>Outstanding Questions in Long-Term Sequence Representations</w:t>
          </w:r>
          <w:r>
            <w:rPr>
              <w:noProof/>
            </w:rPr>
            <w:tab/>
          </w:r>
          <w:r>
            <w:rPr>
              <w:noProof/>
            </w:rPr>
            <w:fldChar w:fldCharType="begin"/>
          </w:r>
          <w:r>
            <w:rPr>
              <w:noProof/>
            </w:rPr>
            <w:instrText xml:space="preserve"> PAGEREF _Toc414981697 \h </w:instrText>
          </w:r>
          <w:r>
            <w:rPr>
              <w:noProof/>
            </w:rPr>
          </w:r>
          <w:r>
            <w:rPr>
              <w:noProof/>
            </w:rPr>
            <w:fldChar w:fldCharType="separate"/>
          </w:r>
          <w:r>
            <w:rPr>
              <w:noProof/>
            </w:rPr>
            <w:t>65</w:t>
          </w:r>
          <w:r>
            <w:rPr>
              <w:noProof/>
            </w:rPr>
            <w:fldChar w:fldCharType="end"/>
          </w:r>
        </w:p>
        <w:p w14:paraId="3EE2BA3C"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2.5.</w:t>
          </w:r>
          <w:r>
            <w:rPr>
              <w:rFonts w:asciiTheme="minorHAnsi" w:hAnsiTheme="minorHAnsi"/>
              <w:smallCaps w:val="0"/>
              <w:noProof/>
              <w:sz w:val="24"/>
              <w:szCs w:val="24"/>
              <w:lang w:eastAsia="ja-JP"/>
            </w:rPr>
            <w:tab/>
          </w:r>
          <w:r>
            <w:rPr>
              <w:noProof/>
            </w:rPr>
            <w:t>Chapter Two Figure List</w:t>
          </w:r>
          <w:r>
            <w:rPr>
              <w:noProof/>
            </w:rPr>
            <w:tab/>
          </w:r>
          <w:r>
            <w:rPr>
              <w:noProof/>
            </w:rPr>
            <w:fldChar w:fldCharType="begin"/>
          </w:r>
          <w:r>
            <w:rPr>
              <w:noProof/>
            </w:rPr>
            <w:instrText xml:space="preserve"> PAGEREF _Toc414981698 \h </w:instrText>
          </w:r>
          <w:r>
            <w:rPr>
              <w:noProof/>
            </w:rPr>
          </w:r>
          <w:r>
            <w:rPr>
              <w:noProof/>
            </w:rPr>
            <w:fldChar w:fldCharType="separate"/>
          </w:r>
          <w:r>
            <w:rPr>
              <w:noProof/>
            </w:rPr>
            <w:t>66</w:t>
          </w:r>
          <w:r>
            <w:rPr>
              <w:noProof/>
            </w:rPr>
            <w:fldChar w:fldCharType="end"/>
          </w:r>
        </w:p>
        <w:p w14:paraId="1B0F6A8A" w14:textId="77777777" w:rsidR="0025262F" w:rsidRDefault="0025262F">
          <w:pPr>
            <w:pStyle w:val="TOC1"/>
            <w:tabs>
              <w:tab w:val="left" w:pos="390"/>
              <w:tab w:val="right" w:leader="dot" w:pos="8630"/>
            </w:tabs>
            <w:rPr>
              <w:rFonts w:asciiTheme="minorHAnsi" w:hAnsiTheme="minorHAnsi"/>
              <w:bCs w:val="0"/>
              <w:caps w:val="0"/>
              <w:noProof/>
              <w:sz w:val="24"/>
              <w:szCs w:val="24"/>
              <w:lang w:eastAsia="ja-JP"/>
            </w:rPr>
          </w:pPr>
          <w:r>
            <w:rPr>
              <w:noProof/>
            </w:rPr>
            <w:t>3.</w:t>
          </w:r>
          <w:r>
            <w:rPr>
              <w:rFonts w:asciiTheme="minorHAnsi" w:hAnsiTheme="minorHAnsi"/>
              <w:bCs w:val="0"/>
              <w:caps w:val="0"/>
              <w:noProof/>
              <w:sz w:val="24"/>
              <w:szCs w:val="24"/>
              <w:lang w:eastAsia="ja-JP"/>
            </w:rPr>
            <w:tab/>
          </w:r>
          <w:r>
            <w:rPr>
              <w:noProof/>
            </w:rPr>
            <w:t>CHAPTER THREE</w:t>
          </w:r>
          <w:r>
            <w:rPr>
              <w:noProof/>
            </w:rPr>
            <w:tab/>
          </w:r>
          <w:r>
            <w:rPr>
              <w:noProof/>
            </w:rPr>
            <w:fldChar w:fldCharType="begin"/>
          </w:r>
          <w:r>
            <w:rPr>
              <w:noProof/>
            </w:rPr>
            <w:instrText xml:space="preserve"> PAGEREF _Toc414981699 \h </w:instrText>
          </w:r>
          <w:r>
            <w:rPr>
              <w:noProof/>
            </w:rPr>
          </w:r>
          <w:r>
            <w:rPr>
              <w:noProof/>
            </w:rPr>
            <w:fldChar w:fldCharType="separate"/>
          </w:r>
          <w:r>
            <w:rPr>
              <w:noProof/>
            </w:rPr>
            <w:t>87</w:t>
          </w:r>
          <w:r>
            <w:rPr>
              <w:noProof/>
            </w:rPr>
            <w:fldChar w:fldCharType="end"/>
          </w:r>
        </w:p>
        <w:p w14:paraId="3976E256"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3.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4981700 \h </w:instrText>
          </w:r>
          <w:r>
            <w:rPr>
              <w:noProof/>
            </w:rPr>
          </w:r>
          <w:r>
            <w:rPr>
              <w:noProof/>
            </w:rPr>
            <w:fldChar w:fldCharType="separate"/>
          </w:r>
          <w:r>
            <w:rPr>
              <w:noProof/>
            </w:rPr>
            <w:t>87</w:t>
          </w:r>
          <w:r>
            <w:rPr>
              <w:noProof/>
            </w:rPr>
            <w:fldChar w:fldCharType="end"/>
          </w:r>
        </w:p>
        <w:p w14:paraId="20D5CB8B"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3.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4981701 \h </w:instrText>
          </w:r>
          <w:r>
            <w:rPr>
              <w:noProof/>
            </w:rPr>
          </w:r>
          <w:r>
            <w:rPr>
              <w:noProof/>
            </w:rPr>
            <w:fldChar w:fldCharType="separate"/>
          </w:r>
          <w:r>
            <w:rPr>
              <w:noProof/>
            </w:rPr>
            <w:t>88</w:t>
          </w:r>
          <w:r>
            <w:rPr>
              <w:noProof/>
            </w:rPr>
            <w:fldChar w:fldCharType="end"/>
          </w:r>
        </w:p>
        <w:p w14:paraId="44EE6638"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2.1.</w:t>
          </w:r>
          <w:r>
            <w:rPr>
              <w:rFonts w:asciiTheme="minorHAnsi" w:hAnsiTheme="minorHAnsi"/>
              <w:i w:val="0"/>
              <w:iCs w:val="0"/>
              <w:noProof/>
              <w:sz w:val="24"/>
              <w:szCs w:val="24"/>
              <w:lang w:eastAsia="ja-JP"/>
            </w:rPr>
            <w:tab/>
          </w:r>
          <w:r>
            <w:rPr>
              <w:noProof/>
            </w:rPr>
            <w:t>Subjects</w:t>
          </w:r>
          <w:r>
            <w:rPr>
              <w:noProof/>
            </w:rPr>
            <w:tab/>
          </w:r>
          <w:r>
            <w:rPr>
              <w:noProof/>
            </w:rPr>
            <w:fldChar w:fldCharType="begin"/>
          </w:r>
          <w:r>
            <w:rPr>
              <w:noProof/>
            </w:rPr>
            <w:instrText xml:space="preserve"> PAGEREF _Toc414981702 \h </w:instrText>
          </w:r>
          <w:r>
            <w:rPr>
              <w:noProof/>
            </w:rPr>
          </w:r>
          <w:r>
            <w:rPr>
              <w:noProof/>
            </w:rPr>
            <w:fldChar w:fldCharType="separate"/>
          </w:r>
          <w:r>
            <w:rPr>
              <w:noProof/>
            </w:rPr>
            <w:t>88</w:t>
          </w:r>
          <w:r>
            <w:rPr>
              <w:noProof/>
            </w:rPr>
            <w:fldChar w:fldCharType="end"/>
          </w:r>
        </w:p>
        <w:p w14:paraId="08D43A34"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2.2.</w:t>
          </w:r>
          <w:r>
            <w:rPr>
              <w:rFonts w:asciiTheme="minorHAnsi" w:hAnsiTheme="minorHAnsi"/>
              <w:i w:val="0"/>
              <w:iCs w:val="0"/>
              <w:noProof/>
              <w:sz w:val="24"/>
              <w:szCs w:val="24"/>
              <w:lang w:eastAsia="ja-JP"/>
            </w:rPr>
            <w:tab/>
          </w:r>
          <w:r>
            <w:rPr>
              <w:noProof/>
            </w:rPr>
            <w:t>Activity-dependent viral constructs</w:t>
          </w:r>
          <w:r>
            <w:rPr>
              <w:noProof/>
            </w:rPr>
            <w:tab/>
          </w:r>
          <w:r>
            <w:rPr>
              <w:noProof/>
            </w:rPr>
            <w:fldChar w:fldCharType="begin"/>
          </w:r>
          <w:r>
            <w:rPr>
              <w:noProof/>
            </w:rPr>
            <w:instrText xml:space="preserve"> PAGEREF _Toc414981703 \h </w:instrText>
          </w:r>
          <w:r>
            <w:rPr>
              <w:noProof/>
            </w:rPr>
          </w:r>
          <w:r>
            <w:rPr>
              <w:noProof/>
            </w:rPr>
            <w:fldChar w:fldCharType="separate"/>
          </w:r>
          <w:r>
            <w:rPr>
              <w:noProof/>
            </w:rPr>
            <w:t>89</w:t>
          </w:r>
          <w:r>
            <w:rPr>
              <w:noProof/>
            </w:rPr>
            <w:fldChar w:fldCharType="end"/>
          </w:r>
        </w:p>
        <w:p w14:paraId="50C997C9"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2.3.</w:t>
          </w:r>
          <w:r>
            <w:rPr>
              <w:rFonts w:asciiTheme="minorHAnsi" w:hAnsiTheme="minorHAnsi"/>
              <w:i w:val="0"/>
              <w:iCs w:val="0"/>
              <w:noProof/>
              <w:sz w:val="24"/>
              <w:szCs w:val="24"/>
              <w:lang w:eastAsia="ja-JP"/>
            </w:rPr>
            <w:tab/>
          </w:r>
          <w:r>
            <w:rPr>
              <w:noProof/>
            </w:rPr>
            <w:t>Stereotaxic surgeries</w:t>
          </w:r>
          <w:r>
            <w:rPr>
              <w:noProof/>
            </w:rPr>
            <w:tab/>
          </w:r>
          <w:r>
            <w:rPr>
              <w:noProof/>
            </w:rPr>
            <w:fldChar w:fldCharType="begin"/>
          </w:r>
          <w:r>
            <w:rPr>
              <w:noProof/>
            </w:rPr>
            <w:instrText xml:space="preserve"> PAGEREF _Toc414981704 \h </w:instrText>
          </w:r>
          <w:r>
            <w:rPr>
              <w:noProof/>
            </w:rPr>
          </w:r>
          <w:r>
            <w:rPr>
              <w:noProof/>
            </w:rPr>
            <w:fldChar w:fldCharType="separate"/>
          </w:r>
          <w:r>
            <w:rPr>
              <w:noProof/>
            </w:rPr>
            <w:t>89</w:t>
          </w:r>
          <w:r>
            <w:rPr>
              <w:noProof/>
            </w:rPr>
            <w:fldChar w:fldCharType="end"/>
          </w:r>
        </w:p>
        <w:p w14:paraId="60D0CB04"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2.4.</w:t>
          </w:r>
          <w:r>
            <w:rPr>
              <w:rFonts w:asciiTheme="minorHAnsi" w:hAnsiTheme="minorHAnsi"/>
              <w:i w:val="0"/>
              <w:iCs w:val="0"/>
              <w:noProof/>
              <w:sz w:val="24"/>
              <w:szCs w:val="24"/>
              <w:lang w:eastAsia="ja-JP"/>
            </w:rPr>
            <w:tab/>
          </w:r>
          <w:r>
            <w:rPr>
              <w:noProof/>
            </w:rPr>
            <w:t>Optogenetic methods</w:t>
          </w:r>
          <w:r>
            <w:rPr>
              <w:noProof/>
            </w:rPr>
            <w:tab/>
          </w:r>
          <w:r>
            <w:rPr>
              <w:noProof/>
            </w:rPr>
            <w:fldChar w:fldCharType="begin"/>
          </w:r>
          <w:r>
            <w:rPr>
              <w:noProof/>
            </w:rPr>
            <w:instrText xml:space="preserve"> PAGEREF _Toc414981705 \h </w:instrText>
          </w:r>
          <w:r>
            <w:rPr>
              <w:noProof/>
            </w:rPr>
          </w:r>
          <w:r>
            <w:rPr>
              <w:noProof/>
            </w:rPr>
            <w:fldChar w:fldCharType="separate"/>
          </w:r>
          <w:r>
            <w:rPr>
              <w:noProof/>
            </w:rPr>
            <w:t>91</w:t>
          </w:r>
          <w:r>
            <w:rPr>
              <w:noProof/>
            </w:rPr>
            <w:fldChar w:fldCharType="end"/>
          </w:r>
        </w:p>
        <w:p w14:paraId="45093FDB"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2.5.</w:t>
          </w:r>
          <w:r>
            <w:rPr>
              <w:rFonts w:asciiTheme="minorHAnsi" w:hAnsiTheme="minorHAnsi"/>
              <w:i w:val="0"/>
              <w:iCs w:val="0"/>
              <w:noProof/>
              <w:sz w:val="24"/>
              <w:szCs w:val="24"/>
              <w:lang w:eastAsia="ja-JP"/>
            </w:rPr>
            <w:tab/>
          </w:r>
          <w:r>
            <w:rPr>
              <w:noProof/>
            </w:rPr>
            <w:t>Behavioral tagging</w:t>
          </w:r>
          <w:r>
            <w:rPr>
              <w:noProof/>
            </w:rPr>
            <w:tab/>
          </w:r>
          <w:r>
            <w:rPr>
              <w:noProof/>
            </w:rPr>
            <w:fldChar w:fldCharType="begin"/>
          </w:r>
          <w:r>
            <w:rPr>
              <w:noProof/>
            </w:rPr>
            <w:instrText xml:space="preserve"> PAGEREF _Toc414981706 \h </w:instrText>
          </w:r>
          <w:r>
            <w:rPr>
              <w:noProof/>
            </w:rPr>
          </w:r>
          <w:r>
            <w:rPr>
              <w:noProof/>
            </w:rPr>
            <w:fldChar w:fldCharType="separate"/>
          </w:r>
          <w:r>
            <w:rPr>
              <w:noProof/>
            </w:rPr>
            <w:t>92</w:t>
          </w:r>
          <w:r>
            <w:rPr>
              <w:noProof/>
            </w:rPr>
            <w:fldChar w:fldCharType="end"/>
          </w:r>
        </w:p>
        <w:p w14:paraId="0EE38183"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2.6.</w:t>
          </w:r>
          <w:r>
            <w:rPr>
              <w:rFonts w:asciiTheme="minorHAnsi" w:hAnsiTheme="minorHAnsi"/>
              <w:i w:val="0"/>
              <w:iCs w:val="0"/>
              <w:noProof/>
              <w:sz w:val="24"/>
              <w:szCs w:val="24"/>
              <w:lang w:eastAsia="ja-JP"/>
            </w:rPr>
            <w:tab/>
          </w:r>
          <w:r>
            <w:rPr>
              <w:noProof/>
            </w:rPr>
            <w:t>Behavior</w:t>
          </w:r>
          <w:r>
            <w:rPr>
              <w:noProof/>
            </w:rPr>
            <w:tab/>
          </w:r>
          <w:r>
            <w:rPr>
              <w:noProof/>
            </w:rPr>
            <w:fldChar w:fldCharType="begin"/>
          </w:r>
          <w:r>
            <w:rPr>
              <w:noProof/>
            </w:rPr>
            <w:instrText xml:space="preserve"> PAGEREF _Toc414981707 \h </w:instrText>
          </w:r>
          <w:r>
            <w:rPr>
              <w:noProof/>
            </w:rPr>
          </w:r>
          <w:r>
            <w:rPr>
              <w:noProof/>
            </w:rPr>
            <w:fldChar w:fldCharType="separate"/>
          </w:r>
          <w:r>
            <w:rPr>
              <w:noProof/>
            </w:rPr>
            <w:t>92</w:t>
          </w:r>
          <w:r>
            <w:rPr>
              <w:noProof/>
            </w:rPr>
            <w:fldChar w:fldCharType="end"/>
          </w:r>
        </w:p>
        <w:p w14:paraId="48EC46F8"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2.7.</w:t>
          </w:r>
          <w:r>
            <w:rPr>
              <w:rFonts w:asciiTheme="minorHAnsi" w:hAnsiTheme="minorHAnsi"/>
              <w:i w:val="0"/>
              <w:iCs w:val="0"/>
              <w:noProof/>
              <w:sz w:val="24"/>
              <w:szCs w:val="24"/>
              <w:lang w:eastAsia="ja-JP"/>
            </w:rPr>
            <w:tab/>
          </w:r>
          <w:r>
            <w:rPr>
              <w:noProof/>
            </w:rPr>
            <w:t>Immunohistochemistry</w:t>
          </w:r>
          <w:r>
            <w:rPr>
              <w:noProof/>
            </w:rPr>
            <w:tab/>
          </w:r>
          <w:r>
            <w:rPr>
              <w:noProof/>
            </w:rPr>
            <w:fldChar w:fldCharType="begin"/>
          </w:r>
          <w:r>
            <w:rPr>
              <w:noProof/>
            </w:rPr>
            <w:instrText xml:space="preserve"> PAGEREF _Toc414981708 \h </w:instrText>
          </w:r>
          <w:r>
            <w:rPr>
              <w:noProof/>
            </w:rPr>
          </w:r>
          <w:r>
            <w:rPr>
              <w:noProof/>
            </w:rPr>
            <w:fldChar w:fldCharType="separate"/>
          </w:r>
          <w:r>
            <w:rPr>
              <w:noProof/>
            </w:rPr>
            <w:t>95</w:t>
          </w:r>
          <w:r>
            <w:rPr>
              <w:noProof/>
            </w:rPr>
            <w:fldChar w:fldCharType="end"/>
          </w:r>
        </w:p>
        <w:p w14:paraId="2B6B83C4"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2.8.</w:t>
          </w:r>
          <w:r>
            <w:rPr>
              <w:rFonts w:asciiTheme="minorHAnsi" w:hAnsiTheme="minorHAnsi"/>
              <w:i w:val="0"/>
              <w:iCs w:val="0"/>
              <w:noProof/>
              <w:sz w:val="24"/>
              <w:szCs w:val="24"/>
              <w:lang w:eastAsia="ja-JP"/>
            </w:rPr>
            <w:tab/>
          </w:r>
          <w:r>
            <w:rPr>
              <w:noProof/>
            </w:rPr>
            <w:t>Cell counting</w:t>
          </w:r>
          <w:r>
            <w:rPr>
              <w:noProof/>
            </w:rPr>
            <w:tab/>
          </w:r>
          <w:r>
            <w:rPr>
              <w:noProof/>
            </w:rPr>
            <w:fldChar w:fldCharType="begin"/>
          </w:r>
          <w:r>
            <w:rPr>
              <w:noProof/>
            </w:rPr>
            <w:instrText xml:space="preserve"> PAGEREF _Toc414981709 \h </w:instrText>
          </w:r>
          <w:r>
            <w:rPr>
              <w:noProof/>
            </w:rPr>
          </w:r>
          <w:r>
            <w:rPr>
              <w:noProof/>
            </w:rPr>
            <w:fldChar w:fldCharType="separate"/>
          </w:r>
          <w:r>
            <w:rPr>
              <w:noProof/>
            </w:rPr>
            <w:t>96</w:t>
          </w:r>
          <w:r>
            <w:rPr>
              <w:noProof/>
            </w:rPr>
            <w:fldChar w:fldCharType="end"/>
          </w:r>
        </w:p>
        <w:p w14:paraId="56AAD0B7"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2.9.</w:t>
          </w:r>
          <w:r>
            <w:rPr>
              <w:rFonts w:asciiTheme="minorHAnsi" w:hAnsiTheme="minorHAnsi"/>
              <w:i w:val="0"/>
              <w:iCs w:val="0"/>
              <w:noProof/>
              <w:sz w:val="24"/>
              <w:szCs w:val="24"/>
              <w:lang w:eastAsia="ja-JP"/>
            </w:rPr>
            <w:tab/>
          </w:r>
          <w:r>
            <w:rPr>
              <w:noProof/>
            </w:rPr>
            <w:t>In vivo calcium imaging</w:t>
          </w:r>
          <w:r>
            <w:rPr>
              <w:noProof/>
            </w:rPr>
            <w:tab/>
          </w:r>
          <w:r>
            <w:rPr>
              <w:noProof/>
            </w:rPr>
            <w:fldChar w:fldCharType="begin"/>
          </w:r>
          <w:r>
            <w:rPr>
              <w:noProof/>
            </w:rPr>
            <w:instrText xml:space="preserve"> PAGEREF _Toc414981710 \h </w:instrText>
          </w:r>
          <w:r>
            <w:rPr>
              <w:noProof/>
            </w:rPr>
          </w:r>
          <w:r>
            <w:rPr>
              <w:noProof/>
            </w:rPr>
            <w:fldChar w:fldCharType="separate"/>
          </w:r>
          <w:r>
            <w:rPr>
              <w:noProof/>
            </w:rPr>
            <w:t>97</w:t>
          </w:r>
          <w:r>
            <w:rPr>
              <w:noProof/>
            </w:rPr>
            <w:fldChar w:fldCharType="end"/>
          </w:r>
        </w:p>
        <w:p w14:paraId="7215E680" w14:textId="77777777" w:rsidR="0025262F" w:rsidRDefault="0025262F">
          <w:pPr>
            <w:pStyle w:val="TOC3"/>
            <w:tabs>
              <w:tab w:val="left" w:pos="1270"/>
              <w:tab w:val="right" w:leader="dot" w:pos="8630"/>
            </w:tabs>
            <w:rPr>
              <w:rFonts w:asciiTheme="minorHAnsi" w:hAnsiTheme="minorHAnsi"/>
              <w:i w:val="0"/>
              <w:iCs w:val="0"/>
              <w:noProof/>
              <w:sz w:val="24"/>
              <w:szCs w:val="24"/>
              <w:lang w:eastAsia="ja-JP"/>
            </w:rPr>
          </w:pPr>
          <w:r>
            <w:rPr>
              <w:noProof/>
            </w:rPr>
            <w:lastRenderedPageBreak/>
            <w:t>3.2.10.</w:t>
          </w:r>
          <w:r>
            <w:rPr>
              <w:rFonts w:asciiTheme="minorHAnsi" w:hAnsiTheme="minorHAnsi"/>
              <w:i w:val="0"/>
              <w:iCs w:val="0"/>
              <w:noProof/>
              <w:sz w:val="24"/>
              <w:szCs w:val="24"/>
              <w:lang w:eastAsia="ja-JP"/>
            </w:rPr>
            <w:tab/>
          </w:r>
          <w:r>
            <w:rPr>
              <w:noProof/>
            </w:rPr>
            <w:t>Data Analysis</w:t>
          </w:r>
          <w:r>
            <w:rPr>
              <w:noProof/>
            </w:rPr>
            <w:tab/>
          </w:r>
          <w:r>
            <w:rPr>
              <w:noProof/>
            </w:rPr>
            <w:fldChar w:fldCharType="begin"/>
          </w:r>
          <w:r>
            <w:rPr>
              <w:noProof/>
            </w:rPr>
            <w:instrText xml:space="preserve"> PAGEREF _Toc414981711 \h </w:instrText>
          </w:r>
          <w:r>
            <w:rPr>
              <w:noProof/>
            </w:rPr>
          </w:r>
          <w:r>
            <w:rPr>
              <w:noProof/>
            </w:rPr>
            <w:fldChar w:fldCharType="separate"/>
          </w:r>
          <w:r>
            <w:rPr>
              <w:noProof/>
            </w:rPr>
            <w:t>98</w:t>
          </w:r>
          <w:r>
            <w:rPr>
              <w:noProof/>
            </w:rPr>
            <w:fldChar w:fldCharType="end"/>
          </w:r>
        </w:p>
        <w:p w14:paraId="4D38BD87"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3.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4981712 \h </w:instrText>
          </w:r>
          <w:r>
            <w:rPr>
              <w:noProof/>
            </w:rPr>
          </w:r>
          <w:r>
            <w:rPr>
              <w:noProof/>
            </w:rPr>
            <w:fldChar w:fldCharType="separate"/>
          </w:r>
          <w:r>
            <w:rPr>
              <w:noProof/>
            </w:rPr>
            <w:t>98</w:t>
          </w:r>
          <w:r>
            <w:rPr>
              <w:noProof/>
            </w:rPr>
            <w:fldChar w:fldCharType="end"/>
          </w:r>
        </w:p>
        <w:p w14:paraId="14CBB5CB"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3.1.</w:t>
          </w:r>
          <w:r>
            <w:rPr>
              <w:rFonts w:asciiTheme="minorHAnsi" w:hAnsiTheme="minorHAnsi"/>
              <w:i w:val="0"/>
              <w:iCs w:val="0"/>
              <w:noProof/>
              <w:sz w:val="24"/>
              <w:szCs w:val="24"/>
              <w:lang w:eastAsia="ja-JP"/>
            </w:rPr>
            <w:tab/>
          </w:r>
          <w:r>
            <w:rPr>
              <w:noProof/>
            </w:rPr>
            <w:t>Behavioral Model of Fear Relapse</w:t>
          </w:r>
          <w:r>
            <w:rPr>
              <w:noProof/>
            </w:rPr>
            <w:tab/>
          </w:r>
          <w:r>
            <w:rPr>
              <w:noProof/>
            </w:rPr>
            <w:fldChar w:fldCharType="begin"/>
          </w:r>
          <w:r>
            <w:rPr>
              <w:noProof/>
            </w:rPr>
            <w:instrText xml:space="preserve"> PAGEREF _Toc414981713 \h </w:instrText>
          </w:r>
          <w:r>
            <w:rPr>
              <w:noProof/>
            </w:rPr>
          </w:r>
          <w:r>
            <w:rPr>
              <w:noProof/>
            </w:rPr>
            <w:fldChar w:fldCharType="separate"/>
          </w:r>
          <w:r>
            <w:rPr>
              <w:noProof/>
            </w:rPr>
            <w:t>98</w:t>
          </w:r>
          <w:r>
            <w:rPr>
              <w:noProof/>
            </w:rPr>
            <w:fldChar w:fldCharType="end"/>
          </w:r>
        </w:p>
        <w:p w14:paraId="6609E6BD"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3.2.</w:t>
          </w:r>
          <w:r>
            <w:rPr>
              <w:rFonts w:asciiTheme="minorHAnsi" w:hAnsiTheme="minorHAnsi"/>
              <w:i w:val="0"/>
              <w:iCs w:val="0"/>
              <w:noProof/>
              <w:sz w:val="24"/>
              <w:szCs w:val="24"/>
              <w:lang w:eastAsia="ja-JP"/>
            </w:rPr>
            <w:tab/>
          </w:r>
          <w:r>
            <w:rPr>
              <w:noProof/>
            </w:rPr>
            <w:t>Reactivation of DG and BLA Ensembles during Fear Relapse</w:t>
          </w:r>
          <w:r>
            <w:rPr>
              <w:noProof/>
            </w:rPr>
            <w:tab/>
          </w:r>
          <w:r>
            <w:rPr>
              <w:noProof/>
            </w:rPr>
            <w:fldChar w:fldCharType="begin"/>
          </w:r>
          <w:r>
            <w:rPr>
              <w:noProof/>
            </w:rPr>
            <w:instrText xml:space="preserve"> PAGEREF _Toc414981714 \h </w:instrText>
          </w:r>
          <w:r>
            <w:rPr>
              <w:noProof/>
            </w:rPr>
          </w:r>
          <w:r>
            <w:rPr>
              <w:noProof/>
            </w:rPr>
            <w:fldChar w:fldCharType="separate"/>
          </w:r>
          <w:r>
            <w:rPr>
              <w:noProof/>
            </w:rPr>
            <w:t>98</w:t>
          </w:r>
          <w:r>
            <w:rPr>
              <w:noProof/>
            </w:rPr>
            <w:fldChar w:fldCharType="end"/>
          </w:r>
        </w:p>
        <w:p w14:paraId="24E5D121"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3.3.</w:t>
          </w:r>
          <w:r>
            <w:rPr>
              <w:rFonts w:asciiTheme="minorHAnsi" w:hAnsiTheme="minorHAnsi"/>
              <w:i w:val="0"/>
              <w:iCs w:val="0"/>
              <w:noProof/>
              <w:sz w:val="24"/>
              <w:szCs w:val="24"/>
              <w:lang w:eastAsia="ja-JP"/>
            </w:rPr>
            <w:tab/>
          </w:r>
          <w:r>
            <w:rPr>
              <w:noProof/>
            </w:rPr>
            <w:t>Relapse-Associated Longitudinal Population Dynamics with Calcium Imaging</w:t>
          </w:r>
          <w:r>
            <w:rPr>
              <w:noProof/>
            </w:rPr>
            <w:tab/>
          </w:r>
          <w:r>
            <w:rPr>
              <w:noProof/>
            </w:rPr>
            <w:fldChar w:fldCharType="begin"/>
          </w:r>
          <w:r>
            <w:rPr>
              <w:noProof/>
            </w:rPr>
            <w:instrText xml:space="preserve"> PAGEREF _Toc414981715 \h </w:instrText>
          </w:r>
          <w:r>
            <w:rPr>
              <w:noProof/>
            </w:rPr>
          </w:r>
          <w:r>
            <w:rPr>
              <w:noProof/>
            </w:rPr>
            <w:fldChar w:fldCharType="separate"/>
          </w:r>
          <w:r>
            <w:rPr>
              <w:noProof/>
            </w:rPr>
            <w:t>100</w:t>
          </w:r>
          <w:r>
            <w:rPr>
              <w:noProof/>
            </w:rPr>
            <w:fldChar w:fldCharType="end"/>
          </w:r>
        </w:p>
        <w:p w14:paraId="1F94AB1E" w14:textId="77777777" w:rsidR="0025262F" w:rsidRDefault="0025262F">
          <w:pPr>
            <w:pStyle w:val="TOC3"/>
            <w:tabs>
              <w:tab w:val="left" w:pos="1170"/>
              <w:tab w:val="right" w:leader="dot" w:pos="8630"/>
            </w:tabs>
            <w:rPr>
              <w:rFonts w:asciiTheme="minorHAnsi" w:hAnsiTheme="minorHAnsi"/>
              <w:i w:val="0"/>
              <w:iCs w:val="0"/>
              <w:noProof/>
              <w:sz w:val="24"/>
              <w:szCs w:val="24"/>
              <w:lang w:eastAsia="ja-JP"/>
            </w:rPr>
          </w:pPr>
          <w:r>
            <w:rPr>
              <w:noProof/>
            </w:rPr>
            <w:t>3.3.4.</w:t>
          </w:r>
          <w:r>
            <w:rPr>
              <w:rFonts w:asciiTheme="minorHAnsi" w:hAnsiTheme="minorHAnsi"/>
              <w:i w:val="0"/>
              <w:iCs w:val="0"/>
              <w:noProof/>
              <w:sz w:val="24"/>
              <w:szCs w:val="24"/>
              <w:lang w:eastAsia="ja-JP"/>
            </w:rPr>
            <w:tab/>
          </w:r>
          <w:r>
            <w:rPr>
              <w:noProof/>
            </w:rPr>
            <w:t>Optogenetic Manipulation of Ensembles Controlling Fear Reinstatement and Relapse</w:t>
          </w:r>
          <w:r>
            <w:rPr>
              <w:noProof/>
            </w:rPr>
            <w:tab/>
          </w:r>
          <w:r>
            <w:rPr>
              <w:noProof/>
            </w:rPr>
            <w:fldChar w:fldCharType="begin"/>
          </w:r>
          <w:r>
            <w:rPr>
              <w:noProof/>
            </w:rPr>
            <w:instrText xml:space="preserve"> PAGEREF _Toc414981716 \h </w:instrText>
          </w:r>
          <w:r>
            <w:rPr>
              <w:noProof/>
            </w:rPr>
          </w:r>
          <w:r>
            <w:rPr>
              <w:noProof/>
            </w:rPr>
            <w:fldChar w:fldCharType="separate"/>
          </w:r>
          <w:r>
            <w:rPr>
              <w:noProof/>
            </w:rPr>
            <w:t>101</w:t>
          </w:r>
          <w:r>
            <w:rPr>
              <w:noProof/>
            </w:rPr>
            <w:fldChar w:fldCharType="end"/>
          </w:r>
        </w:p>
        <w:p w14:paraId="2575665B"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3.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4981717 \h </w:instrText>
          </w:r>
          <w:r>
            <w:rPr>
              <w:noProof/>
            </w:rPr>
          </w:r>
          <w:r>
            <w:rPr>
              <w:noProof/>
            </w:rPr>
            <w:fldChar w:fldCharType="separate"/>
          </w:r>
          <w:r>
            <w:rPr>
              <w:noProof/>
            </w:rPr>
            <w:t>103</w:t>
          </w:r>
          <w:r>
            <w:rPr>
              <w:noProof/>
            </w:rPr>
            <w:fldChar w:fldCharType="end"/>
          </w:r>
        </w:p>
        <w:p w14:paraId="23E47D56" w14:textId="77777777" w:rsidR="0025262F" w:rsidRDefault="0025262F">
          <w:pPr>
            <w:pStyle w:val="TOC1"/>
            <w:tabs>
              <w:tab w:val="left" w:pos="390"/>
              <w:tab w:val="right" w:leader="dot" w:pos="8630"/>
            </w:tabs>
            <w:rPr>
              <w:rFonts w:asciiTheme="minorHAnsi" w:hAnsiTheme="minorHAnsi"/>
              <w:bCs w:val="0"/>
              <w:caps w:val="0"/>
              <w:noProof/>
              <w:sz w:val="24"/>
              <w:szCs w:val="24"/>
              <w:lang w:eastAsia="ja-JP"/>
            </w:rPr>
          </w:pPr>
          <w:r>
            <w:rPr>
              <w:noProof/>
            </w:rPr>
            <w:t>4.</w:t>
          </w:r>
          <w:r>
            <w:rPr>
              <w:rFonts w:asciiTheme="minorHAnsi" w:hAnsiTheme="minorHAnsi"/>
              <w:bCs w:val="0"/>
              <w:caps w:val="0"/>
              <w:noProof/>
              <w:sz w:val="24"/>
              <w:szCs w:val="24"/>
              <w:lang w:eastAsia="ja-JP"/>
            </w:rPr>
            <w:tab/>
          </w:r>
          <w:r>
            <w:rPr>
              <w:noProof/>
            </w:rPr>
            <w:t>CHAPTER 4</w:t>
          </w:r>
          <w:r>
            <w:rPr>
              <w:noProof/>
            </w:rPr>
            <w:tab/>
          </w:r>
          <w:r>
            <w:rPr>
              <w:noProof/>
            </w:rPr>
            <w:fldChar w:fldCharType="begin"/>
          </w:r>
          <w:r>
            <w:rPr>
              <w:noProof/>
            </w:rPr>
            <w:instrText xml:space="preserve"> PAGEREF _Toc414981718 \h </w:instrText>
          </w:r>
          <w:r>
            <w:rPr>
              <w:noProof/>
            </w:rPr>
          </w:r>
          <w:r>
            <w:rPr>
              <w:noProof/>
            </w:rPr>
            <w:fldChar w:fldCharType="separate"/>
          </w:r>
          <w:r>
            <w:rPr>
              <w:noProof/>
            </w:rPr>
            <w:t>129</w:t>
          </w:r>
          <w:r>
            <w:rPr>
              <w:noProof/>
            </w:rPr>
            <w:fldChar w:fldCharType="end"/>
          </w:r>
        </w:p>
        <w:p w14:paraId="0FA922A3"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4.1.</w:t>
          </w:r>
          <w:r>
            <w:rPr>
              <w:rFonts w:asciiTheme="minorHAnsi" w:hAnsiTheme="minorHAnsi"/>
              <w:smallCaps w:val="0"/>
              <w:noProof/>
              <w:sz w:val="24"/>
              <w:szCs w:val="24"/>
              <w:lang w:eastAsia="ja-JP"/>
            </w:rPr>
            <w:tab/>
          </w:r>
          <w:r>
            <w:rPr>
              <w:noProof/>
            </w:rPr>
            <w:t>Discussion overview</w:t>
          </w:r>
          <w:r>
            <w:rPr>
              <w:noProof/>
            </w:rPr>
            <w:tab/>
          </w:r>
          <w:r>
            <w:rPr>
              <w:noProof/>
            </w:rPr>
            <w:fldChar w:fldCharType="begin"/>
          </w:r>
          <w:r>
            <w:rPr>
              <w:noProof/>
            </w:rPr>
            <w:instrText xml:space="preserve"> PAGEREF _Toc414981719 \h </w:instrText>
          </w:r>
          <w:r>
            <w:rPr>
              <w:noProof/>
            </w:rPr>
          </w:r>
          <w:r>
            <w:rPr>
              <w:noProof/>
            </w:rPr>
            <w:fldChar w:fldCharType="separate"/>
          </w:r>
          <w:r>
            <w:rPr>
              <w:noProof/>
            </w:rPr>
            <w:t>129</w:t>
          </w:r>
          <w:r>
            <w:rPr>
              <w:noProof/>
            </w:rPr>
            <w:fldChar w:fldCharType="end"/>
          </w:r>
        </w:p>
        <w:p w14:paraId="66A28B3F"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4.2.</w:t>
          </w:r>
          <w:r>
            <w:rPr>
              <w:rFonts w:asciiTheme="minorHAnsi" w:hAnsiTheme="minorHAnsi"/>
              <w:smallCaps w:val="0"/>
              <w:noProof/>
              <w:sz w:val="24"/>
              <w:szCs w:val="24"/>
              <w:lang w:eastAsia="ja-JP"/>
            </w:rPr>
            <w:tab/>
          </w:r>
          <w:r>
            <w:rPr>
              <w:noProof/>
            </w:rPr>
            <w:t>Behavioral-timescale neural sequences support temporal associations</w:t>
          </w:r>
          <w:r>
            <w:rPr>
              <w:noProof/>
            </w:rPr>
            <w:tab/>
          </w:r>
          <w:r>
            <w:rPr>
              <w:noProof/>
            </w:rPr>
            <w:fldChar w:fldCharType="begin"/>
          </w:r>
          <w:r>
            <w:rPr>
              <w:noProof/>
            </w:rPr>
            <w:instrText xml:space="preserve"> PAGEREF _Toc414981720 \h </w:instrText>
          </w:r>
          <w:r>
            <w:rPr>
              <w:noProof/>
            </w:rPr>
          </w:r>
          <w:r>
            <w:rPr>
              <w:noProof/>
            </w:rPr>
            <w:fldChar w:fldCharType="separate"/>
          </w:r>
          <w:r>
            <w:rPr>
              <w:noProof/>
            </w:rPr>
            <w:t>130</w:t>
          </w:r>
          <w:r>
            <w:rPr>
              <w:noProof/>
            </w:rPr>
            <w:fldChar w:fldCharType="end"/>
          </w:r>
        </w:p>
        <w:p w14:paraId="04C4ED65"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4.3.</w:t>
          </w:r>
          <w:r>
            <w:rPr>
              <w:rFonts w:asciiTheme="minorHAnsi" w:hAnsiTheme="minorHAnsi"/>
              <w:smallCaps w:val="0"/>
              <w:noProof/>
              <w:sz w:val="24"/>
              <w:szCs w:val="24"/>
              <w:lang w:eastAsia="ja-JP"/>
            </w:rPr>
            <w:tab/>
          </w:r>
          <w:r>
            <w:rPr>
              <w:noProof/>
            </w:rPr>
            <w:t>Cell excitability and dendritic summation support sequence formation</w:t>
          </w:r>
          <w:r>
            <w:rPr>
              <w:noProof/>
            </w:rPr>
            <w:tab/>
          </w:r>
          <w:r>
            <w:rPr>
              <w:noProof/>
            </w:rPr>
            <w:fldChar w:fldCharType="begin"/>
          </w:r>
          <w:r>
            <w:rPr>
              <w:noProof/>
            </w:rPr>
            <w:instrText xml:space="preserve"> PAGEREF _Toc414981721 \h </w:instrText>
          </w:r>
          <w:r>
            <w:rPr>
              <w:noProof/>
            </w:rPr>
          </w:r>
          <w:r>
            <w:rPr>
              <w:noProof/>
            </w:rPr>
            <w:fldChar w:fldCharType="separate"/>
          </w:r>
          <w:r>
            <w:rPr>
              <w:noProof/>
            </w:rPr>
            <w:t>135</w:t>
          </w:r>
          <w:r>
            <w:rPr>
              <w:noProof/>
            </w:rPr>
            <w:fldChar w:fldCharType="end"/>
          </w:r>
        </w:p>
        <w:p w14:paraId="11D3F8B0"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4.4.</w:t>
          </w:r>
          <w:r>
            <w:rPr>
              <w:rFonts w:asciiTheme="minorHAnsi" w:hAnsiTheme="minorHAnsi"/>
              <w:smallCaps w:val="0"/>
              <w:noProof/>
              <w:sz w:val="24"/>
              <w:szCs w:val="24"/>
              <w:lang w:eastAsia="ja-JP"/>
            </w:rPr>
            <w:tab/>
          </w:r>
          <w:r>
            <w:rPr>
              <w:noProof/>
            </w:rPr>
            <w:t>Population “drift” underlies sequence evolution</w:t>
          </w:r>
          <w:r>
            <w:rPr>
              <w:noProof/>
            </w:rPr>
            <w:tab/>
          </w:r>
          <w:r>
            <w:rPr>
              <w:noProof/>
            </w:rPr>
            <w:fldChar w:fldCharType="begin"/>
          </w:r>
          <w:r>
            <w:rPr>
              <w:noProof/>
            </w:rPr>
            <w:instrText xml:space="preserve"> PAGEREF _Toc414981722 \h </w:instrText>
          </w:r>
          <w:r>
            <w:rPr>
              <w:noProof/>
            </w:rPr>
          </w:r>
          <w:r>
            <w:rPr>
              <w:noProof/>
            </w:rPr>
            <w:fldChar w:fldCharType="separate"/>
          </w:r>
          <w:r>
            <w:rPr>
              <w:noProof/>
            </w:rPr>
            <w:t>137</w:t>
          </w:r>
          <w:r>
            <w:rPr>
              <w:noProof/>
            </w:rPr>
            <w:fldChar w:fldCharType="end"/>
          </w:r>
        </w:p>
        <w:p w14:paraId="0BF825DF" w14:textId="77777777" w:rsidR="0025262F" w:rsidRDefault="0025262F">
          <w:pPr>
            <w:pStyle w:val="TOC2"/>
            <w:tabs>
              <w:tab w:val="left" w:pos="780"/>
              <w:tab w:val="right" w:leader="dot" w:pos="8630"/>
            </w:tabs>
            <w:rPr>
              <w:rFonts w:asciiTheme="minorHAnsi" w:hAnsiTheme="minorHAnsi"/>
              <w:smallCaps w:val="0"/>
              <w:noProof/>
              <w:sz w:val="24"/>
              <w:szCs w:val="24"/>
              <w:lang w:eastAsia="ja-JP"/>
            </w:rPr>
          </w:pPr>
          <w:r>
            <w:rPr>
              <w:noProof/>
            </w:rPr>
            <w:t>4.5.</w:t>
          </w:r>
          <w:r>
            <w:rPr>
              <w:rFonts w:asciiTheme="minorHAnsi" w:hAnsiTheme="minorHAnsi"/>
              <w:smallCaps w:val="0"/>
              <w:noProof/>
              <w:sz w:val="24"/>
              <w:szCs w:val="24"/>
              <w:lang w:eastAsia="ja-JP"/>
            </w:rPr>
            <w:tab/>
          </w:r>
          <w:r>
            <w:rPr>
              <w:noProof/>
            </w:rPr>
            <w:t>Theta sequences and replay-associated consolidation maintain behavioral-timescale sequences</w:t>
          </w:r>
          <w:r>
            <w:rPr>
              <w:noProof/>
            </w:rPr>
            <w:tab/>
          </w:r>
          <w:r>
            <w:rPr>
              <w:noProof/>
            </w:rPr>
            <w:fldChar w:fldCharType="begin"/>
          </w:r>
          <w:r>
            <w:rPr>
              <w:noProof/>
            </w:rPr>
            <w:instrText xml:space="preserve"> PAGEREF _Toc414981723 \h </w:instrText>
          </w:r>
          <w:r>
            <w:rPr>
              <w:noProof/>
            </w:rPr>
          </w:r>
          <w:r>
            <w:rPr>
              <w:noProof/>
            </w:rPr>
            <w:fldChar w:fldCharType="separate"/>
          </w:r>
          <w:r>
            <w:rPr>
              <w:noProof/>
            </w:rPr>
            <w:t>140</w:t>
          </w:r>
          <w:r>
            <w:rPr>
              <w:noProof/>
            </w:rPr>
            <w:fldChar w:fldCharType="end"/>
          </w:r>
        </w:p>
        <w:p w14:paraId="49D19CC0"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APPENDIX</w:t>
          </w:r>
          <w:r>
            <w:rPr>
              <w:noProof/>
            </w:rPr>
            <w:tab/>
          </w:r>
          <w:r>
            <w:rPr>
              <w:noProof/>
            </w:rPr>
            <w:fldChar w:fldCharType="begin"/>
          </w:r>
          <w:r>
            <w:rPr>
              <w:noProof/>
            </w:rPr>
            <w:instrText xml:space="preserve"> PAGEREF _Toc414981724 \h </w:instrText>
          </w:r>
          <w:r>
            <w:rPr>
              <w:noProof/>
            </w:rPr>
          </w:r>
          <w:r>
            <w:rPr>
              <w:noProof/>
            </w:rPr>
            <w:fldChar w:fldCharType="separate"/>
          </w:r>
          <w:r>
            <w:rPr>
              <w:noProof/>
            </w:rPr>
            <w:t>141</w:t>
          </w:r>
          <w:r>
            <w:rPr>
              <w:noProof/>
            </w:rPr>
            <w:fldChar w:fldCharType="end"/>
          </w:r>
        </w:p>
        <w:p w14:paraId="09774932"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BIBLIOGRAPHY</w:t>
          </w:r>
          <w:r>
            <w:rPr>
              <w:noProof/>
            </w:rPr>
            <w:tab/>
          </w:r>
          <w:r>
            <w:rPr>
              <w:noProof/>
            </w:rPr>
            <w:fldChar w:fldCharType="begin"/>
          </w:r>
          <w:r>
            <w:rPr>
              <w:noProof/>
            </w:rPr>
            <w:instrText xml:space="preserve"> PAGEREF _Toc414981725 \h </w:instrText>
          </w:r>
          <w:r>
            <w:rPr>
              <w:noProof/>
            </w:rPr>
          </w:r>
          <w:r>
            <w:rPr>
              <w:noProof/>
            </w:rPr>
            <w:fldChar w:fldCharType="separate"/>
          </w:r>
          <w:r>
            <w:rPr>
              <w:noProof/>
            </w:rPr>
            <w:t>142</w:t>
          </w:r>
          <w:r>
            <w:rPr>
              <w:noProof/>
            </w:rPr>
            <w:fldChar w:fldCharType="end"/>
          </w:r>
        </w:p>
        <w:p w14:paraId="403FB5AB" w14:textId="77777777" w:rsidR="0025262F" w:rsidRDefault="0025262F">
          <w:pPr>
            <w:pStyle w:val="TOC1"/>
            <w:tabs>
              <w:tab w:val="right" w:leader="dot" w:pos="8630"/>
            </w:tabs>
            <w:rPr>
              <w:rFonts w:asciiTheme="minorHAnsi" w:hAnsiTheme="minorHAnsi"/>
              <w:bCs w:val="0"/>
              <w:caps w:val="0"/>
              <w:noProof/>
              <w:sz w:val="24"/>
              <w:szCs w:val="24"/>
              <w:lang w:eastAsia="ja-JP"/>
            </w:rPr>
          </w:pPr>
          <w:r>
            <w:rPr>
              <w:noProof/>
            </w:rPr>
            <w:t>CURRICULUM VITAE</w:t>
          </w:r>
          <w:r>
            <w:rPr>
              <w:noProof/>
            </w:rPr>
            <w:tab/>
          </w:r>
          <w:r>
            <w:rPr>
              <w:noProof/>
            </w:rPr>
            <w:fldChar w:fldCharType="begin"/>
          </w:r>
          <w:r>
            <w:rPr>
              <w:noProof/>
            </w:rPr>
            <w:instrText xml:space="preserve"> PAGEREF _Toc414981726 \h </w:instrText>
          </w:r>
          <w:r>
            <w:rPr>
              <w:noProof/>
            </w:rPr>
          </w:r>
          <w:r>
            <w:rPr>
              <w:noProof/>
            </w:rPr>
            <w:fldChar w:fldCharType="separate"/>
          </w:r>
          <w:r>
            <w:rPr>
              <w:noProof/>
            </w:rPr>
            <w:t>167</w:t>
          </w:r>
          <w:r>
            <w:rPr>
              <w:noProof/>
            </w:rPr>
            <w:fldChar w:fldCharType="end"/>
          </w:r>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5B36A5D1" w14:textId="2DCD0DD1" w:rsidR="00F55E2B" w:rsidRDefault="00864EEA" w:rsidP="0072455D">
      <w:pPr>
        <w:pStyle w:val="Heading1"/>
      </w:pPr>
      <w:bookmarkStart w:id="5" w:name="_Toc414981645"/>
      <w:r>
        <w:lastRenderedPageBreak/>
        <w:t>LIST OF TABLES</w:t>
      </w:r>
      <w:bookmarkEnd w:id="5"/>
    </w:p>
    <w:p w14:paraId="0BBA0F06" w14:textId="77777777" w:rsidR="0037001D" w:rsidRDefault="001A02FD">
      <w:pPr>
        <w:pStyle w:val="TableofFigures"/>
        <w:tabs>
          <w:tab w:val="clear" w:pos="8640"/>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1A7D8E">
        <w:rPr>
          <w:b/>
          <w:noProof/>
        </w:rPr>
        <w:t>Error! Bookmark not defined.</w:t>
      </w:r>
      <w:r w:rsidR="0037001D">
        <w:rPr>
          <w:noProof/>
        </w:rPr>
        <w:fldChar w:fldCharType="end"/>
      </w:r>
    </w:p>
    <w:p w14:paraId="7BDF1A10" w14:textId="77777777" w:rsidR="0037001D" w:rsidRDefault="0037001D">
      <w:pPr>
        <w:pStyle w:val="TableofFigures"/>
        <w:tabs>
          <w:tab w:val="clear" w:pos="8640"/>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1A7D8E">
        <w:rPr>
          <w:b/>
          <w:noProof/>
        </w:rPr>
        <w:t>Error! Bookmark not defined.</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7E949AFC" w:rsidR="00D760CF" w:rsidRDefault="00D760CF" w:rsidP="0072455D">
      <w:pPr>
        <w:pStyle w:val="Heading1"/>
      </w:pPr>
      <w:bookmarkStart w:id="6" w:name="_Toc414981646"/>
      <w:r>
        <w:lastRenderedPageBreak/>
        <w:t>LIST OF FIGURES</w:t>
      </w:r>
      <w:bookmarkEnd w:id="6"/>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1A7D8E">
        <w:rPr>
          <w:noProof/>
        </w:rPr>
        <w:t>66</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sidR="001A7D8E">
        <w:rPr>
          <w:noProof/>
        </w:rPr>
        <w:t>68</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sidR="001A7D8E">
        <w:rPr>
          <w:noProof/>
        </w:rPr>
        <w:t>70</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sidR="001A7D8E">
        <w:rPr>
          <w:noProof/>
        </w:rPr>
        <w:t>72</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sidR="001A7D8E">
        <w:rPr>
          <w:noProof/>
        </w:rPr>
        <w:t>74</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sidR="001A7D8E">
        <w:rPr>
          <w:noProof/>
        </w:rPr>
        <w:t>76</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sidR="001A7D8E">
        <w:rPr>
          <w:noProof/>
        </w:rPr>
        <w:t>78</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sidR="001A7D8E">
        <w:rPr>
          <w:noProof/>
        </w:rPr>
        <w:t>80</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sidR="001A7D8E">
        <w:rPr>
          <w:noProof/>
        </w:rPr>
        <w:t>82</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sidR="001A7D8E">
        <w:rPr>
          <w:noProof/>
        </w:rPr>
        <w:t>84</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sidR="001A7D8E">
        <w:rPr>
          <w:noProof/>
        </w:rPr>
        <w:t>105</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sidR="001A7D8E">
        <w:rPr>
          <w:noProof/>
        </w:rPr>
        <w:t>108</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sidR="001A7D8E">
        <w:rPr>
          <w:noProof/>
        </w:rPr>
        <w:t>110</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sidR="001A7D8E">
        <w:rPr>
          <w:noProof/>
        </w:rPr>
        <w:t>114</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sidR="001A7D8E">
        <w:rPr>
          <w:noProof/>
        </w:rPr>
        <w:t>117</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sidR="001A7D8E">
        <w:rPr>
          <w:noProof/>
        </w:rPr>
        <w:t>119</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sidR="001A7D8E">
        <w:rPr>
          <w:noProof/>
        </w:rPr>
        <w:t>121</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sidR="001A7D8E">
        <w:rPr>
          <w:noProof/>
        </w:rPr>
        <w:t>123</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sidR="001A7D8E">
        <w:rPr>
          <w:noProof/>
        </w:rPr>
        <w:t>125</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sidR="001A7D8E">
        <w:rPr>
          <w:noProof/>
        </w:rPr>
        <w:t>127</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49611193" w14:textId="6F2B5C21" w:rsidR="00D760CF" w:rsidRDefault="00D760CF" w:rsidP="0072455D">
      <w:pPr>
        <w:pStyle w:val="Heading1"/>
      </w:pPr>
      <w:bookmarkStart w:id="7" w:name="_Toc414981647"/>
      <w:r>
        <w:lastRenderedPageBreak/>
        <w:t>LIST OF ILLUSTRATIONS</w:t>
      </w:r>
      <w:bookmarkEnd w:id="7"/>
    </w:p>
    <w:p w14:paraId="1F8D2495" w14:textId="77777777" w:rsidR="0037001D" w:rsidRDefault="008A566E">
      <w:pPr>
        <w:pStyle w:val="TableofFigures"/>
        <w:tabs>
          <w:tab w:val="clear" w:pos="8640"/>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1A7D8E">
        <w:rPr>
          <w:b/>
          <w:noProof/>
        </w:rPr>
        <w:t>Error! Bookmark not defined.</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6394BAC4" w:rsidR="00F3373D" w:rsidRDefault="00F3373D" w:rsidP="0072455D">
      <w:pPr>
        <w:pStyle w:val="Heading1"/>
      </w:pPr>
      <w:bookmarkStart w:id="8" w:name="_Toc414981648"/>
      <w:r>
        <w:lastRenderedPageBreak/>
        <w:t>LIST OF ABBREVIATIONS</w:t>
      </w:r>
      <w:bookmarkEnd w:id="8"/>
    </w:p>
    <w:p w14:paraId="4AEA1903" w14:textId="11CE7065" w:rsidR="009C4AA1" w:rsidRDefault="009C4AA1" w:rsidP="00E04210">
      <w:pPr>
        <w:pStyle w:val="BUListofAbbreviations"/>
      </w:pPr>
      <w:r>
        <w:t>ArchT</w:t>
      </w:r>
      <w:r>
        <w:tab/>
      </w:r>
      <w:r>
        <w:tab/>
        <w:t>Archaerhodopsin</w:t>
      </w:r>
    </w:p>
    <w:p w14:paraId="522C5800" w14:textId="0A38C9FA" w:rsidR="00712ABD" w:rsidRDefault="00712ABD" w:rsidP="00E04210">
      <w:pPr>
        <w:pStyle w:val="BUListofAbbreviations"/>
      </w:pPr>
      <w:r>
        <w:t>BLA</w:t>
      </w:r>
      <w:r>
        <w:tab/>
      </w:r>
      <w:r>
        <w:tab/>
        <w:t>Basolateral amygdala</w:t>
      </w:r>
    </w:p>
    <w:p w14:paraId="10621EF7" w14:textId="6FF2D8AA" w:rsidR="00C87F94" w:rsidRDefault="00D4647F" w:rsidP="00E04210">
      <w:pPr>
        <w:pStyle w:val="BUListofAbbreviations"/>
      </w:pPr>
      <w:r>
        <w:t>CA</w:t>
      </w:r>
      <w:r w:rsidR="00CF32D1">
        <w:tab/>
      </w:r>
      <w:r w:rsidR="00CF32D1">
        <w:tab/>
      </w:r>
      <w:r>
        <w:t>Cornu Ammonis</w:t>
      </w:r>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Dentate gyrus</w:t>
      </w:r>
    </w:p>
    <w:p w14:paraId="71C5B04E" w14:textId="48098EC8" w:rsidR="00415481" w:rsidRDefault="00CF32D1" w:rsidP="00E04210">
      <w:pPr>
        <w:pStyle w:val="BUListofAbbreviations"/>
      </w:pPr>
      <w:r>
        <w:t>EC</w:t>
      </w:r>
      <w:r w:rsidR="00415481">
        <w:tab/>
      </w:r>
      <w:r w:rsidR="00415481">
        <w:tab/>
        <w:t>Entorhinal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aminobutyric acid</w:t>
      </w:r>
    </w:p>
    <w:p w14:paraId="59DA2FB7" w14:textId="22656D07" w:rsidR="00EE3BBD" w:rsidRPr="00EE3BBD" w:rsidRDefault="00EE3BBD" w:rsidP="00EE3BBD">
      <w:pPr>
        <w:pStyle w:val="BUListofAbbreviations"/>
      </w:pPr>
      <w:r>
        <w:t>GRIN (lens)</w:t>
      </w:r>
      <w:r>
        <w:tab/>
        <w:t>Gradient index (lens)</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t>Infralimbic cortex</w:t>
      </w:r>
    </w:p>
    <w:p w14:paraId="2F30C3C7" w14:textId="7CD3866D" w:rsidR="0086545E" w:rsidRPr="0086545E" w:rsidRDefault="0086545E" w:rsidP="0086545E">
      <w:pPr>
        <w:pStyle w:val="BUListofAbbreviations"/>
      </w:pPr>
      <w:r>
        <w:t>IS</w:t>
      </w:r>
      <w:r>
        <w:tab/>
      </w:r>
      <w:r>
        <w:tab/>
        <w:t>Immediate shock</w:t>
      </w:r>
    </w:p>
    <w:p w14:paraId="4CAB4EDF" w14:textId="62FD9EE5" w:rsidR="00207C3F" w:rsidRPr="00207C3F" w:rsidRDefault="00207C3F" w:rsidP="00207C3F">
      <w:pPr>
        <w:pStyle w:val="BUListofAbbreviations"/>
      </w:pPr>
      <w:r>
        <w:t>LEC</w:t>
      </w:r>
      <w:r>
        <w:tab/>
      </w:r>
      <w:r>
        <w:tab/>
        <w:t>Lateral entorhinal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Medial entorhinal cortex</w:t>
      </w:r>
    </w:p>
    <w:p w14:paraId="19139B25" w14:textId="2033A6A5" w:rsidR="00CD1992" w:rsidRPr="00CD1992" w:rsidRDefault="00CD1992" w:rsidP="00CD1992">
      <w:pPr>
        <w:pStyle w:val="BUListofAbbreviations"/>
      </w:pPr>
      <w:r>
        <w:t>mPFC</w:t>
      </w:r>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lastRenderedPageBreak/>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t>Prelimbic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P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4D8169C5" w14:textId="78C3957C" w:rsidR="00E759B9" w:rsidRDefault="00E759B9" w:rsidP="00E759B9">
      <w:pPr>
        <w:pStyle w:val="BUListofAbbreviations"/>
      </w:pPr>
      <w:r>
        <w:t>SWS</w:t>
      </w:r>
      <w:r>
        <w:tab/>
      </w:r>
      <w:r>
        <w:tab/>
        <w:t>Slow wave sleep</w:t>
      </w:r>
    </w:p>
    <w:p w14:paraId="465674A4" w14:textId="34FB3C65" w:rsidR="00AD4F8B" w:rsidRPr="00AD4F8B" w:rsidRDefault="00AD4F8B" w:rsidP="00AD4F8B">
      <w:pPr>
        <w:pStyle w:val="BUListofAbbreviations"/>
      </w:pPr>
      <w:r>
        <w:t>VTA</w:t>
      </w:r>
      <w:r>
        <w:tab/>
      </w:r>
      <w:r>
        <w:tab/>
        <w:t>Ventral tegmental area</w:t>
      </w:r>
    </w:p>
    <w:p w14:paraId="6E3B5C1B" w14:textId="1978AD40" w:rsidR="00F45C5C" w:rsidRPr="00606D8E" w:rsidRDefault="00606D8E" w:rsidP="00F45C5C">
      <w:pPr>
        <w:pStyle w:val="BUListofAbbreviations"/>
      </w:pPr>
      <w:r>
        <w:t>VTE</w:t>
      </w:r>
      <w:r>
        <w:tab/>
      </w:r>
      <w:r>
        <w:tab/>
        <w:t>Vicarious-trial-and-error</w:t>
      </w:r>
    </w:p>
    <w:p w14:paraId="5C3864F6" w14:textId="7A862833" w:rsidR="00F3373D" w:rsidRDefault="00F3373D">
      <w:pPr>
        <w:rPr>
          <w:rFonts w:cs="Times New Roman"/>
        </w:rPr>
      </w:pPr>
      <w:r>
        <w:rPr>
          <w:rFonts w:cs="Times New Roman"/>
        </w:rPr>
        <w:br w:type="page"/>
      </w:r>
    </w:p>
    <w:p w14:paraId="07C12FE1" w14:textId="1CC666B8" w:rsidR="00F3373D" w:rsidRDefault="00F3373D" w:rsidP="0072455D">
      <w:pPr>
        <w:pStyle w:val="Heading1"/>
      </w:pPr>
      <w:bookmarkStart w:id="9" w:name="_Toc414981649"/>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1"/>
          <w:footerReference w:type="default" r:id="rId12"/>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10" w:name="_Toc414981650"/>
      <w:r w:rsidRPr="00A66482">
        <w:lastRenderedPageBreak/>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974125E"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after closing)</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11" w:name="_Toc414981651"/>
      <w:r w:rsidRPr="00874A20">
        <w:t>Historical considerations of the hippocampal formation and amygdalar complex in learning and memory</w:t>
      </w:r>
      <w:bookmarkEnd w:id="11"/>
    </w:p>
    <w:p w14:paraId="680C18DD" w14:textId="1261A42F"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neocortex.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4BDD718B"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2" w:name="_Toc414981652"/>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entorhinal cortex (EC), perirhinal cortex, and postrhinal cortex. The hippocampus is a 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53B48D2B"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xml:space="preserve">.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ammonic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3" w:name="_Toc414981653"/>
      <w:r>
        <w:t>Dentate gyrus</w:t>
      </w:r>
      <w:bookmarkEnd w:id="13"/>
    </w:p>
    <w:p w14:paraId="6C5D5345" w14:textId="665D872E"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w:t>
      </w:r>
      <w:r w:rsidR="0091237E">
        <w:lastRenderedPageBreak/>
        <w:t xml:space="preserve">project to CA3, though local </w:t>
      </w:r>
      <w:r w:rsidR="00942D3B">
        <w:t xml:space="preserve">contacts are also made onto DG mossy cells in the hilus.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w:t>
      </w:r>
      <w:r w:rsidR="00530413">
        <w:t>exhibit</w:t>
      </w:r>
      <w:r w:rsidR="00942D3B">
        <w:t xml:space="preserve"> various axonal ramification patterns onto distributed domains of postsynaptic granule and mossy cells.  </w:t>
      </w:r>
    </w:p>
    <w:p w14:paraId="53506278" w14:textId="1F0BE995"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4" w:name="_Toc414981654"/>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5B0C1CD7"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5" w:name="_Toc414981655"/>
      <w:r>
        <w:t>CA1</w:t>
      </w:r>
      <w:bookmarkEnd w:id="15"/>
    </w:p>
    <w:p w14:paraId="1E94062D" w14:textId="3C9FED8D"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ED7BB4C"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extrahippocampal structures through the subiculum,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009B23F8" w:rsidR="00A53A33" w:rsidRPr="00A53A33" w:rsidRDefault="00816822" w:rsidP="00A53A33">
      <w:r>
        <w:tab/>
      </w:r>
      <w:r w:rsidR="00A53A33" w:rsidRPr="00A53A33">
        <w:t xml:space="preserve">The role of CA1 is under active research, and many functions have been ascribed to this highly-studied subregion.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52D9C919"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982466">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mendeley":{"formattedCitation":"(Ahmed and Mehta, 2009)","plainTextFormattedCitation":"(Ahmed and Mehta, 2009)","previouslyFormattedCitation":"(Ahmed and Mehta, 2009)"},"properties":{"noteIndex":0},"schema":"https://github.com/citation-style-language/schema/raw/master/csl-citation.json"}</w:instrText>
      </w:r>
      <w:r w:rsidR="00982466">
        <w:fldChar w:fldCharType="separate"/>
      </w:r>
      <w:r w:rsidR="00982466" w:rsidRPr="00982466">
        <w:rPr>
          <w:noProof/>
        </w:rPr>
        <w:t>(Ahmed and Mehta, 2009)</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silico </w:t>
      </w:r>
      <w:r w:rsidR="00982466">
        <w:t xml:space="preserve">studies showing maximal CA1 somatic spiking during coincident Schaffer collateral and perforant path input, but not </w:t>
      </w:r>
      <w:r w:rsidR="00613838">
        <w:t>from</w:t>
      </w:r>
      <w:r w:rsidR="00982466">
        <w:t xml:space="preserve"> perforant path stimulation</w:t>
      </w:r>
      <w:r w:rsidR="00613838">
        <w:t>s</w:t>
      </w:r>
      <w:r w:rsidR="00982466">
        <w:t xml:space="preserve"> in isolation </w:t>
      </w:r>
      <w:r w:rsidR="00982466">
        <w:fldChar w:fldCharType="begin" w:fldLock="1"/>
      </w:r>
      <w:r w:rsidR="00753782">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mendeley":{"formattedCitation":"(Ang et al., 2005; Jarsky et al., 2005; Milstein et al., 2015)","plainTextFormattedCitation":"(Ang et al., 2005; Jarsky et al., 2005; Milstein et al., 2015)","previouslyFormattedCitation":"(Ang et al., 2005; Jarsky et al., 2005; Milstein et al., 2015)"},"properties":{"noteIndex":0},"schema":"https://github.com/citation-style-language/schema/raw/master/csl-citation.json"}</w:instrText>
      </w:r>
      <w:r w:rsidR="00982466">
        <w:fldChar w:fldCharType="separate"/>
      </w:r>
      <w:r w:rsidR="0093539A" w:rsidRPr="0093539A">
        <w:rPr>
          <w:noProof/>
        </w:rPr>
        <w:t>(Ang et al., 2005; Jarsky et al., 2005; Milstein et al., 2015)</w:t>
      </w:r>
      <w:r w:rsidR="00982466">
        <w:fldChar w:fldCharType="end"/>
      </w:r>
      <w:r w:rsidR="00982466">
        <w:t>.</w:t>
      </w:r>
      <w:r w:rsidR="00613838">
        <w:t xml:space="preserve"> Moreover, i</w:t>
      </w:r>
      <w:r w:rsidRPr="00A53A33">
        <w:t xml:space="preserve">ntracellular recordings demonstrate </w:t>
      </w:r>
      <w:r w:rsidR="00613838">
        <w:t xml:space="preserve">that </w:t>
      </w:r>
      <w:r w:rsidRPr="00A53A33">
        <w:t>CA1 neurons integrat</w:t>
      </w:r>
      <w:r w:rsidR="00613838">
        <w:t>e</w:t>
      </w:r>
      <w:r w:rsidRPr="00A53A33">
        <w:t xml:space="preserve"> inputs from CA3 (presumably </w:t>
      </w:r>
      <w:r w:rsidR="005950CA">
        <w:t>retrieving</w:t>
      </w:r>
      <w:r w:rsidRPr="00A53A33">
        <w:t xml:space="preserve"> internally stored information) and EC </w:t>
      </w:r>
      <w:r w:rsidRPr="00A53A33">
        <w:lastRenderedPageBreak/>
        <w:t xml:space="preserve">(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4AC77BD5" w:rsidR="00A31545" w:rsidRDefault="00A31545" w:rsidP="00A31545">
      <w:pPr>
        <w:pStyle w:val="Heading3"/>
      </w:pPr>
      <w:bookmarkStart w:id="16" w:name="_Toc414981656"/>
      <w:r>
        <w:t>Subicular complex</w:t>
      </w:r>
      <w:bookmarkEnd w:id="16"/>
    </w:p>
    <w:p w14:paraId="24FA8743" w14:textId="30D33117"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intrahippocampal connection was unidirectional, there has been accumulating evidence that there is also a subiculum-CA1 backprojection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tab/>
      </w:r>
      <w:r w:rsidRPr="00A31545">
        <w:t xml:space="preserve">The subiculum proper is regarded as one of the primary outputs of the hippocampal formation, but despite this important role, not much is known about its </w:t>
      </w:r>
      <w:r w:rsidRPr="00A31545">
        <w:lastRenderedPageBreak/>
        <w:t xml:space="preserve">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7" w:name="_Toc414981657"/>
      <w:r>
        <w:t>CA2</w:t>
      </w:r>
      <w:bookmarkEnd w:id="17"/>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an idea supported by high expression of a receptor for the “social” 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w:t>
      </w:r>
      <w:r w:rsidRPr="005C15C7">
        <w:lastRenderedPageBreak/>
        <w:t xml:space="preserve">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8" w:name="_Toc414981658"/>
      <w:r>
        <w:t>Medial septum</w:t>
      </w:r>
      <w:bookmarkEnd w:id="18"/>
    </w:p>
    <w:p w14:paraId="435B08A1" w14:textId="263FC727"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GABAergic and glutamatergic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Septal cholinergic projections also terminate onto CA1 pyramidal cells. </w:t>
      </w:r>
    </w:p>
    <w:p w14:paraId="1666CE19" w14:textId="22598ACC"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progressively earlier phases of theta at each theta cycle as the place field is traversed. “Phase precession” might provide an additional channel of information for spatial </w:t>
      </w:r>
      <w:r w:rsidRPr="00F060FB">
        <w:lastRenderedPageBreak/>
        <w:t xml:space="preserve">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9" w:name="_Toc414981659"/>
      <w:r>
        <w:t>Lateral entorhinal cortex</w:t>
      </w:r>
      <w:bookmarkEnd w:id="19"/>
    </w:p>
    <w:p w14:paraId="231E6069" w14:textId="3DE5B886"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entorhinal cortex (LEC) is a subdivision that is distinct from the medial entorhinal cortex (MEC) on the basis of cytoarchitectur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ouputs at layers IV-VI. </w:t>
      </w:r>
      <w:r w:rsidR="005A0A93">
        <w:t>Locally, t</w:t>
      </w:r>
      <w:r w:rsidRPr="00415D46">
        <w:t xml:space="preserve">he LEC has reciprocal connections with the MEC, amygdala, perirhinal cortex, piriform cortex, subicular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tab/>
      </w:r>
      <w:r w:rsidRPr="00415D46">
        <w:t xml:space="preserve">The function of the LEC is unclear, though some hypotheses proposed its role as a relay station for “what” information </w:t>
      </w:r>
      <w:r w:rsidR="005A0A93">
        <w:t>that is</w:t>
      </w:r>
      <w:r w:rsidRPr="00415D46">
        <w:t xml:space="preserve"> integrated with “where” information, </w:t>
      </w:r>
      <w:r w:rsidRPr="00415D46">
        <w:lastRenderedPageBreak/>
        <w:t xml:space="preserve">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20" w:name="_Toc414981660"/>
      <w:r>
        <w:t>Medial entorhinal cortex</w:t>
      </w:r>
      <w:bookmarkEnd w:id="20"/>
    </w:p>
    <w:p w14:paraId="3EDC9103" w14:textId="26647F7B"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 xml:space="preserve">(Hales et al., 2014; Kanter et al., 2017; </w:t>
      </w:r>
      <w:r w:rsidRPr="002719A8">
        <w:rPr>
          <w:noProof/>
        </w:rPr>
        <w:lastRenderedPageBreak/>
        <w:t>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21" w:name="_Toc414981661"/>
      <w:r>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1002FA5" w:rsidR="00DC17D7" w:rsidRPr="00DC17D7" w:rsidRDefault="00DC17D7" w:rsidP="00DC17D7">
      <w:r>
        <w:tab/>
      </w:r>
      <w:r w:rsidRPr="00DC17D7">
        <w:t xml:space="preserve">Numerous mechanisms may be responsible for fear expression and extinction (decrease in fear expression), which involve amygdalar circuitry as well as interactions </w:t>
      </w:r>
      <w:r w:rsidRPr="00DC17D7">
        <w:lastRenderedPageBreak/>
        <w:t>with othe</w:t>
      </w:r>
      <w:r w:rsidR="00CD1992">
        <w:t xml:space="preserve">r structures such as the mPFC </w:t>
      </w:r>
      <w:r w:rsidRPr="00DC17D7">
        <w:t xml:space="preserve">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Specific projection neurons in the amygdala drive fear expression, and perisom</w:t>
      </w:r>
      <w:r w:rsidR="0086545E">
        <w:t>atic inhibition by parvalbumin-</w:t>
      </w:r>
      <w:r w:rsidRPr="00DC17D7">
        <w:t xml:space="preserve">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98F7902" w:rsidR="00DC17D7" w:rsidRPr="00DC17D7" w:rsidRDefault="000C62E0" w:rsidP="00DC17D7">
      <w:r>
        <w:tab/>
      </w:r>
      <w:r w:rsidR="00DC17D7" w:rsidRPr="00DC17D7">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mPFC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subregions of the mPFC, infralimbic (IL) and prelimbic cortex (PL) </w:t>
      </w:r>
      <w:r w:rsidR="00DC17D7" w:rsidRPr="00DC17D7">
        <w:fldChar w:fldCharType="begin" w:fldLock="1"/>
      </w:r>
      <w:r w:rsidR="00DC17D7"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2" w:name="_Toc414981662"/>
      <w:r>
        <w:lastRenderedPageBreak/>
        <w:t>Hippocampal function</w:t>
      </w:r>
      <w:bookmarkEnd w:id="22"/>
    </w:p>
    <w:p w14:paraId="27329ECC" w14:textId="542D7F3D"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non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3" w:name="_Toc414981663"/>
      <w:r>
        <w:lastRenderedPageBreak/>
        <w:t>Place cells and allocentric spatial representation</w:t>
      </w:r>
      <w:bookmarkEnd w:id="23"/>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247EF714" w:rsidR="00B2291A" w:rsidRPr="00B2291A" w:rsidRDefault="00B2291A" w:rsidP="00B2291A">
      <w:r>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w:t>
      </w:r>
      <w:r w:rsidRPr="00B2291A">
        <w:lastRenderedPageBreak/>
        <w:t xml:space="preserve">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E96A733" w:rsidR="008D49D8"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w:t>
      </w:r>
      <w:r w:rsidR="00D976EA">
        <w:t xml:space="preserve">route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w:t>
      </w:r>
      <w:r w:rsidRPr="00B2291A">
        <w:lastRenderedPageBreak/>
        <w:t xml:space="preserve">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4" w:name="_Toc414981664"/>
      <w:r>
        <w:t>Theta sequences</w:t>
      </w:r>
      <w:bookmarkEnd w:id="24"/>
    </w:p>
    <w:p w14:paraId="300D23F7" w14:textId="30723574"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 xml:space="preserve">(Buzsáki, 2002; Hasselmo, </w:t>
      </w:r>
      <w:r w:rsidRPr="00071A04">
        <w:rPr>
          <w:noProof/>
        </w:rPr>
        <w:lastRenderedPageBreak/>
        <w:t>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F46B39">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id":"ITEM-2","itemData":{"DOI":"10.1152/jn.2000.83.5.2602","ISSN":"0022-3077","PMID":"10805660","abstract":"Previous analysis of the firing of individual rat hippocampal place cells has shown that their firing rate increases when they enter a place field and that their phase of firing relative to the ongoing theta oscillation (7-12 Hz) varies systematically as the rat traverses the place field, a phenomenon termed the theta phase precession. To study the relative contribution of phased-coded and rate-coded information, we reconstructed the animal's position on a linear track using spikes recorded simultaneously from 38 hippocampal neurons. Two previous studies of this kind found no evidence that phase information substantially improves reconstruction accuracy. We have found that reconstruction is improved provided epochs with large, systematic errors are first excluded. With this condition, use of both phase and rate information improves the reconstruction accuracy by &gt;43% as compared with the use of rate information alone. Furthermore, it becomes possible to predict the rat's position on a 204-cm track with very high accuracy (error of &lt;3 cm). The best reconstructions were obtained with more than three phase divisions per theta cycle. These results strengthen the hypothesis that information in rat hippocampal place cells is encoded by the phase of theta at which cells fire.","author":[{"dropping-particle":"","family":"Jensen","given":"Ole","non-dropping-particle":"","parse-names":false,"suffix":""},{"dropping-particle":"","family":"Lisman","given":"John E.","non-dropping-particle":"","parse-names":false,"suffix":""}],"container-title":"Journal of Neurophysiology","id":"ITEM-2","issue":"5","issued":{"date-parts":[["2000","5"]]},"page":"2602-2609","title":"Position Reconstruction From an Ensemble of Hippocampal Place Cells: Contribution of Theta Phase Coding","type":"article-journal","volume":"83"},"uris":["http://www.mendeley.com/documents/?uuid=9881eb16-7d4a-3420-9177-8741f1e5f77f"]}],"mendeley":{"formattedCitation":"(Jensen and Lisman, 2000; Skaggs et al., 1996)","plainTextFormattedCitation":"(Jensen and Lisman, 2000; Skaggs et al., 1996)","previouslyFormattedCitation":"(Jensen and Lisman, 2000; Skaggs et al., 1996)"},"properties":{"noteIndex":0},"schema":"https://github.com/citation-style-language/schema/raw/master/csl-citation.json"}</w:instrText>
      </w:r>
      <w:r w:rsidRPr="00071A04">
        <w:fldChar w:fldCharType="separate"/>
      </w:r>
      <w:r w:rsidR="00631A34" w:rsidRPr="00631A34">
        <w:rPr>
          <w:noProof/>
        </w:rPr>
        <w:t>(Jensen and Lisman, 2000; 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1C15036C"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w:t>
      </w:r>
      <w:r w:rsidRPr="00071A04">
        <w:lastRenderedPageBreak/>
        <w:t xml:space="preserve">Under this framework, temporally coordinated place cells with adjacent fields </w:t>
      </w:r>
      <w:r w:rsidR="00870850">
        <w:t>can be</w:t>
      </w:r>
      <w:r w:rsidRPr="00071A04">
        <w:t xml:space="preserve"> bound together via Hebbian plasticity over learning </w:t>
      </w:r>
      <w:r w:rsidRPr="00071A04">
        <w:fldChar w:fldCharType="begin" w:fldLock="1"/>
      </w:r>
      <w:r w:rsidR="00F46B39">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id":"ITEM-2","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2","issue":"2","issued":{"date-parts":[["2008","2","13"]]},"page":"209-215","publisher":"Nature Publishing Group","title":"Reactivation of experience-dependent cell assembly patterns in the hippocampus","type":"article-journal","volume":"11"},"uris":["http://www.mendeley.com/documents/?uuid=8a59f318-36ba-3ec1-bdb4-dfd028536da7"]}],"mendeley":{"formattedCitation":"(Leibold et al., 2008; O’Neill et al., 2008)","plainTextFormattedCitation":"(Leibold et al., 2008; O’Neill et al., 2008)","previouslyFormattedCitation":"(Leibold et al., 2008; O’Neill et al., 2008)"},"properties":{"noteIndex":0},"schema":"https://github.com/citation-style-language/schema/raw/master/csl-citation.json"}</w:instrText>
      </w:r>
      <w:r w:rsidRPr="00071A04">
        <w:fldChar w:fldCharType="separate"/>
      </w:r>
      <w:r w:rsidR="00F46B39" w:rsidRPr="00F46B39">
        <w:rPr>
          <w:noProof/>
        </w:rPr>
        <w:t>(Leibold et al., 2008; O’Neill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1D043D">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Schmidt et al., 2009)","plainTextFormattedCitation":"(Feng et al., 2015; Schmidt et al., 2009)","previouslyFormattedCitation":"(Feng et al., 2015; Schmidt et al., 2009)"},"properties":{"noteIndex":0},"schema":"https://github.com/citation-style-language/schema/raw/master/csl-citation.json"}</w:instrText>
      </w:r>
      <w:r w:rsidRPr="00071A04">
        <w:fldChar w:fldCharType="separate"/>
      </w:r>
      <w:r w:rsidR="001D043D" w:rsidRPr="001D043D">
        <w:rPr>
          <w:noProof/>
        </w:rPr>
        <w:t>(Feng et al., 2015; Schmidt et al., 2009)</w:t>
      </w:r>
      <w:r w:rsidRPr="00071A04">
        <w:fldChar w:fldCharType="end"/>
      </w:r>
      <w:r w:rsidRPr="00071A04">
        <w:t>. Additionally, under</w:t>
      </w:r>
      <w:r w:rsidR="00C17AE3">
        <w:t xml:space="preserve"> experimentally-defined</w:t>
      </w:r>
      <w:r w:rsidRPr="00071A04">
        <w:t xml:space="preserve">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w:t>
      </w:r>
      <w:r w:rsidR="002E5749">
        <w:lastRenderedPageBreak/>
        <w:t>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5" w:name="_Toc414981665"/>
      <w:r>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10283665"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ms), recurring sequences</w:t>
      </w:r>
      <w:r w:rsidR="00023AA5">
        <w:t>,</w:t>
      </w:r>
      <w:r w:rsidRPr="00071A04">
        <w:t xml:space="preserve"> during SWS </w:t>
      </w:r>
      <w:r w:rsidRPr="00071A04">
        <w:lastRenderedPageBreak/>
        <w:t>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These fast sequences during SPW-Rs were termed “replay” events 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6" w:name="_Toc414981666"/>
      <w:r>
        <w:t>Behavioral-timescale temporal sequences</w:t>
      </w:r>
      <w:bookmarkEnd w:id="26"/>
    </w:p>
    <w:p w14:paraId="69516AD3" w14:textId="57E9D58A"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799C3753"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560AE">
        <w:instrText>ADDIN CSL_CITATION {"citationItems":[{"id":"ITEM-1","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6","19"]]},"page":"1090-1101","title":"Hippocampal \"Time Cells\": Time versus Path Integration","type":"article-journal","volume":"78"},"uris":["http://www.mendeley.com/documents/?uuid=c0e2aa60-bcf4-430b-bd65-0c02f2566176"]},{"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872A2C" w:rsidRPr="00872A2C">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w:t>
      </w:r>
      <w:r w:rsidR="00153076">
        <w:lastRenderedPageBreak/>
        <w:t xml:space="preserve">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42606B92"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w:t>
      </w:r>
      <w:r>
        <w:lastRenderedPageBreak/>
        <w:t xml:space="preserve">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5D7FEB13"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w:t>
      </w:r>
      <w:r>
        <w:lastRenderedPageBreak/>
        <w:t xml:space="preserve">disrupted CA1 sequences. </w:t>
      </w:r>
      <w:r w:rsidR="00AA0CF6">
        <w:t xml:space="preserve">Muscimol inactivation of </w:t>
      </w:r>
      <w:r w:rsidR="00023AA5">
        <w:t xml:space="preserve">the </w:t>
      </w:r>
      <w:r w:rsidR="00AA0CF6">
        <w:t xml:space="preserve">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7" w:name="_Toc414981667"/>
      <w:r>
        <w:t>Population “drift” and instability</w:t>
      </w:r>
      <w:bookmarkEnd w:id="27"/>
    </w:p>
    <w:p w14:paraId="6622B125" w14:textId="29F62F44"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w:t>
      </w:r>
      <w:r w:rsidR="00957891">
        <w:lastRenderedPageBreak/>
        <w:t>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A10CB5">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10CB5">
        <w:rPr>
          <w:rFonts w:ascii="Lucida Sans Unicode" w:hAnsi="Lucida Sans Unicode" w:cs="Lucida Sans Unicode"/>
        </w:rPr>
        <w:instrText>∼</w:instrText>
      </w:r>
      <w:r w:rsidR="00A10CB5">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5A3137C9"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though it remains unclear whether the LEC is inheriting or delivering this signal to CA1</w:t>
      </w:r>
      <w:r w:rsidR="00520369">
        <w:t xml:space="preserve">. </w:t>
      </w:r>
      <w:r w:rsidR="00EE3BBD">
        <w:lastRenderedPageBreak/>
        <w:t xml:space="preserve">Additionally, this effect is also apparent in human participants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94BB253"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8" w:name="_Toc414981668"/>
      <w:r>
        <w:t>“Engrams”</w:t>
      </w:r>
      <w:bookmarkEnd w:id="28"/>
    </w:p>
    <w:p w14:paraId="26749A09" w14:textId="439FC967" w:rsidR="00254250" w:rsidRDefault="00791795" w:rsidP="001A02FD">
      <w:pPr>
        <w:pStyle w:val="BUMainText"/>
      </w:pPr>
      <w:r>
        <w:tab/>
      </w:r>
      <w:r w:rsidR="009E09E1">
        <w:t xml:space="preserve">Richard Semon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Engraphy, which states that the </w:t>
      </w:r>
      <w:r w:rsidR="00EC429B">
        <w:t>engram endures as the material storage site of memory. Second was the Law of Ecphory, which states that the engram is capable of retrieving an experience based on partial presentation of cues.</w:t>
      </w:r>
      <w:r w:rsidR="009E09E1">
        <w:t xml:space="preserve"> </w:t>
      </w:r>
      <w:r w:rsidR="00EC429B">
        <w:t xml:space="preserve">At </w:t>
      </w:r>
      <w:r w:rsidR="00EC429B">
        <w:lastRenderedPageBreak/>
        <w:t xml:space="preserve">the time, there was no basis for how engrams could be manifested in the brain. However, Donald Hebb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 xml:space="preserve">by virtue of strengthening synaptic connections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Lashley fail to locate engram cells? </w:t>
      </w:r>
      <w:r w:rsidR="00A666D5">
        <w:t xml:space="preserve">One possibility was that his lesions lacked the resolution to detect these highly specific populations. </w:t>
      </w:r>
      <w:r w:rsidR="00BB539C">
        <w:t xml:space="preserve">Instead, in Lashley’s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6E352470" w:rsidR="00CA2086" w:rsidRDefault="00A666D5" w:rsidP="001A02FD">
      <w:pPr>
        <w:pStyle w:val="BUMainText"/>
      </w:pPr>
      <w:r>
        <w:lastRenderedPageBreak/>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r w:rsidR="00EA38A2">
        <w:t xml:space="preserve">photoactivatable </w:t>
      </w:r>
      <w:r w:rsidR="003A73F7">
        <w:t xml:space="preserve">opsins. </w:t>
      </w:r>
      <w:r w:rsidR="00477697">
        <w:t>Engram</w:t>
      </w:r>
      <w:r w:rsidR="003A73F7">
        <w:t xml:space="preserve"> labeling exploits the expression </w:t>
      </w:r>
      <w:r w:rsidR="00477697">
        <w:t xml:space="preserve">of </w:t>
      </w:r>
      <w:r w:rsidR="00107735">
        <w:t xml:space="preserve">immediate-early genes (IEGs) </w:t>
      </w:r>
      <w:r w:rsidR="003A73F7">
        <w:t xml:space="preserve">such as </w:t>
      </w:r>
      <w:r w:rsidR="003A73F7">
        <w:rPr>
          <w:i/>
        </w:rPr>
        <w:t>c-fos</w:t>
      </w:r>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fos</w:t>
      </w:r>
      <w:r w:rsidR="000F3D7C">
        <w:t xml:space="preserve"> promoter </w:t>
      </w:r>
      <w:r w:rsidR="00EA38A2">
        <w:t xml:space="preserve">can be used </w:t>
      </w:r>
      <w:r w:rsidR="000F3D7C">
        <w:t xml:space="preserve">to drive expression of </w:t>
      </w:r>
      <w:r w:rsidR="0025138A">
        <w:t>fluorophores</w:t>
      </w:r>
      <w:r w:rsidR="000F3D7C">
        <w:t xml:space="preserve"> or opsins for later manipulation of this specific subpopulation of cells. Under this framework, temporal specificity is still </w:t>
      </w:r>
      <w:r w:rsidR="00477697">
        <w:t>required;</w:t>
      </w:r>
      <w:r w:rsidR="000F3D7C">
        <w:t xml:space="preserve"> else basal </w:t>
      </w:r>
      <w:r w:rsidR="000F3D7C">
        <w:rPr>
          <w:i/>
        </w:rPr>
        <w:t>c-fos</w:t>
      </w:r>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fos</w:t>
      </w:r>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5FB55ED"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w:t>
      </w:r>
      <w:r w:rsidR="00D448CC">
        <w:lastRenderedPageBreak/>
        <w:t xml:space="preserve">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footshock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A, then footshocked mice in a different context B while activating the engram for context A. This caused synchronous activity </w:t>
      </w:r>
      <w:r w:rsidR="00C30009">
        <w:t>between</w:t>
      </w:r>
      <w:r w:rsidR="000D4165">
        <w:t xml:space="preserve"> the context A engram and neurons encoding the shock experience, linking them and forming a “false memory” between context A and shock. Indeed, mice will then freeze in response to context A despite having never experienced a footshock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w:t>
      </w:r>
      <w:r w:rsidR="00ED1BEE">
        <w:lastRenderedPageBreak/>
        <w:t xml:space="preserve">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fos</w:t>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51F17A25" w14:textId="51FFE359" w:rsidR="00335F56" w:rsidRPr="00B33478"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w:t>
      </w:r>
      <w:r w:rsidR="001B013D">
        <w:lastRenderedPageBreak/>
        <w:t xml:space="preserve">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r w:rsidR="001D18C3">
        <w:t xml:space="preserve"> </w:t>
      </w:r>
    </w:p>
    <w:p w14:paraId="0A8B875E" w14:textId="77777777" w:rsidR="001A02FD" w:rsidRDefault="001A02FD" w:rsidP="001A02FD">
      <w:pPr>
        <w:pStyle w:val="BUMainText"/>
      </w:pPr>
    </w:p>
    <w:p w14:paraId="24DFAC55" w14:textId="33E303A9" w:rsidR="0096603F" w:rsidRDefault="0096603F" w:rsidP="0096603F">
      <w:pPr>
        <w:pStyle w:val="Heading3"/>
      </w:pPr>
      <w:bookmarkStart w:id="29" w:name="_Toc414981669"/>
      <w:r>
        <w:t>Systems level consolidation</w:t>
      </w:r>
      <w:bookmarkEnd w:id="29"/>
    </w:p>
    <w:p w14:paraId="4D8FDA39" w14:textId="2DBA1D9C"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120869">
        <w:t>maturation</w:t>
      </w:r>
      <w:r w:rsidR="00C9233F">
        <w:t xml:space="preserve"> within the brain. </w:t>
      </w:r>
      <w:r w:rsidR="00A87404">
        <w:t>Over the course of its lifetime</w:t>
      </w:r>
      <w:r w:rsidR="001A7D8E">
        <w:t xml:space="preserve">, the memory can be either remembered or forgotten. </w:t>
      </w:r>
      <w:r w:rsidR="003F5980">
        <w:t>A</w:t>
      </w:r>
      <w:r w:rsidR="003F5980" w:rsidRPr="003F5980">
        <w:t>s the early psychologist Théodule Ribot</w:t>
      </w:r>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Ribot’s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w:t>
      </w:r>
      <w:r w:rsidR="00120869">
        <w:t xml:space="preserve">the symptomology of </w:t>
      </w:r>
      <w:r w:rsidR="005C3285">
        <w:t xml:space="preserve">neuropsychological patients such as H.M. whose focal hippocampal resection induced amnesia for recent 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w:t>
      </w:r>
      <w:r w:rsidR="001A7D8E">
        <w:t xml:space="preserve">time-dependent </w:t>
      </w:r>
      <w:r w:rsidR="00787863">
        <w:t xml:space="preserve">stabilization occur? </w:t>
      </w:r>
      <w:r w:rsidR="001A7D8E">
        <w:t xml:space="preserve">Contemporary memory researchers </w:t>
      </w:r>
      <w:r w:rsidR="00A41573">
        <w:t>are still divided</w:t>
      </w:r>
      <w:r w:rsidR="004700B7">
        <w:t xml:space="preserve"> </w:t>
      </w:r>
      <w:r w:rsidR="00A41573">
        <w:t>amongst</w:t>
      </w:r>
      <w:r w:rsidR="004700B7">
        <w:t xml:space="preserve"> several candidate theories, though these theories </w:t>
      </w:r>
      <w:r w:rsidR="00A41573">
        <w:t xml:space="preserve">each </w:t>
      </w:r>
      <w:r w:rsidR="004700B7">
        <w:t xml:space="preserve">share a common trait. Regardless of the theory, it is generally agreed upon that </w:t>
      </w:r>
      <w:r w:rsidR="000B465D">
        <w:t>the</w:t>
      </w:r>
      <w:r w:rsidR="00787863">
        <w:t xml:space="preserve"> hippocampus</w:t>
      </w:r>
      <w:r w:rsidR="004700B7">
        <w:t xml:space="preserve"> plays a role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w:t>
      </w:r>
      <w:r w:rsidR="001A7D8E">
        <w:t xml:space="preserve">such </w:t>
      </w:r>
      <w:r w:rsidR="004700B7">
        <w:t>theory</w:t>
      </w:r>
      <w:r w:rsidR="00983426">
        <w:t xml:space="preserve">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neocortex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5868A9">
        <w:t xml:space="preserve">Via </w:t>
      </w:r>
      <w:r w:rsidR="005868A9">
        <w:lastRenderedPageBreak/>
        <w:t>hippocampal indexing, spatiotemporal patterns of activity in the hippocampus reactivate specific patterns</w:t>
      </w:r>
      <w:r w:rsidR="00287420">
        <w:t>, distributed across multiple neocortical regions,</w:t>
      </w:r>
      <w:r w:rsidR="005868A9">
        <w:t xml:space="preserve"> </w:t>
      </w:r>
      <w:r w:rsidR="00287420">
        <w:t>encoding</w:t>
      </w:r>
      <w:r w:rsidR="005868A9">
        <w:t xml:space="preserve"> the experience</w:t>
      </w:r>
      <w:r w:rsidR="00771AD6">
        <w:t xml:space="preserve"> </w:t>
      </w:r>
      <w:r w:rsidR="00771AD6">
        <w:fldChar w:fldCharType="begin" w:fldLock="1"/>
      </w:r>
      <w:r w:rsidR="00CE0C80">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intracortical synapses </w:t>
      </w:r>
      <w:r w:rsidR="00771AD6">
        <w:t>are</w:t>
      </w:r>
      <w:r w:rsidR="005868A9">
        <w:t xml:space="preserve"> strengthened</w:t>
      </w:r>
      <w:r w:rsidR="00771AD6">
        <w:t xml:space="preserve"> to the </w:t>
      </w:r>
      <w:r w:rsidR="0021667A">
        <w:t>point where</w:t>
      </w:r>
      <w:r w:rsidR="00771AD6">
        <w:t xml:space="preserve"> they no longer rely on hippocampal drive to reactivate the complete pattern</w:t>
      </w:r>
      <w:r w:rsidR="00FD27BD">
        <w:t xml:space="preserve"> </w:t>
      </w:r>
      <w:r w:rsidR="00FD27BD">
        <w:fldChar w:fldCharType="begin" w:fldLock="1"/>
      </w:r>
      <w:r w:rsidR="009F3A8E">
        <w:instrText>ADDIN CSL_CITATION {"citationItems":[{"id":"ITEM-1","itemData":{"DOI":"10.1038/nrn1607","ISSN":"1471-003X","abstract":"The organization of recent and remote memories","author":[{"dropping-particle":"","family":"Frankland","given":"Paul W.","non-dropping-particle":"","parse-names":false,"suffix":""},{"dropping-particle":"","family":"Bontempi","given":"Bruno","non-dropping-particle":"","parse-names":false,"suffix":""}],"container-title":"Nature Reviews Neuroscience","id":"ITEM-1","issue":"2","issued":{"date-parts":[["2005","2","1"]]},"page":"119-130","publisher":"Nature Publishing Group","title":"The organization of recent and remote memories","type":"article-journal","volume":"6"},"uris":["http://www.mendeley.com/documents/?uuid=3729e925-7488-39c3-8e2b-3dd22f1552b7"]}],"mendeley":{"formattedCitation":"(Frankland and Bontempi, 2005)","plainTextFormattedCitation":"(Frankland and Bontempi, 2005)","previouslyFormattedCitation":"(Frankland and Bontempi, 2005)"},"properties":{"noteIndex":0},"schema":"https://github.com/citation-style-language/schema/raw/master/csl-citation.json"}</w:instrText>
      </w:r>
      <w:r w:rsidR="00FD27BD">
        <w:fldChar w:fldCharType="separate"/>
      </w:r>
      <w:r w:rsidR="00FD27BD" w:rsidRPr="00FD27BD">
        <w:rPr>
          <w:noProof/>
        </w:rPr>
        <w:t>(Frankland and Bontempi, 2005)</w:t>
      </w:r>
      <w:r w:rsidR="00FD27BD">
        <w:fldChar w:fldCharType="end"/>
      </w:r>
      <w:r w:rsidR="00BD3278">
        <w:t xml:space="preserve">. </w:t>
      </w:r>
      <w:r w:rsidR="007E20E0">
        <w:t xml:space="preserve">Imaging studies have found evidence for heightened hippocampal activity and diminished neocortical activity immediately post-learning, but the reverse trend after the passage of time </w:t>
      </w:r>
      <w:r w:rsidR="007E20E0">
        <w:fldChar w:fldCharType="begin" w:fldLock="1"/>
      </w:r>
      <w:r w:rsidR="007E2550">
        <w:instrText>ADDIN CSL_CITATION {"citationItems":[{"id":"ITEM-1","itemData":{"DOI":"10.1038/23270","ISSN":"0028-0836","PMID":"10458162","abstract":"Retrograde amnesia observed following hippocampal lesions in humans and animals is typically temporally graded, with recent memory being impaired while remote memories remain intact, indicating that the hippocampal formation has a time-limited role in memory storage. However, this claim remains controversial because studies involving hippocampal lesions tell us nothing about the contribution of the hippocampus to memory storage if this region was present at the time of memory retrieval. We therefore used non-invasive functional brain imaging using (14C)2-deoxyglucose uptake to examine how the brain circuitry underlying long-term memory storage is reorganized over time in an intact brain. Regional metabolic activity in the brain was mapped in mice tested at different times for retention of a spatial discrimination task. Here we report that increasing the retention interval from 5 days to 25 days resulted in both decreased hippocampal metabolic activity during retention testing and a loss of correlation between hippocampal metabolic activity and memory performance. Concomitantly, a recruitment of certain cortical areas was observed. These results indicate that there is a time-dependent reorganization of the neuronal circuitry underlying long-term memory storage, in which a transitory interaction between the hippocampal formation and the neocortex would mediate the establishment of long-lived cortical memory representations.","author":[{"dropping-particle":"","family":"Bontempi","given":"Bruno","non-dropping-particle":"","parse-names":false,"suffix":""},{"dropping-particle":"","family":"Laurent-Demir","given":"Catherine","non-dropping-particle":"","parse-names":false,"suffix":""},{"dropping-particle":"","family":"Destrade","given":"Claude","non-dropping-particle":"","parse-names":false,"suffix":""},{"dropping-particle":"","family":"Jaffard","given":"Robert","non-dropping-particle":"","parse-names":false,"suffix":""}],"container-title":"Nature","id":"ITEM-1","issue":"6745","issued":{"date-parts":[["1999","8","12"]]},"page":"671-675","title":"Time-dependent reorganization of brain circuitry underlying long-term memory storage","type":"article-journal","volume":"400"},"uris":["http://www.mendeley.com/documents/?uuid=c574d55b-6c47-326f-8765-eac01084b1a0"]},{"id":"ITEM-2","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2","issue":"6333","issued":{"date-parts":[["2017"]]},"page":"73-78","title":"Engrams and circuits crucial for systems consolidation of a memory.","type":"article-journal","volume":"356"},"uris":["http://www.mendeley.com/documents/?uuid=10e30b6b-44f6-385f-88fc-5f48cb694c02"]}],"mendeley":{"formattedCitation":"(Bontempi et al., 1999; Kitamura et al., 2017)","plainTextFormattedCitation":"(Bontempi et al., 1999; Kitamura et al., 2017)","previouslyFormattedCitation":"(Bontempi et al., 1999; Kitamura et al., 2017)"},"properties":{"noteIndex":0},"schema":"https://github.com/citation-style-language/schema/raw/master/csl-citation.json"}</w:instrText>
      </w:r>
      <w:r w:rsidR="007E20E0">
        <w:fldChar w:fldCharType="separate"/>
      </w:r>
      <w:r w:rsidR="007E20E0" w:rsidRPr="007E20E0">
        <w:rPr>
          <w:noProof/>
        </w:rPr>
        <w:t>(Bontempi et al., 1999; Kitamura et al., 2017)</w:t>
      </w:r>
      <w:r w:rsidR="007E20E0">
        <w:fldChar w:fldCharType="end"/>
      </w:r>
      <w:r w:rsidR="007E20E0">
        <w:t xml:space="preserve">. </w:t>
      </w:r>
      <w:r w:rsidR="004700B7">
        <w:t xml:space="preserve">This seems to uphold the </w:t>
      </w:r>
      <w:r w:rsidR="006D281E">
        <w:t xml:space="preserve">idea that information is transferred out of the hippocampus for permanent storage in the neocortex. </w:t>
      </w:r>
      <w:r w:rsidR="0021667A">
        <w:t>However,</w:t>
      </w:r>
      <w:r w:rsidR="007E20E0">
        <w:t xml:space="preserve"> the reality may be more complex as</w:t>
      </w:r>
      <w:r w:rsidR="0021667A">
        <w:t xml:space="preserve"> </w:t>
      </w:r>
      <w:r w:rsidR="007E20E0">
        <w:t xml:space="preserve">other </w:t>
      </w:r>
      <w:r w:rsidR="0021667A">
        <w:t>reports have challenged this view by demons</w:t>
      </w:r>
      <w:r w:rsidR="00082C33">
        <w:t>trating that the hippocampus is nevertheless critical</w:t>
      </w:r>
      <w:r w:rsidR="0021667A">
        <w:t xml:space="preserve"> for </w:t>
      </w:r>
      <w:r w:rsidR="00FD27BD">
        <w:t xml:space="preserve">even remote </w:t>
      </w:r>
      <w:r w:rsidR="0021667A">
        <w:t xml:space="preserve">memory retrieval in numerous cases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mendeley":{"formattedCitation":"(Nadel and Moscovitch, 1997)","plainTextFormattedCitation":"(Nadel and Moscovitch, 1997)","previouslyFormattedCitation":"(Nadel and Moscovitch, 1997)"},"properties":{"noteIndex":0},"schema":"https://github.com/citation-style-language/schema/raw/master/csl-citation.json"}</w:instrText>
      </w:r>
      <w:r w:rsidR="0021667A">
        <w:fldChar w:fldCharType="separate"/>
      </w:r>
      <w:r w:rsidR="0021667A" w:rsidRPr="0021667A">
        <w:rPr>
          <w:noProof/>
        </w:rPr>
        <w:t>(Nadel and Moscovitch, 1997)</w:t>
      </w:r>
      <w:r w:rsidR="0021667A">
        <w:fldChar w:fldCharType="end"/>
      </w:r>
      <w:r w:rsidR="0021667A">
        <w:t>.</w:t>
      </w:r>
    </w:p>
    <w:p w14:paraId="7DE69961" w14:textId="76D2070B" w:rsidR="00680ACE" w:rsidRPr="00E92558" w:rsidRDefault="00CE0C80" w:rsidP="00680ACE">
      <w:pPr>
        <w:rPr>
          <w:sz w:val="26"/>
        </w:rPr>
      </w:pPr>
      <w:r>
        <w:tab/>
        <w:t>While foundational, the standard systems consolidation mo</w:t>
      </w:r>
      <w:r w:rsidR="007C1D13">
        <w:t xml:space="preserve">del </w:t>
      </w:r>
      <w:r w:rsidR="00C52D59">
        <w:t>was</w:t>
      </w:r>
      <w:r w:rsidR="007C1D13">
        <w:t xml:space="preserve"> flawed in its simplicity, </w:t>
      </w:r>
      <w:r w:rsidR="00DD0A3C">
        <w:t>which prompted</w:t>
      </w:r>
      <w:r w:rsidR="0021667A">
        <w:t xml:space="preserve"> the emergence of</w:t>
      </w:r>
      <w:r>
        <w:t xml:space="preserve"> complementary</w:t>
      </w:r>
      <w:r w:rsidR="0021667A">
        <w:t xml:space="preserve"> ideas</w:t>
      </w:r>
      <w:r>
        <w:t xml:space="preserve"> </w:t>
      </w:r>
      <w:r w:rsidR="00DD0A3C">
        <w:t>extending</w:t>
      </w:r>
      <w:r>
        <w:t xml:space="preserve"> its application</w:t>
      </w:r>
      <w:r w:rsidR="0021667A">
        <w:t xml:space="preserve">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mendeley":{"formattedCitation":"(McKenzie and Eichenbaum, 2011; Nadel and Moscovitch, 1997)","plainTextFormattedCitation":"(McKenzie and Eichenbaum, 2011; Nadel and Moscovitch, 1997)","previouslyFormattedCitation":"(McKenzie and Eichenbaum, 2011; Nadel and Moscovitch, 1997)"},"properties":{"noteIndex":0},"schema":"https://github.com/citation-style-language/schema/raw/master/csl-citation.json"}</w:instrText>
      </w:r>
      <w:r w:rsidR="0021667A">
        <w:fldChar w:fldCharType="separate"/>
      </w:r>
      <w:r w:rsidR="0021667A" w:rsidRPr="0021667A">
        <w:rPr>
          <w:noProof/>
        </w:rPr>
        <w:t>(McKenzie and Eichenbaum, 2011; Nadel and Moscovitch, 1997)</w:t>
      </w:r>
      <w:r w:rsidR="0021667A">
        <w:fldChar w:fldCharType="end"/>
      </w:r>
      <w:r>
        <w:t xml:space="preserve">. The standard model assumes that consolidation </w:t>
      </w:r>
      <w:r w:rsidR="00DA6074">
        <w:t>occurs in a vacuum. H</w:t>
      </w:r>
      <w:r>
        <w:t>owever</w:t>
      </w:r>
      <w:r w:rsidR="00DA6074">
        <w:t>,</w:t>
      </w:r>
      <w:r>
        <w:t xml:space="preserve"> the lifetime of an animal consists of many experiences, </w:t>
      </w:r>
      <w:r w:rsidR="006D281E">
        <w:t>many of which contain commonalities with one another</w:t>
      </w:r>
      <w:r w:rsidR="0021667A">
        <w:t xml:space="preserve">. </w:t>
      </w:r>
      <w:r w:rsidR="00DA6074">
        <w:t>And so i</w:t>
      </w:r>
      <w:r w:rsidR="0021667A">
        <w:t>nstead</w:t>
      </w:r>
      <w:r w:rsidR="00BC0868">
        <w:t xml:space="preserve"> of individual memories existing in isolation</w:t>
      </w:r>
      <w:r w:rsidR="0021667A">
        <w:t>, representational frameworks</w:t>
      </w:r>
      <w:r>
        <w:t>,</w:t>
      </w:r>
      <w:r w:rsidR="0021667A">
        <w:t xml:space="preserve"> called “schemas” </w:t>
      </w:r>
      <w:r w:rsidR="0021667A">
        <w:fldChar w:fldCharType="begin" w:fldLock="1"/>
      </w:r>
      <w:r w:rsidR="007E77BA">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0021667A">
        <w:fldChar w:fldCharType="separate"/>
      </w:r>
      <w:r w:rsidR="0021667A" w:rsidRPr="0021667A">
        <w:rPr>
          <w:noProof/>
        </w:rPr>
        <w:t>(Piaget, 1952)</w:t>
      </w:r>
      <w:r w:rsidR="0021667A">
        <w:fldChar w:fldCharType="end"/>
      </w:r>
      <w:r w:rsidR="0021667A">
        <w:t xml:space="preserve">, likely support accumulation of </w:t>
      </w:r>
      <w:r w:rsidR="00BC0868">
        <w:t>related knowledge</w:t>
      </w:r>
      <w:r w:rsidR="0021667A">
        <w:t xml:space="preserve">. </w:t>
      </w:r>
      <w:r w:rsidR="00082C33">
        <w:t xml:space="preserve">For example, </w:t>
      </w:r>
      <w:r w:rsidR="007E77BA">
        <w:t>a toddler’s</w:t>
      </w:r>
      <w:r w:rsidR="00082C33">
        <w:t xml:space="preserve"> schema of birds can initially include </w:t>
      </w:r>
      <w:r w:rsidR="007E20E0">
        <w:t xml:space="preserve">archetypal examples such as </w:t>
      </w:r>
      <w:r w:rsidR="00082C33">
        <w:t xml:space="preserve">pigeons </w:t>
      </w:r>
      <w:r w:rsidR="007E20E0">
        <w:t xml:space="preserve">and sparrows, </w:t>
      </w:r>
      <w:r w:rsidR="00082C33">
        <w:t xml:space="preserve">and then </w:t>
      </w:r>
      <w:r w:rsidR="007E77BA">
        <w:t xml:space="preserve">later </w:t>
      </w:r>
      <w:r w:rsidR="00082C33">
        <w:t>adopt</w:t>
      </w:r>
      <w:r w:rsidR="007E20E0">
        <w:t xml:space="preserve"> anomalies such as</w:t>
      </w:r>
      <w:r w:rsidR="00082C33">
        <w:t xml:space="preserve"> penguins</w:t>
      </w:r>
      <w:r w:rsidR="007E20E0">
        <w:t xml:space="preserve"> and ostriches</w:t>
      </w:r>
      <w:r w:rsidR="00082C33">
        <w:t xml:space="preserve"> despite their apparent differences. </w:t>
      </w:r>
      <w:r w:rsidR="00DD0A3C">
        <w:t>One theory proposes c</w:t>
      </w:r>
      <w:r w:rsidR="0021667A">
        <w:t>onsolidation</w:t>
      </w:r>
      <w:r w:rsidR="00DD0A3C">
        <w:t xml:space="preserve"> </w:t>
      </w:r>
      <w:r w:rsidR="007E20E0">
        <w:t>as</w:t>
      </w:r>
      <w:r w:rsidR="00DD0A3C">
        <w:t xml:space="preserve"> the </w:t>
      </w:r>
      <w:r w:rsidR="00DD0A3C">
        <w:lastRenderedPageBreak/>
        <w:t>mechanism by which</w:t>
      </w:r>
      <w:r w:rsidR="0021667A">
        <w:t xml:space="preserve"> novel information</w:t>
      </w:r>
      <w:r w:rsidR="00DD0A3C">
        <w:t xml:space="preserve"> is integrated</w:t>
      </w:r>
      <w:r w:rsidR="0021667A">
        <w:t xml:space="preserve"> into </w:t>
      </w:r>
      <w:r w:rsidR="007E77BA">
        <w:t>schemas</w:t>
      </w:r>
      <w:r w:rsidR="0021667A">
        <w:t xml:space="preserve"> </w:t>
      </w:r>
      <w:r w:rsidR="0021667A">
        <w:fldChar w:fldCharType="begin" w:fldLock="1"/>
      </w:r>
      <w:r w:rsidR="0021667A">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1667A">
        <w:fldChar w:fldCharType="separate"/>
      </w:r>
      <w:r w:rsidR="0021667A" w:rsidRPr="0021667A">
        <w:rPr>
          <w:noProof/>
        </w:rPr>
        <w:t>(McKenzie and Eichenbaum, 2011)</w:t>
      </w:r>
      <w:r w:rsidR="0021667A">
        <w:fldChar w:fldCharType="end"/>
      </w:r>
      <w:r>
        <w:t xml:space="preserve">. </w:t>
      </w:r>
      <w:r w:rsidR="00771DEF">
        <w:t xml:space="preserve">Some key pieces of evidence </w:t>
      </w:r>
      <w:r w:rsidR="008A5EF9">
        <w:t>substantiate</w:t>
      </w:r>
      <w:r w:rsidR="00771DEF">
        <w:t xml:space="preserve"> this conclusion in the spatial domain. For example</w:t>
      </w:r>
      <w:r w:rsidR="00DD0A3C">
        <w:t xml:space="preserve">, </w:t>
      </w:r>
      <w:r w:rsidR="00771DEF">
        <w:t>hippocampal neurons encoding goal locations also become transiently active around the sites of new goals</w:t>
      </w:r>
      <w:r w:rsidR="00DD0A3C">
        <w:t>, sugg</w:t>
      </w:r>
      <w:r w:rsidR="007E77BA">
        <w:t xml:space="preserve">esting that </w:t>
      </w:r>
      <w:r w:rsidR="00DD0A3C">
        <w:t xml:space="preserve">pre-existing networks </w:t>
      </w:r>
      <w:r w:rsidR="00AD4E4D">
        <w:t xml:space="preserve">are capable of incorporating novel information </w:t>
      </w:r>
      <w:r w:rsidR="00DD0A3C">
        <w:fldChar w:fldCharType="begin" w:fldLock="1"/>
      </w:r>
      <w:r w:rsidR="00DD0A3C">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eviouslyFormattedCitation":"(McKenzie et al., 2013)"},"properties":{"noteIndex":0},"schema":"https://github.com/citation-style-language/schema/raw/master/csl-citation.json"}</w:instrText>
      </w:r>
      <w:r w:rsidR="00DD0A3C">
        <w:fldChar w:fldCharType="separate"/>
      </w:r>
      <w:r w:rsidR="00DD0A3C" w:rsidRPr="005A0732">
        <w:rPr>
          <w:noProof/>
        </w:rPr>
        <w:t>(McKenzie et al., 2013)</w:t>
      </w:r>
      <w:r w:rsidR="00DD0A3C">
        <w:fldChar w:fldCharType="end"/>
      </w:r>
      <w:r w:rsidR="00DD0A3C">
        <w:t>. Additionally, be</w:t>
      </w:r>
      <w:r>
        <w:t xml:space="preserve">havioral and IEG studies have shown that rats are capable of using prior knowledge to solve </w:t>
      </w:r>
      <w:r w:rsidR="000E6772">
        <w:t>unfamiliar variants of</w:t>
      </w:r>
      <w:r>
        <w:t xml:space="preserve"> </w:t>
      </w:r>
      <w:r w:rsidR="000E6772">
        <w:t>a learned navigation task</w:t>
      </w:r>
      <w:r w:rsidR="00771DEF">
        <w:t>, a</w:t>
      </w:r>
      <w:r>
        <w:t xml:space="preserve">nd that this retrieval process involves </w:t>
      </w:r>
      <w:r w:rsidR="007E77BA">
        <w:t>neocortex and the hippocampus</w:t>
      </w:r>
      <w:r>
        <w:t xml:space="preserve"> </w:t>
      </w:r>
      <w:r>
        <w:fldChar w:fldCharType="begin" w:fldLock="1"/>
      </w:r>
      <w:r w:rsidR="00207099">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mendeley":{"formattedCitation":"(Tse et al., 2007, 2011)","plainTextFormattedCitation":"(Tse et al., 2007, 2011)","previouslyFormattedCitation":"(Tse et al., 2007, 2011)"},"properties":{"noteIndex":0},"schema":"https://github.com/citation-style-language/schema/raw/master/csl-citation.json"}</w:instrText>
      </w:r>
      <w:r>
        <w:fldChar w:fldCharType="separate"/>
      </w:r>
      <w:r w:rsidR="00207099" w:rsidRPr="00207099">
        <w:rPr>
          <w:noProof/>
        </w:rPr>
        <w:t>(Tse et al., 2007, 2011)</w:t>
      </w:r>
      <w:r>
        <w:fldChar w:fldCharType="end"/>
      </w:r>
      <w:r>
        <w:t>.</w:t>
      </w:r>
      <w:r w:rsidR="00DD0A3C">
        <w:t xml:space="preserve"> </w:t>
      </w:r>
      <w:r w:rsidR="008A5EF9">
        <w:t>Human functional imagin</w:t>
      </w:r>
      <w:r w:rsidR="00E92558">
        <w:t xml:space="preserve">g studies have also shown that memory integration is also dependent on hippocampal and neocortical activation </w:t>
      </w:r>
      <w:r w:rsidR="00E92558">
        <w:fldChar w:fldCharType="begin" w:fldLock="1"/>
      </w:r>
      <w:r w:rsidR="0060652A">
        <w:instrText>ADDIN CSL_CITATION {"citationItems":[{"id":"ITEM-1","itemData":{"DOI":"10.1007/978-3-319-50406-3_13","author":[{"dropping-particle":"","family":"Schlichting","given":"Margaret L.","non-dropping-particle":"","parse-names":false,"suffix":""},{"dropping-particle":"","family":"Preston","given":"Alison R.","non-dropping-particle":"","parse-names":false,"suffix":""}],"container-title":"The Hippocampus from Cells to Systems","id":"ITEM-1","issued":{"date-parts":[["2017"]]},"page":"405-437","publisher":"Springer International Publishing","publisher-place":"Cham","title":"The Hippocampus and Memory Integration: Building Knowledge to Navigate Future Decisions","type":"chapter"},"uris":["http://www.mendeley.com/documents/?uuid=50eacb38-f079-3e56-a050-e30fc47a4bb2"]},{"id":"ITEM-2","itemData":{"DOI":"10.1016/J.NEURON.2012.05.010","ISSN":"0896-6273","abstract":"Memory enables flexible use of past experience to inform new behaviors. Although leading theories hypothesize that this fundamental flexibility results from the formation of integrated memory networks relating multiple experiences, the neural mechanisms that support memory integration are not well understood. Here, we demonstrate that retrieval-mediated learning, whereby prior event details are reinstated during encoding of related experiences, supports participants' ability to infer relationships between distinct events that share content. Furthermore, we show that activation changes in a functionally coupled hippocampal and ventral medial prefrontal cortical circuit track the formation of integrated memories and successful inferential memory performance. These findings characterize the respective roles of these regions in retrieval-mediated learning processes that support relational memory network formation and inferential memory in the human brain. More broadly, these data reveal fundamental mechanisms through which memory representations are constructed into prospectively useful formats.","author":[{"dropping-particle":"","family":"Zeithamova","given":"Dagmar","non-dropping-particle":"","parse-names":false,"suffix":""},{"dropping-particle":"","family":"Dominick","given":"April L.","non-dropping-particle":"","parse-names":false,"suffix":""},{"dropping-particle":"","family":"Preston","given":"Alison R.","non-dropping-particle":"","parse-names":false,"suffix":""}],"container-title":"Neuron","id":"ITEM-2","issue":"1","issued":{"date-parts":[["2012","7","12"]]},"page":"168-179","publisher":"Cell Press","title":"Hippocampal and Ventral Medial Prefrontal Activation during Retrieval-Mediated Learning Supports Novel Inference","type":"article-journal","volume":"75"},"uris":["http://www.mendeley.com/documents/?uuid=ee7e348e-01c0-3bd9-af4c-289bf736084a"]}],"mendeley":{"formattedCitation":"(Schlichting and Preston, 2017; Zeithamova et al., 2012)","plainTextFormattedCitation":"(Schlichting and Preston, 2017; Zeithamova et al., 2012)","previouslyFormattedCitation":"(Schlichting and Preston, 2017; Zeithamova et al., 2012)"},"properties":{"noteIndex":0},"schema":"https://github.com/citation-style-language/schema/raw/master/csl-citation.json"}</w:instrText>
      </w:r>
      <w:r w:rsidR="00E92558">
        <w:fldChar w:fldCharType="separate"/>
      </w:r>
      <w:r w:rsidR="00E92558" w:rsidRPr="00E92558">
        <w:rPr>
          <w:noProof/>
        </w:rPr>
        <w:t>(Schlichting and Preston, 2017; Zeithamova et al., 2012)</w:t>
      </w:r>
      <w:r w:rsidR="00E92558">
        <w:fldChar w:fldCharType="end"/>
      </w:r>
      <w:r w:rsidR="00E92558">
        <w:t>.</w:t>
      </w:r>
    </w:p>
    <w:p w14:paraId="1E25A2B5" w14:textId="43F4CEBF" w:rsidR="0096603F" w:rsidRDefault="007E77BA" w:rsidP="00680ACE">
      <w:r>
        <w:tab/>
        <w:t xml:space="preserve"> </w:t>
      </w:r>
      <w:r w:rsidR="001923A8">
        <w:t xml:space="preserve">Systems level consolidation is thought to occur during awake rest and sleep, </w:t>
      </w:r>
      <w:r w:rsidR="007E2550">
        <w:t>particularly</w:t>
      </w:r>
      <w:r w:rsidR="001923A8">
        <w:t xml:space="preserve"> during </w:t>
      </w:r>
      <w:r w:rsidR="00E92558">
        <w:t>“offline reactivation” events such as replay during SPW-Rs</w:t>
      </w:r>
      <w:r w:rsidR="001923A8">
        <w:t xml:space="preserve">. </w:t>
      </w:r>
      <w:r w:rsidR="00B011EB">
        <w:t xml:space="preserve">Under this logic, </w:t>
      </w:r>
      <w:r w:rsidR="0039584A">
        <w:t>learning</w:t>
      </w:r>
      <w:r w:rsidR="00B011EB">
        <w:t xml:space="preserve"> should increase the occurrence of replay in order to facilitate consolidation</w:t>
      </w:r>
      <w:r w:rsidR="0060652A">
        <w:t xml:space="preserve"> of potentially useful data about the animal’s surroundings</w:t>
      </w:r>
      <w:r w:rsidR="00B011EB">
        <w:t>. Indeed, n</w:t>
      </w:r>
      <w:r w:rsidR="001923A8">
        <w:t xml:space="preserve">ovelty seems to </w:t>
      </w:r>
      <w:r w:rsidR="007E2550">
        <w:t xml:space="preserve">upregulate replay events </w:t>
      </w:r>
      <w:r w:rsidR="007E2550">
        <w:fldChar w:fldCharType="begin" w:fldLock="1"/>
      </w:r>
      <w:r w:rsidR="00B77FC9">
        <w:instrText>ADDIN CSL_CITATION {"citationItems":[{"id":"ITEM-1","itemData":{"DOI":"10.1016/J.NEURON.2007.11.035","ISSN":"0896-6273","abstract":"The acquisition of new memories for places and events requires synaptic plasticity in the hippocampus, and plasticity depends on temporal coordination among neurons. Spatial activity in the hippocampus is relatively disorganized during the initial exploration of a novel environment, however, and it is unclear how neural activity during the initial stages of learning drives synaptic plasticity. Here we show that pairs of CA1 cells that represent overlapping novel locations are initially more coactive and more precisely coordinated than are cells representing overlapping familiar locations. This increased coordination occurrs specifically during brief, high-frequency events (HFEs) in the local field potential that are similar to ripples and is not associated with better coordination of place-specific neural activity outside of HFEs. As novel locations become more familiar, correlations between cell pairs decrease. Thus, hippocampal neural activity during learning has a unique structure that is well suited to induce synaptic plasticity and to allow for rapid storage of new memories.","author":[{"dropping-particle":"","family":"Cheng","given":"Sen","non-dropping-particle":"","parse-names":false,"suffix":""},{"dropping-particle":"","family":"Frank","given":"Loren M.","non-dropping-particle":"","parse-names":false,"suffix":""}],"container-title":"Neuron","id":"ITEM-1","issue":"2","issued":{"date-parts":[["2008","1","24"]]},"page":"303-313","publisher":"Cell Press","title":"New Experiences Enhance Coordinated Neural Activity in the Hippocampus","type":"article-journal","volume":"57"},"uris":["http://www.mendeley.com/documents/?uuid=9bdbd31c-b2fd-37f6-bb5c-e277227e0a34"]},{"id":"ITEM-2","itemData":{"DOI":"10.1016/j.neuron.2016.10.020","ISSN":"08966273","author":[{"dropping-particle":"","family":"Ven","given":"Gido M.","non-dropping-particle":"van de","parse-names":false,"suffix":""},{"dropping-particle":"","family":"Trouche","given":"Stéphanie","non-dropping-particle":"","parse-names":false,"suffix":""},{"dropping-particle":"","family":"McNamara","given":"Colin G.","non-dropping-particle":"","parse-names":false,"suffix":""},{"dropping-particle":"","family":"Allen","given":"Kevin","non-dropping-particle":"","parse-names":false,"suffix":""},{"dropping-particle":"","family":"Dupret","given":"David","non-dropping-particle":"","parse-names":false,"suffix":""}],"container-title":"Neuron","id":"ITEM-2","issued":{"date-parts":[["2016"]]},"page":"1-7","title":"Hippocampal Offline Reactivation Consolidates Recently Formed Cell Assembly Patterns during Sharp Wave-Ripples","type":"article-journal"},"uris":["http://www.mendeley.com/documents/?uuid=9ed6fb96-4bfa-4703-9feb-072c816aa2b4"]},{"id":"ITEM-3","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3","issue":"8","issued":{"date-parts":[["2010","8","18"]]},"page":"995-1002","publisher":"Nature Publishing Group","title":"The reorganization and reactivation of hippocampal maps predict spatial memory performance","type":"article-journal","volume":"13"},"uris":["http://www.mendeley.com/documents/?uuid=1ad6f54a-3f50-361f-a0b8-62e3bfa5630c"]},{"id":"ITEM-4","itemData":{"DOI":"10.1002/hipo.23090","ISSN":"1050-9631","author":[{"dropping-particle":"","family":"Hwaun","given":"Ernie","non-dropping-particle":"","parse-names":false,"suffix":""},{"dropping-particle":"","family":"Colgin","given":"Laura Lee","non-dropping-particle":"","parse-names":false,"suffix":""}],"container-title":"Hippocampus","id":"ITEM-4","iss</w:instrText>
      </w:r>
      <w:r w:rsidR="00B77FC9">
        <w:rPr>
          <w:rFonts w:hint="eastAsia"/>
        </w:rPr>
        <w:instrText>ued":{"date-parts":[["2019","3","19"]]},"page":"hipo.23090","publisher":"John Wiley &amp; Sons, Ltd","title":"CA3 place cells that represent a novel waking experience are preferentially reactivated during sharp wave</w:instrText>
      </w:r>
      <w:r w:rsidR="00B77FC9">
        <w:rPr>
          <w:rFonts w:hint="eastAsia"/>
        </w:rPr>
        <w:instrText>‐</w:instrText>
      </w:r>
      <w:r w:rsidR="00B77FC9">
        <w:rPr>
          <w:rFonts w:hint="eastAsia"/>
        </w:rPr>
        <w:instrText>ripples in subsequent sleep","type":"articl</w:instrText>
      </w:r>
      <w:r w:rsidR="00B77FC9">
        <w:instrText>e-journal"},"uris":["http://www.mendeley.com/documents/?uuid=99b187e9-ba30-3708-ae0a-6b2603d3fd32"]}],"mendeley":{"formattedCitation":"(Cheng and Frank, 2008; Dupret et al., 2010; Hwaun and Colgin, 2019; van de Ven et al., 2016)","plainTextFormattedCitation":"(Cheng and Frank, 2008; Dupret et al., 2010; Hwaun and Colgin, 2019; van de Ven et al., 2016)","previouslyFormattedCitation":"(Cheng and Frank, 2008; Dupret et al., 2010; Hwaun and Colgin, 2019; van de Ven et al., 2016)"},"properties":{"noteIndex":0},"schema":"https://github.com/citation-style-language/schema/raw/master/csl-citation.json"}</w:instrText>
      </w:r>
      <w:r w:rsidR="007E2550">
        <w:fldChar w:fldCharType="separate"/>
      </w:r>
      <w:r w:rsidR="00F46B39" w:rsidRPr="00F46B39">
        <w:rPr>
          <w:noProof/>
        </w:rPr>
        <w:t>(Cheng and Frank, 2008; Dupret et al., 2010; Hwaun and Colgin, 2019; van de Ven et al., 2016)</w:t>
      </w:r>
      <w:r w:rsidR="007E2550">
        <w:fldChar w:fldCharType="end"/>
      </w:r>
      <w:r w:rsidR="007E2550">
        <w:t xml:space="preserve">, possibly through interactions with the dopaminergic system </w:t>
      </w:r>
      <w:r w:rsidR="007E2550">
        <w:fldChar w:fldCharType="begin" w:fldLock="1"/>
      </w:r>
      <w:r w:rsidR="00F46B39">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2","issue":"9","issued":{"date-parts":[["2015","9","1"]]},"page":"560-570","publisher":"Elsevier Current Trends","title":"Memory trace replay: the shaping of memory consolidation by neuromodulation","type":"article-journal","volume":"38"},"uris":["http://www.mendeley.com/documents/?uuid=1402744a-4ca3-3be7-a865-68b102ca5f72"]}],"mendeley":{"formattedCitation":"(Atherton et al., 2015; Lisman and Grace, 2005)","plainTextFormattedCitation":"(Atherton et al., 2015; Lisman and Grace, 2005)","previouslyFormattedCitation":"(Atherton et al., 2015; Lisman and Grace, 2005)"},"properties":{"noteIndex":0},"schema":"https://github.com/citation-style-language/schema/raw/master/csl-citation.json"}</w:instrText>
      </w:r>
      <w:r w:rsidR="007E2550">
        <w:fldChar w:fldCharType="separate"/>
      </w:r>
      <w:r w:rsidR="00F46B39" w:rsidRPr="00F46B39">
        <w:rPr>
          <w:noProof/>
        </w:rPr>
        <w:t>(Atherton et al., 2015; Lisman and Grace, 2005)</w:t>
      </w:r>
      <w:r w:rsidR="007E2550">
        <w:fldChar w:fldCharType="end"/>
      </w:r>
      <w:r w:rsidR="007E2550">
        <w:t xml:space="preserve">. </w:t>
      </w:r>
      <w:r w:rsidR="00B011EB">
        <w:t xml:space="preserve">In line with this idea, disrupting SPW-Rs during wake </w:t>
      </w:r>
      <w:r w:rsidR="00B011EB">
        <w:fldChar w:fldCharType="begin" w:fldLock="1"/>
      </w:r>
      <w:r w:rsidR="00B011EB">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00B011EB">
        <w:fldChar w:fldCharType="separate"/>
      </w:r>
      <w:r w:rsidR="00B011EB" w:rsidRPr="00B011EB">
        <w:rPr>
          <w:noProof/>
        </w:rPr>
        <w:t>(Jadhav et al., 2012)</w:t>
      </w:r>
      <w:r w:rsidR="00B011EB">
        <w:fldChar w:fldCharType="end"/>
      </w:r>
      <w:r w:rsidR="00B011EB">
        <w:t xml:space="preserve"> and sleep </w:t>
      </w:r>
      <w:r w:rsidR="00B011EB">
        <w:fldChar w:fldCharType="begin" w:fldLock="1"/>
      </w:r>
      <w:r w:rsidR="00E92558">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B011EB">
        <w:fldChar w:fldCharType="separate"/>
      </w:r>
      <w:r w:rsidR="00B011EB" w:rsidRPr="00B011EB">
        <w:rPr>
          <w:noProof/>
        </w:rPr>
        <w:t>(Ego-Stengel and Wilson, 2009; Girardeau et al., 2009)</w:t>
      </w:r>
      <w:r w:rsidR="00B011EB">
        <w:fldChar w:fldCharType="end"/>
      </w:r>
      <w:r w:rsidR="00B011EB">
        <w:t xml:space="preserve"> has been found to disrupt behavioral performance, presumably by corrupting the </w:t>
      </w:r>
      <w:r w:rsidR="00962756">
        <w:t>content of</w:t>
      </w:r>
      <w:r w:rsidR="00B011EB">
        <w:t xml:space="preserve"> replay events</w:t>
      </w:r>
      <w:r w:rsidR="0060652A">
        <w:t xml:space="preserve"> and interrupting associated downstream plasticity cascades</w:t>
      </w:r>
      <w:r w:rsidR="00B011EB">
        <w:t xml:space="preserve">. </w:t>
      </w:r>
    </w:p>
    <w:p w14:paraId="3290E1E9" w14:textId="5ACDE311" w:rsidR="005F0D20" w:rsidRDefault="005F0D20" w:rsidP="005F0D20">
      <w:pPr>
        <w:pStyle w:val="Heading3"/>
      </w:pPr>
      <w:bookmarkStart w:id="30" w:name="_Toc414981670"/>
      <w:r>
        <w:lastRenderedPageBreak/>
        <w:t>Hippocampal interactions with the amygdala</w:t>
      </w:r>
      <w:bookmarkEnd w:id="30"/>
    </w:p>
    <w:p w14:paraId="0170D064" w14:textId="6C40034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behavior controlled by amygdalar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469ADDC"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0292D0F2" w:rsidR="00F22577" w:rsidRDefault="00A84930" w:rsidP="005F0D20">
      <w:r>
        <w:tab/>
      </w:r>
      <w:r w:rsidR="002B325A">
        <w:t>A</w:t>
      </w:r>
      <w:r>
        <w:t>mygdalo</w:t>
      </w:r>
      <w:r w:rsidR="007C6EC1">
        <w:t xml:space="preserve">hippocampal communication occurs via </w:t>
      </w:r>
      <w:r w:rsidR="002B325A">
        <w:t xml:space="preserve">transient </w:t>
      </w:r>
      <w:r w:rsidR="007C6EC1">
        <w:t xml:space="preserve">oscillatory synchronization between the two regions. </w:t>
      </w:r>
      <w:r>
        <w:t>After fear conditioning, o</w:t>
      </w:r>
      <w:r w:rsidR="008B0291">
        <w:t xml:space="preserve">scillations </w:t>
      </w:r>
      <w:r>
        <w:t xml:space="preserve">in the theta </w:t>
      </w:r>
      <w:r>
        <w:lastRenderedPageBreak/>
        <w:t>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mPFC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mPFC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amygdalar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31" w:name="_Toc414981671"/>
      <w:r>
        <w:t>Integrating hippocampal literature</w:t>
      </w:r>
      <w:bookmarkEnd w:id="31"/>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w:t>
      </w:r>
      <w:r>
        <w:lastRenderedPageBreak/>
        <w:t xml:space="preserve">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3"/>
          <w:footerReference w:type="default" r:id="rId14"/>
          <w:headerReference w:type="first" r:id="rId15"/>
          <w:footerReference w:type="first" r:id="rId16"/>
          <w:pgSz w:w="12240" w:h="15840"/>
          <w:pgMar w:top="2160" w:right="1440" w:bottom="1440" w:left="2160" w:header="1440" w:footer="1080" w:gutter="0"/>
          <w:pgNumType w:start="1"/>
          <w:cols w:space="720"/>
          <w:docGrid w:linePitch="360"/>
        </w:sectPr>
      </w:pPr>
    </w:p>
    <w:p w14:paraId="2D989688" w14:textId="5165F057" w:rsidR="00AA4070" w:rsidRPr="00A42588" w:rsidRDefault="00F3373D" w:rsidP="00E76B5C">
      <w:pPr>
        <w:pStyle w:val="Heading1"/>
        <w:numPr>
          <w:ilvl w:val="0"/>
          <w:numId w:val="1"/>
        </w:numPr>
      </w:pPr>
      <w:bookmarkStart w:id="32" w:name="_Toc414981672"/>
      <w:r>
        <w:lastRenderedPageBreak/>
        <w:t>CHAPTER TWO</w:t>
      </w:r>
      <w:bookmarkStart w:id="33" w:name="_Toc536008428"/>
      <w:bookmarkStart w:id="34" w:name="_Toc536008501"/>
      <w:bookmarkStart w:id="35" w:name="_Toc536008568"/>
      <w:bookmarkStart w:id="36" w:name="_Toc536022342"/>
      <w:bookmarkStart w:id="37" w:name="_Toc536022834"/>
      <w:bookmarkStart w:id="38" w:name="_Toc536185415"/>
      <w:bookmarkEnd w:id="33"/>
      <w:bookmarkEnd w:id="34"/>
      <w:bookmarkEnd w:id="35"/>
      <w:bookmarkEnd w:id="36"/>
      <w:bookmarkEnd w:id="37"/>
      <w:bookmarkEnd w:id="38"/>
      <w:bookmarkEnd w:id="32"/>
    </w:p>
    <w:p w14:paraId="055A80C4" w14:textId="0D1AF4ED" w:rsidR="00AA4070" w:rsidRPr="00AA4070" w:rsidRDefault="00AA4070" w:rsidP="00AA4070">
      <w:pPr>
        <w:pStyle w:val="Heading2"/>
      </w:pPr>
      <w:bookmarkStart w:id="39" w:name="_Toc414981673"/>
      <w:r>
        <w:t>Introduction</w:t>
      </w:r>
      <w:bookmarkEnd w:id="39"/>
    </w:p>
    <w:p w14:paraId="133F8453" w14:textId="7C2C5910"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560AE">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Ezzyat and Davachi, 2014; Fortin et al., 2002; Kraus et al., 2013; MacDonald et al., 2011; Modi et al., 2014; Pastalkova et al., 2008)","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zzyat and Davachi, 2014; Fortin et al., 2002; Kraus et al., 2013; MacDonald et al., 2011; Modi et al., 2014; Pastalkova et al., 2008)</w:t>
      </w:r>
      <w:r w:rsidRPr="00AA4070">
        <w:rPr>
          <w:rFonts w:cs="Times New Roman"/>
        </w:rPr>
        <w:fldChar w:fldCharType="end"/>
      </w:r>
      <w:r w:rsidR="00872A2C">
        <w:rPr>
          <w:rFonts w:cs="Times New Roman"/>
        </w:rPr>
        <w:t xml:space="preserve"> </w:t>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560AE">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6","19"]]},"page":"1090-1101","title":"Hippocampal \"Time Cells\": Time versus Path Integration","type":"article-journal","volume":"78"},"uris":["http://www.mendeley.com/documents/?uuid=c0e2aa60-bcf4-430b-bd65-0c02f2566176"]}],"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microtime”;</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ell-suited to encode temporal information in microtime, but for timescales exceeding seconds, the hippocampus appears to utilize a different mechanism. Representations of memories occurring minutes to days apart (“macrotim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timestamping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40" w:name="_Toc414981674"/>
      <w:r>
        <w:lastRenderedPageBreak/>
        <w:t>Methods</w:t>
      </w:r>
      <w:bookmarkEnd w:id="40"/>
    </w:p>
    <w:p w14:paraId="1002683D" w14:textId="2296AF1F" w:rsidR="00301A99" w:rsidRPr="00301A99" w:rsidRDefault="00301A99" w:rsidP="00301A99">
      <w:pPr>
        <w:pStyle w:val="Heading3"/>
      </w:pPr>
      <w:bookmarkStart w:id="41" w:name="_Toc414981675"/>
      <w:r w:rsidRPr="00301A99">
        <w:t>Animal Subjects</w:t>
      </w:r>
      <w:bookmarkEnd w:id="41"/>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cagemates in a vivarium with a 12 hr/12 hr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2" w:name="_Toc414981676"/>
      <w:r w:rsidRPr="00301A99">
        <w:t>Viral Constructs</w:t>
      </w:r>
      <w:bookmarkEnd w:id="42"/>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3" w:name="_Toc414981677"/>
      <w:r w:rsidRPr="00301A99">
        <w:t>Stereotactic Surgeries</w:t>
      </w:r>
      <w:bookmarkEnd w:id="43"/>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isoflurane with mixed oxygen and 0.05 mL/kg buprenorphine. Mice also received injections of 5.0 mL/kg anti-inflammatory Rimadyl (Pfizer) and 400 mL/kg antibiotic Cefazolin (Pfizer). First, mice received infusions of AAV9-syn-GCaMP6f (U Penn Vector Core). A small craniotomy was performed (AP -2.0 mm, ML +1.5 mm, DV -1.5 mm relative to bregma) and an infusion needle was inserted. The viral vector was injected at 40 nL/min and allowed 15 </w:t>
      </w:r>
      <w:r w:rsidRPr="00301A99">
        <w:lastRenderedPageBreak/>
        <w:t xml:space="preserve">min to diffuse and minimize backwash prior to removing the needle. Three weeks after viral infusion, mice were implanted with a gradient index (GRIN) lens (1 mm diameter, 4 mm length; Inscopix, Inc.). A 2 mm-diameter circular craniotomy centered on AP -2.25 mm, ML +1.8 mm was opened. The neocortex underneath this craniotomy was aspirated until vertical white fiber tracts were visible. Bleeding was controlled via irrigation with cold 0.9% saline solution and GelFoam (Pfizer, Inc.). Once bleeding was arrested, the GRIN lens was carefully lowered into the craniotomy using a stereotactic device until the bottom of the lens was 200 microns dorsal to the infusion site. Gaps between the lens and the skull were filled in using a non-bioreactive silicone polymer, Kwik-Sil (World Precision Instruments). After the Kwik-Sil set, the lens was affixed to the skull using dental cement Metabond (Parkell) and the top of the lens was covered with a Kwik-Cast cap (World Precision Instruments) to protect the lens and occlude light until base plate attachment. Mice were allowed one week of convalescence before they were implanted with a base plate for camera attachment. The Kwik-Cast cap on the lens of the mouse was removed and a plastic base plate (Inscopix, Inc.) was magnetically attached to the bottom of the camera. The camera objective was then aligned to the GRIN lens and lowered until visible and focused fluorescence was observed on nVista recording software (Inscopix, Inc.). Adjustments were manually made to maximize focus of GCaMP6f expressing cells. After an optimal image was obtained, the camera was raised ~50 microns to account for dental cement shrinkage during curing. The base plate was then affixed to the Metabond surrounding the lens using </w:t>
      </w:r>
      <w:bookmarkStart w:id="44" w:name="OLE_LINK39"/>
      <w:bookmarkStart w:id="45" w:name="OLE_LINK40"/>
      <w:r w:rsidRPr="00301A99">
        <w:t xml:space="preserve">Flow-It ALC Flowable Composite </w:t>
      </w:r>
      <w:bookmarkEnd w:id="44"/>
      <w:bookmarkEnd w:id="45"/>
      <w:r w:rsidRPr="00301A99">
        <w:t xml:space="preserve">(Pentron), cured with light, </w:t>
      </w:r>
      <w:r w:rsidRPr="00301A99">
        <w:lastRenderedPageBreak/>
        <w:t xml:space="preserve">and finally covered with an additional layer of Metabond.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6" w:name="_Toc414981678"/>
      <w:r w:rsidRPr="00301A99">
        <w:t>Treadmill Running Behavior</w:t>
      </w:r>
      <w:bookmarkEnd w:id="46"/>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7" w:name="_Toc414981679"/>
      <w:r w:rsidRPr="00301A99">
        <w:t>Freely-Moving Calcium Imaging and Mouse Tracking</w:t>
      </w:r>
      <w:bookmarkEnd w:id="47"/>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epifluorescence microscope (Inscopix,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nVista were saved and transferred to a permanent workstation for preprocessing steps. First, movies were motion corrected and cropped using Mosaic (Inscopix,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Tenaspis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Tenaspis detects events frame by frame, separates overlapping fluorescent regions first, and then afterwards assigns these events to neuronal ROIs. Briefly, Tenaspis utilizes heuristics about neuron shape and size, and then iteratively (by frame) detects fluorescent regions that fit the description of a neuron. After identifying these regions, Tenaspis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r w:rsidR="00301A99" w:rsidRPr="00301A99">
        <w:rPr>
          <w:i/>
        </w:rPr>
        <w:t>Longitudinal cell tracking.</w:t>
      </w:r>
      <w:r w:rsidR="00301A99" w:rsidRPr="00301A99">
        <w:t xml:space="preserve"> In order to track neurons captured during recording sessions one or more days apart, neuron ROIs were registered across days. First, the </w:t>
      </w:r>
      <w:r w:rsidR="00301A99" w:rsidRPr="00301A99">
        <w:lastRenderedPageBreak/>
        <w:t>minimum time projection for each session was computed to utilize vasculature as stationary landmarks during image alignment. Using these landmarks, each session’s field of view was aligned to the first session’s minimum projection via image registration software from Matlab’s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Cell registration was done by searching for the nearest ROI, with a threshold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CinePlex (Plexon).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Matlab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8" w:name="_Toc414981680"/>
      <w:r w:rsidRPr="00301A99">
        <w:t xml:space="preserve">Histology and </w:t>
      </w:r>
      <w:bookmarkStart w:id="49" w:name="OLE_LINK48"/>
      <w:bookmarkStart w:id="50" w:name="OLE_LINK49"/>
      <w:r w:rsidRPr="00301A99">
        <w:t xml:space="preserve">Epifluorescent </w:t>
      </w:r>
      <w:bookmarkEnd w:id="49"/>
      <w:bookmarkEnd w:id="50"/>
      <w:r w:rsidRPr="00301A99">
        <w:t>Microscopy</w:t>
      </w:r>
      <w:bookmarkEnd w:id="48"/>
    </w:p>
    <w:p w14:paraId="56A4918D" w14:textId="77777777" w:rsidR="00301A99" w:rsidRDefault="00301A99" w:rsidP="00301A99">
      <w:r w:rsidRPr="00301A99">
        <w:rPr>
          <w:b/>
        </w:rPr>
        <w:tab/>
      </w:r>
      <w:r w:rsidRPr="00301A99">
        <w:t xml:space="preserve">After data collection, mice were perfused transcardially with </w:t>
      </w:r>
      <w:bookmarkStart w:id="51" w:name="OLE_LINK55"/>
      <w:bookmarkStart w:id="52" w:name="OLE_LINK56"/>
      <w:r w:rsidRPr="00301A99">
        <w:t>10% phosphate buffered formalin</w:t>
      </w:r>
      <w:bookmarkEnd w:id="51"/>
      <w:bookmarkEnd w:id="52"/>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Vectashield Hardset mounting medium with DAPI (Vector Laboratories) to visualize cell nuclei. Slides were imaged on a widefield epifluorescence microscope (Nikon Eclipse Ni-E) with a 10x and 20x objective to verify viral expression and lens tract localization to the CA1 region. Viral expression was confirmed by examining native fluorescence of the GCaMP6f fluorophor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3" w:name="_Toc414981681"/>
      <w:r w:rsidRPr="00B953FA">
        <w:t>Time Cell Selection</w:t>
      </w:r>
      <w:bookmarkEnd w:id="53"/>
    </w:p>
    <w:p w14:paraId="04BC01CF" w14:textId="4F1E4CC5" w:rsidR="00B953FA" w:rsidRDefault="00B953FA" w:rsidP="00B953FA">
      <w:r>
        <w:tab/>
      </w:r>
      <w:r w:rsidRPr="00B953FA">
        <w:t xml:space="preserve">Tuning curves were constructed using temporally binned (250 ms) activity profiles of each cell during treadmill running and taking the mean across treadmill run trials. Time-shuffled tuning curves were also constructed by circularly shuffling activity </w:t>
      </w:r>
      <w:r w:rsidRPr="00B953FA">
        <w:lastRenderedPageBreak/>
        <w:t>timestamps for each trial 1,000 times and averaging across these trials.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4" w:name="OLE_LINK20"/>
              <w:bookmarkStart w:id="55" w:name="OLE_LINK21"/>
              <w:bookmarkStart w:id="56" w:name="OLE_LINK22"/>
              <w:bookmarkStart w:id="57" w:name="OLE_LINK23"/>
              <w:bookmarkStart w:id="58"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4"/>
              <w:bookmarkEnd w:id="55"/>
              <w:bookmarkEnd w:id="56"/>
              <w:bookmarkEnd w:id="57"/>
              <w:bookmarkEnd w:id="58"/>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r w:rsidRPr="00B953FA">
        <w:t xml:space="preserve">where: </w:t>
      </w:r>
    </w:p>
    <w:p w14:paraId="3AF960E3" w14:textId="77777777" w:rsidR="00B953FA" w:rsidRPr="00B953FA" w:rsidRDefault="00B953FA" w:rsidP="00B953FA">
      <w:r w:rsidRPr="00B953FA">
        <w:tab/>
        <w:t xml:space="preserve">- </w:t>
      </w:r>
      <w:bookmarkStart w:id="59" w:name="OLE_LINK28"/>
      <w:bookmarkStart w:id="60" w:name="OLE_LINK29"/>
      <w:r w:rsidRPr="00B953FA">
        <w:t>λ</w:t>
      </w:r>
      <w:bookmarkEnd w:id="59"/>
      <w:bookmarkEnd w:id="60"/>
      <w:r w:rsidRPr="00B953FA">
        <w:t xml:space="preserve"> is the average transient rate of the cell.</w:t>
      </w:r>
    </w:p>
    <w:p w14:paraId="0C06BAB6" w14:textId="56B0A4F7" w:rsidR="00B953FA" w:rsidRPr="00B953FA" w:rsidRDefault="00B953FA" w:rsidP="00B953FA">
      <w:r w:rsidRPr="00B953FA">
        <w:tab/>
        <w:t>- λ</w:t>
      </w:r>
      <w:r w:rsidRPr="00B953FA">
        <w:rPr>
          <w:vertAlign w:val="subscript"/>
        </w:rPr>
        <w:t>i</w:t>
      </w:r>
      <w:r w:rsidRPr="00B953FA">
        <w:t xml:space="preserve"> is the average transient rate of the cell in time bin </w:t>
      </w:r>
      <w:r w:rsidRPr="00B953FA">
        <w:rPr>
          <w:i/>
        </w:rPr>
        <w:t>t</w:t>
      </w:r>
      <w:r w:rsidRPr="00B953FA">
        <w:rPr>
          <w:i/>
          <w:vertAlign w:val="subscript"/>
        </w:rPr>
        <w:t>i</w:t>
      </w:r>
      <w:r w:rsidRPr="00B953FA">
        <w:t xml:space="preserve"> </w:t>
      </w:r>
      <w:r>
        <w:t>(50 ms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r w:rsidRPr="00B953FA">
        <w:rPr>
          <w:i/>
        </w:rPr>
        <w:t>t</w:t>
      </w:r>
      <w:r w:rsidRPr="00B953FA">
        <w:rPr>
          <w:i/>
          <w:vertAlign w:val="subscript"/>
        </w:rPr>
        <w:t>i</w:t>
      </w:r>
      <w:bookmarkStart w:id="61" w:name="OLE_LINK30"/>
      <w:bookmarkStart w:id="62" w:name="OLE_LINK31"/>
      <w:bookmarkStart w:id="63" w:name="OLE_LINK32"/>
      <w:r w:rsidRPr="00B953FA">
        <w:t>.</w:t>
      </w:r>
      <w:bookmarkEnd w:id="61"/>
      <w:bookmarkEnd w:id="62"/>
      <w:bookmarkEnd w:id="63"/>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4" w:name="_Toc414981682"/>
      <w:r w:rsidRPr="005876B0">
        <w:t>Within-Session Trial Bias Score</w:t>
      </w:r>
      <w:bookmarkEnd w:id="64"/>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5" w:name="_Toc414981683"/>
      <w:r w:rsidRPr="005876B0">
        <w:t>Population Correlations</w:t>
      </w:r>
      <w:bookmarkEnd w:id="65"/>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6" w:name="_Toc414981684"/>
      <w:r w:rsidRPr="005876B0">
        <w:t>Naïve Bayes Classifiers</w:t>
      </w:r>
      <w:bookmarkEnd w:id="66"/>
    </w:p>
    <w:p w14:paraId="6AB70D3A" w14:textId="3506E628" w:rsidR="005876B0" w:rsidRPr="005876B0" w:rsidRDefault="005876B0" w:rsidP="005876B0">
      <w:r>
        <w:tab/>
        <w:t>Naïve</w:t>
      </w:r>
      <w:r w:rsidRPr="005876B0">
        <w:t xml:space="preserve"> Bayes classifiers were built around the Matlab function fitcnb with population activity as predictors and temporal variables as response variables, within each mouse and session. To avoid overfitting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sam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sam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7" w:name="_Toc414981685"/>
      <w:r w:rsidRPr="005876B0">
        <w:t>Statistical Tests</w:t>
      </w:r>
      <w:bookmarkEnd w:id="67"/>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Bonferroni corrections when applicable. </w:t>
      </w:r>
    </w:p>
    <w:p w14:paraId="6B264FFF" w14:textId="22CA98A3" w:rsidR="0038229F" w:rsidRDefault="0038229F" w:rsidP="0038229F">
      <w:pPr>
        <w:pStyle w:val="Heading2"/>
      </w:pPr>
      <w:bookmarkStart w:id="68" w:name="_Toc414981686"/>
      <w:r>
        <w:lastRenderedPageBreak/>
        <w:t>Results</w:t>
      </w:r>
      <w:bookmarkEnd w:id="68"/>
    </w:p>
    <w:p w14:paraId="370D0888" w14:textId="79ACB922" w:rsidR="006E4994" w:rsidRDefault="006E4994" w:rsidP="006E4994">
      <w:pPr>
        <w:pStyle w:val="Heading3"/>
      </w:pPr>
      <w:bookmarkStart w:id="69" w:name="_Toc414981687"/>
      <w:r>
        <w:t>Behavioral Task and Epifluorescence Imaging of Calcium Transients</w:t>
      </w:r>
      <w:bookmarkEnd w:id="69"/>
    </w:p>
    <w:p w14:paraId="1B8253BD" w14:textId="2A76B5AE"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560AE">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6","19"]]},"page":"1090-1101","title":"Hippocampal \"Time Cells\": Time versus Path Integration","type":"article-journal","volume":"78"},"uris":["http://www.mendeley.com/documents/?uuid=c0e2aa60-bcf4-430b-bd65-0c02f2566176"]}],"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872A2C" w:rsidRPr="00872A2C">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Thus, a “trial” in this study refers to a 10 s treadmill running interval. We virally transfected dorsal CA1 neurons with the calcium indicator GCaMP6f using a synapsin promoter (</w:t>
      </w:r>
      <w:r w:rsidRPr="006E4994">
        <w:rPr>
          <w:b/>
        </w:rPr>
        <w:t>Figure S</w:t>
      </w:r>
      <w:r w:rsidR="005C5959">
        <w:rPr>
          <w:b/>
        </w:rPr>
        <w:t>2.</w:t>
      </w:r>
      <w:r w:rsidRPr="006E4994">
        <w:rPr>
          <w:b/>
        </w:rPr>
        <w:t>1A,B</w:t>
      </w:r>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As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560AE">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6","19"]]},"page":"1090-1101","title":"Hippocampal \"Time Cells\": Time versus Path Integration","type":"article-journal","volume":"78"},"uris":["http://www.mendeley.com/documents/?uuid=c0e2aa60-bcf4-430b-bd65-0c02f2566176"]}],"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872A2C" w:rsidRPr="00872A2C">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70" w:name="_Toc414981688"/>
      <w:r>
        <w:t>Reconstructing Temporal Information from Ordered Neuronal Firing</w:t>
      </w:r>
      <w:bookmarkEnd w:id="70"/>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639</w:t>
      </w:r>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71" w:name="_Toc414981689"/>
      <w:r>
        <w:t>Evolution of Time Cell Sequences on the Scale of Minutes</w:t>
      </w:r>
      <w:bookmarkEnd w:id="71"/>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timepoints hours apart, they might also be visible at timepoints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2" w:name="OLE_LINK17"/>
      <w:bookmarkStart w:id="73" w:name="OLE_LINK18"/>
      <w:bookmarkStart w:id="74" w:name="OLE_LINK19"/>
      <w:r w:rsidRPr="006E2631">
        <w:t>±</w:t>
      </w:r>
      <w:bookmarkEnd w:id="72"/>
      <w:bookmarkEnd w:id="73"/>
      <w:bookmarkEnd w:id="74"/>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proportion of early-active cells versus late-active cells wer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timepoints, but not during the delay (</w:t>
      </w:r>
      <w:r w:rsidRPr="006E2631">
        <w:rPr>
          <w:b/>
        </w:rPr>
        <w:t>Figure S</w:t>
      </w:r>
      <w:r w:rsidR="005C5959">
        <w:rPr>
          <w:b/>
        </w:rPr>
        <w:t>2.</w:t>
      </w:r>
      <w:r w:rsidRPr="006E2631">
        <w:rPr>
          <w:b/>
        </w:rPr>
        <w:t>4A</w:t>
      </w:r>
      <w:r w:rsidRPr="006E2631">
        <w:t>) and same for late-cells at early timepoints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r w:rsidRPr="006E2631">
        <w:t xml:space="preserve">Our single cell observations prompted us to investigate whether the hippocampal population as a whole exhibited global changes in temporal coding over the course of a session. To do this, we performed pairwise correlations between fluorescence traces on </w:t>
      </w:r>
      <w:r w:rsidRPr="006E2631">
        <w:lastRenderedPageBreak/>
        <w:t>single trials for each cell, then averaged across all cells to find the global population similarity for each pair of treadmill runs (</w:t>
      </w:r>
      <w:r w:rsidRPr="006E2631">
        <w:rPr>
          <w:b/>
        </w:rPr>
        <w:t xml:space="preserve">Figure </w:t>
      </w:r>
      <w:r w:rsidR="005C5959">
        <w:rPr>
          <w:b/>
        </w:rPr>
        <w:t>2.</w:t>
      </w:r>
      <w:r w:rsidRPr="006E2631">
        <w:rPr>
          <w:b/>
        </w:rPr>
        <w:t>3C</w:t>
      </w:r>
      <w:r w:rsidRPr="006E2631">
        <w:t>). Trials that occurred farther apart in time became gradually more decorrelated, revealing continuous population drift over the entire recording session (one-way ANOVA F</w:t>
      </w:r>
      <w:r w:rsidRPr="006E2631">
        <w:rPr>
          <w:vertAlign w:val="subscript"/>
        </w:rPr>
        <w:t>23,4799</w:t>
      </w:r>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5" w:name="_Toc414981690"/>
      <w:r>
        <w:t>Longitudinal Tracking of Time Cell Sequences</w:t>
      </w:r>
      <w:bookmarkEnd w:id="75"/>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6" w:name="OLE_LINK1"/>
      <w:bookmarkStart w:id="77" w:name="OLE_LINK2"/>
      <w:r w:rsidRPr="00AD34AA">
        <w:t>two-way ANOVA F</w:t>
      </w:r>
      <w:r w:rsidRPr="00AD34AA">
        <w:rPr>
          <w:vertAlign w:val="subscript"/>
        </w:rPr>
        <w:t>1,1211</w:t>
      </w:r>
      <w:r w:rsidRPr="00AD34AA">
        <w:rPr>
          <w:i/>
          <w:vertAlign w:val="subscript"/>
        </w:rPr>
        <w:t xml:space="preserve"> </w:t>
      </w:r>
      <w:r w:rsidRPr="00AD34AA">
        <w:t xml:space="preserve">= 611.88, </w:t>
      </w:r>
      <w:r w:rsidRPr="00AD34AA">
        <w:rPr>
          <w:i/>
        </w:rPr>
        <w:t>p</w:t>
      </w:r>
      <w:r w:rsidRPr="00AD34AA">
        <w:t xml:space="preserve"> &lt; 0.001; post-hoc Tukey HSD test, </w:t>
      </w:r>
      <w:r w:rsidRPr="00AD34AA">
        <w:rPr>
          <w:i/>
        </w:rPr>
        <w:t>p</w:t>
      </w:r>
      <w:r w:rsidRPr="00AD34AA">
        <w:t xml:space="preserve"> &lt; 0.001</w:t>
      </w:r>
      <w:bookmarkEnd w:id="76"/>
      <w:bookmarkEnd w:id="77"/>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78" w:name="OLE_LINK3"/>
      <w:bookmarkStart w:id="79" w:name="OLE_LINK4"/>
      <w:r w:rsidRPr="00AD34AA">
        <w:t xml:space="preserve">; </w:t>
      </w:r>
      <w:bookmarkStart w:id="80" w:name="OLE_LINK5"/>
      <w:bookmarkStart w:id="81" w:name="OLE_LINK6"/>
      <w:r w:rsidRPr="00AD34AA">
        <w:t>two-way ANOVA F</w:t>
      </w:r>
      <w:r w:rsidRPr="00AD34AA">
        <w:rPr>
          <w:vertAlign w:val="subscript"/>
        </w:rPr>
        <w:t>1,1223</w:t>
      </w:r>
      <w:r w:rsidRPr="00AD34AA">
        <w:t xml:space="preserve"> = 206.35, </w:t>
      </w:r>
      <w:r w:rsidRPr="00AD34AA">
        <w:rPr>
          <w:i/>
        </w:rPr>
        <w:t>p</w:t>
      </w:r>
      <w:r w:rsidRPr="00AD34AA">
        <w:t xml:space="preserve"> &lt; 0.001</w:t>
      </w:r>
      <w:bookmarkEnd w:id="80"/>
      <w:bookmarkEnd w:id="81"/>
      <w:r w:rsidRPr="00AD34AA">
        <w:t xml:space="preserve">; </w:t>
      </w:r>
      <w:bookmarkEnd w:id="78"/>
      <w:bookmarkEnd w:id="79"/>
      <w:r w:rsidRPr="00AD34AA">
        <w:t xml:space="preserve">post-hoc Tukey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2" w:name="_Toc414981691"/>
      <w:r>
        <w:t>Evolution of Time Cell Sequences on the Scale of Days</w:t>
      </w:r>
      <w:bookmarkEnd w:id="82"/>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Bonferroni-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Similar to our results across trials during single sessions, we found a significant and systematic decorrelation in ensemble activity across days (one-way ANOVA F</w:t>
      </w:r>
      <w:r w:rsidRPr="00AD34AA">
        <w:rPr>
          <w:vertAlign w:val="subscript"/>
        </w:rPr>
        <w:t>3,39</w:t>
      </w:r>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r w:rsidRPr="00AD34AA">
        <w:lastRenderedPageBreak/>
        <w:t xml:space="preserve">macrotim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3" w:name="_Toc414981692"/>
      <w:r>
        <w:t>Discussion</w:t>
      </w:r>
      <w:bookmarkEnd w:id="83"/>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4" w:name="_Toc414981693"/>
      <w:r>
        <w:t>Robustness of Sequential Firing over Days</w:t>
      </w:r>
      <w:bookmarkEnd w:id="84"/>
    </w:p>
    <w:p w14:paraId="6F42D54A" w14:textId="2BFD5AAE" w:rsidR="00220B3B" w:rsidRPr="00220B3B" w:rsidRDefault="00220B3B" w:rsidP="00220B3B">
      <w:bookmarkStart w:id="85" w:name="OLE_LINK14"/>
      <w:bookmarkStart w:id="86" w:name="OLE_LINK15"/>
      <w:bookmarkStart w:id="87"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synfir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overfitting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5"/>
      <w:bookmarkEnd w:id="86"/>
      <w:bookmarkEnd w:id="87"/>
    </w:p>
    <w:p w14:paraId="02705887" w14:textId="77777777" w:rsidR="00220B3B" w:rsidRDefault="00220B3B" w:rsidP="00220B3B"/>
    <w:p w14:paraId="133DD28A" w14:textId="55A98CE8" w:rsidR="00220B3B" w:rsidRDefault="00220B3B" w:rsidP="00DB6842">
      <w:pPr>
        <w:pStyle w:val="Heading3"/>
      </w:pPr>
      <w:bookmarkStart w:id="88" w:name="_Toc414981694"/>
      <w:r>
        <w:t>Advantages of Neural Instability in an Unstable World: Drift as a Mechanism for Timestamping Events</w:t>
      </w:r>
      <w:bookmarkEnd w:id="88"/>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timepoints could be disambiguated based on the active population. This disambiguation might be performed by a downstream reader interpreting the network state to infer time. </w:t>
      </w:r>
    </w:p>
    <w:p w14:paraId="0031677D" w14:textId="71D54FC0" w:rsidR="00220B3B" w:rsidRPr="00220B3B" w:rsidRDefault="00220B3B" w:rsidP="00220B3B">
      <w:r w:rsidRPr="00220B3B">
        <w:tab/>
        <w:t xml:space="preserve">A question triggered by our findings is the mechanism by which population drift manifests and how it might sub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cAMP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9" w:name="OLE_LINK37"/>
      <w:bookmarkStart w:id="90" w:name="OLE_LINK38"/>
      <w:bookmarkStart w:id="91" w:name="OLE_LINK41"/>
      <w:bookmarkStart w:id="92" w:name="OLE_LINK42"/>
      <w:r>
        <w:lastRenderedPageBreak/>
        <w:tab/>
      </w:r>
      <w:r w:rsidRPr="00220B3B">
        <w:t xml:space="preserve">Another possible mechanism for hippocampal time cell generation and the population’s neural drift could originate from mathematical model utilizing a two-layer feedforward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exponentially-decaying ensemble to generate sequentially-activated time cells. The sequence extends over a range of times controlled by the range of time constants in the exponentially-decaying population. Previous modeling work has suggested that a calcium-activated non-specific catio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9"/>
    <w:bookmarkEnd w:id="90"/>
    <w:bookmarkEnd w:id="91"/>
    <w:bookmarkEnd w:id="92"/>
    <w:p w14:paraId="45C2B14E" w14:textId="77777777" w:rsidR="00220B3B" w:rsidRDefault="00220B3B" w:rsidP="00220B3B"/>
    <w:p w14:paraId="03D8BA0C" w14:textId="57A76881" w:rsidR="00220B3B" w:rsidRDefault="00220B3B" w:rsidP="00220B3B">
      <w:pPr>
        <w:pStyle w:val="Heading3"/>
      </w:pPr>
      <w:bookmarkStart w:id="93" w:name="_Toc414981695"/>
      <w:r>
        <w:t>A Unified Framework of Event Sequence Coding in Hippocampus over Long Timescales</w:t>
      </w:r>
      <w:bookmarkEnd w:id="93"/>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microtime within a 10 s delay interval and much longer timescales of minutes and even days (macrotim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4" w:name="_Toc414981696"/>
      <w:r w:rsidRPr="00220B3B">
        <w:t>Formation of Schemata via Integration of Experiences across Macrotime</w:t>
      </w:r>
      <w:bookmarkEnd w:id="94"/>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continuously-shifting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5" w:name="_Toc414981697"/>
      <w:r w:rsidRPr="00220B3B">
        <w:t>Outstanding Questions in Long-Term Sequence Representations</w:t>
      </w:r>
      <w:bookmarkEnd w:id="95"/>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5C67F185" w14:textId="1AA96425" w:rsidR="00AE38AC" w:rsidRDefault="00AE38AC" w:rsidP="00AE38AC">
      <w:pPr>
        <w:pStyle w:val="Heading2"/>
      </w:pPr>
      <w:bookmarkStart w:id="96" w:name="_Toc414981698"/>
      <w:r>
        <w:lastRenderedPageBreak/>
        <w:t>Chapter Two Figure List</w:t>
      </w:r>
      <w:bookmarkEnd w:id="96"/>
    </w:p>
    <w:p w14:paraId="45AFB380" w14:textId="18EAE0BE" w:rsidR="00334C88" w:rsidRDefault="00334C88" w:rsidP="00E60BD2">
      <w:pPr>
        <w:pStyle w:val="BUFigureCaption"/>
      </w:pPr>
      <w:bookmarkStart w:id="97" w:name="_Toc410040887"/>
      <w:r w:rsidRPr="005948DD">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1</w:t>
      </w:r>
      <w:r w:rsidR="00E76B5C">
        <w:rPr>
          <w:noProof/>
        </w:rPr>
        <w:fldChar w:fldCharType="end"/>
      </w:r>
      <w:r w:rsidRPr="005948DD">
        <w:t>. Sequentially-activated time cells were observed using calcium imaging.</w:t>
      </w:r>
      <w:bookmarkEnd w:id="97"/>
      <w:r w:rsidRPr="005948DD">
        <w:t xml:space="preserve"> </w:t>
      </w:r>
    </w:p>
    <w:p w14:paraId="41D04FE1" w14:textId="7BE2179D" w:rsidR="00220B3B" w:rsidRDefault="005948DD" w:rsidP="00220B3B">
      <w:r w:rsidRPr="005948DD">
        <w:rPr>
          <w:noProof/>
        </w:rPr>
        <w:drawing>
          <wp:inline distT="0" distB="0" distL="0" distR="0" wp14:anchorId="73E148F5" wp14:editId="24D7483F">
            <wp:extent cx="5231180" cy="6575989"/>
            <wp:effectExtent l="0" t="0" r="1270" b="3175"/>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26387"/>
                    <a:stretch/>
                  </pic:blipFill>
                  <pic:spPr bwMode="auto">
                    <a:xfrm>
                      <a:off x="0" y="0"/>
                      <a:ext cx="5243744" cy="6591783"/>
                    </a:xfrm>
                    <a:prstGeom prst="rect">
                      <a:avLst/>
                    </a:prstGeom>
                    <a:noFill/>
                    <a:ln>
                      <a:noFill/>
                    </a:ln>
                    <a:extLst>
                      <a:ext uri="{53640926-AAD7-44d8-BBD7-CCE9431645EC}">
                        <a14:shadowObscured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Fluorescence traces of highlighted neurons in (B). Inset, zoom.</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lapse images of last cell in (D). </w:t>
      </w:r>
    </w:p>
    <w:p w14:paraId="2AC2762E" w14:textId="7D46912D" w:rsidR="005948DD" w:rsidRPr="005948DD" w:rsidRDefault="005948DD" w:rsidP="00E76B5C">
      <w:pPr>
        <w:pStyle w:val="ListParagraph"/>
        <w:numPr>
          <w:ilvl w:val="0"/>
          <w:numId w:val="3"/>
        </w:numPr>
      </w:pPr>
      <w:r w:rsidRPr="005948DD">
        <w:t xml:space="preserve">Receptive fields (grayscal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8" w:name="_Toc410040888"/>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2</w:t>
      </w:r>
      <w:r w:rsidR="00E76B5C">
        <w:rPr>
          <w:noProof/>
        </w:rPr>
        <w:fldChar w:fldCharType="end"/>
      </w:r>
      <w:r w:rsidR="003A044A">
        <w:t>.2</w:t>
      </w:r>
      <w:r w:rsidR="003A044A" w:rsidRPr="00C0608A">
        <w:t>. Time cell sequences contained information about relative time on the scale of seconds.</w:t>
      </w:r>
      <w:bookmarkEnd w:id="98"/>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9"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3</w:t>
      </w:r>
      <w:r w:rsidR="00E76B5C">
        <w:rPr>
          <w:noProof/>
        </w:rPr>
        <w:fldChar w:fldCharType="end"/>
      </w:r>
      <w:r w:rsidRPr="00EA502D">
        <w:t>. Time cells encoded information about elapsed time on the scale of minutes.</w:t>
      </w:r>
      <w:bookmarkEnd w:id="99"/>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100"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4</w:t>
      </w:r>
      <w:r w:rsidR="00E76B5C">
        <w:rPr>
          <w:noProof/>
        </w:rPr>
        <w:fldChar w:fldCharType="end"/>
      </w:r>
      <w:r w:rsidRPr="00272228">
        <w:t>. Time cell sequences were stably recorded over days.</w:t>
      </w:r>
      <w:bookmarkEnd w:id="100"/>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1211</w:t>
      </w:r>
      <w:r w:rsidRPr="00A01D3F">
        <w:rPr>
          <w:i/>
          <w:vertAlign w:val="subscript"/>
        </w:rPr>
        <w:t xml:space="preserve"> </w:t>
      </w:r>
      <w:r w:rsidRPr="00272228">
        <w:t xml:space="preserve">= 611.88, </w:t>
      </w:r>
      <w:r w:rsidRPr="00A01D3F">
        <w:rPr>
          <w:i/>
        </w:rPr>
        <w:t>p</w:t>
      </w:r>
      <w:r w:rsidRPr="00272228">
        <w:t xml:space="preserve"> &lt; 0.001; post-hoc Tukey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2039</w:t>
      </w:r>
      <w:r w:rsidRPr="00272228">
        <w:t xml:space="preserve"> = 483.19, </w:t>
      </w:r>
      <w:r w:rsidRPr="00A01D3F">
        <w:rPr>
          <w:i/>
        </w:rPr>
        <w:t>p</w:t>
      </w:r>
      <w:r w:rsidRPr="00272228">
        <w:t xml:space="preserve"> &lt; 0.001; post-hoc Tukey HSD tests, p &lt; 0.001). Decoder performs better when trained on data from the same day (post-hoc Tukey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101"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5</w:t>
      </w:r>
      <w:r w:rsidR="00E76B5C">
        <w:rPr>
          <w:noProof/>
        </w:rPr>
        <w:fldChar w:fldCharType="end"/>
      </w:r>
      <w:r w:rsidRPr="00912332">
        <w:t>. Time cell sequences carried information about relative time on the scale of days.</w:t>
      </w:r>
      <w:bookmarkEnd w:id="101"/>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2" w:name="OLE_LINK9"/>
      <w:bookmarkStart w:id="103" w:name="OLE_LINK10"/>
      <w:r w:rsidRPr="00912332">
        <w:t>Data are represented as means ± S.E.M.</w:t>
      </w:r>
      <w:bookmarkEnd w:id="102"/>
      <w:bookmarkEnd w:id="103"/>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4"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4"/>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5" w:name="_Toc410040893"/>
      <w:r w:rsidRPr="005B6101">
        <w:lastRenderedPageBreak/>
        <w:t>Figure S2.</w:t>
      </w:r>
      <w:r>
        <w:t>2.</w:t>
      </w:r>
      <w:r w:rsidRPr="005B6101">
        <w:t xml:space="preserve"> Example time cell with place co-occurring place field. Related to Figure </w:t>
      </w:r>
      <w:r>
        <w:t>2.</w:t>
      </w:r>
      <w:r w:rsidRPr="005B6101">
        <w:t>1.</w:t>
      </w:r>
      <w:bookmarkEnd w:id="105"/>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Some time cells also exhibited spatial tuning. Shown here is one such example cell that was held across four days. In addition to its temporal tuning on the treadmill (middle, rasters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6" w:name="_Toc410040894"/>
      <w:r w:rsidRPr="005B6101">
        <w:lastRenderedPageBreak/>
        <w:t>Figure S</w:t>
      </w:r>
      <w:r>
        <w:t>2.</w:t>
      </w:r>
      <w:r w:rsidRPr="005B6101">
        <w:t>3. Classifier dependence on cell count in training set. Related to Figure 2.</w:t>
      </w:r>
      <w:r>
        <w:t>2.</w:t>
      </w:r>
      <w:bookmarkEnd w:id="106"/>
      <w:r w:rsidRPr="005B6101">
        <w:t xml:space="preserve"> </w:t>
      </w:r>
    </w:p>
    <w:p w14:paraId="50DF88C5" w14:textId="2AF2C6E9" w:rsidR="005B6101" w:rsidRPr="00220B3B" w:rsidRDefault="005B6101" w:rsidP="00220B3B">
      <w:r>
        <w:rPr>
          <w:noProof/>
        </w:rPr>
        <w:drawing>
          <wp:anchor distT="0" distB="0" distL="114300" distR="114300" simplePos="0" relativeHeight="25165619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4">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7" w:name="_Hlk508355810"/>
      <w:bookmarkStart w:id="108" w:name="OLE_LINK43"/>
      <w:bookmarkStart w:id="109" w:name="OLE_LINK44"/>
      <w:bookmarkStart w:id="110" w:name="_Hlk508355812"/>
      <w:r w:rsidRPr="005B6101">
        <w:t xml:space="preserve">means </w:t>
      </w:r>
      <w:bookmarkStart w:id="111" w:name="OLE_LINK45"/>
      <w:bookmarkStart w:id="112" w:name="OLE_LINK46"/>
      <w:bookmarkStart w:id="113" w:name="OLE_LINK47"/>
      <w:r w:rsidRPr="005B6101">
        <w:t>± S.E.M.</w:t>
      </w:r>
      <w:bookmarkEnd w:id="107"/>
      <w:bookmarkEnd w:id="108"/>
      <w:bookmarkEnd w:id="109"/>
      <w:bookmarkEnd w:id="110"/>
      <w:bookmarkEnd w:id="111"/>
      <w:bookmarkEnd w:id="112"/>
      <w:bookmarkEnd w:id="113"/>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4" w:name="_Toc410040895"/>
      <w:r w:rsidRPr="00845D11">
        <w:lastRenderedPageBreak/>
        <w:t>Figure S</w:t>
      </w:r>
      <w:r>
        <w:t>2.</w:t>
      </w:r>
      <w:r w:rsidRPr="00845D11">
        <w:t xml:space="preserve">4. Distribution of within-session trial bias scores. Related to Figure </w:t>
      </w:r>
      <w:r>
        <w:t>2.</w:t>
      </w:r>
      <w:r w:rsidRPr="00845D11">
        <w:t>3.</w:t>
      </w:r>
      <w:bookmarkEnd w:id="114"/>
    </w:p>
    <w:p w14:paraId="69B22593" w14:textId="1CC87B46" w:rsidR="005B6101" w:rsidRDefault="00845D11" w:rsidP="00220B3B">
      <w:r>
        <w:rPr>
          <w:noProof/>
        </w:rPr>
        <w:drawing>
          <wp:anchor distT="0" distB="0" distL="114300" distR="114300" simplePos="0" relativeHeight="251658240"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5">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94</w:t>
      </w:r>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94</w:t>
      </w:r>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5" w:name="_Toc410040896"/>
      <w:r w:rsidRPr="00863B27">
        <w:lastRenderedPageBreak/>
        <w:t>Figure S</w:t>
      </w:r>
      <w:r>
        <w:t>2.</w:t>
      </w:r>
      <w:r w:rsidRPr="00863B27">
        <w:t xml:space="preserve">5. Statistical measures of across-day cell registration. Related to Figures </w:t>
      </w:r>
      <w:r>
        <w:t>2.</w:t>
      </w:r>
      <w:r w:rsidRPr="00863B27">
        <w:t xml:space="preserve">4 and </w:t>
      </w:r>
      <w:r>
        <w:t>2.</w:t>
      </w:r>
      <w:r w:rsidRPr="00863B27">
        <w:t>5.</w:t>
      </w:r>
      <w:bookmarkEnd w:id="115"/>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rPr>
        <w:drawing>
          <wp:anchor distT="0" distB="0" distL="114300" distR="114300" simplePos="0" relativeHeight="251660288"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Bonferonni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3F40DB71" w:rsidR="00A42588" w:rsidRPr="00A42588" w:rsidRDefault="00C87F94" w:rsidP="00E76B5C">
      <w:pPr>
        <w:pStyle w:val="Heading1"/>
        <w:numPr>
          <w:ilvl w:val="0"/>
          <w:numId w:val="1"/>
        </w:numPr>
      </w:pPr>
      <w:bookmarkStart w:id="116" w:name="_Toc414981699"/>
      <w:r>
        <w:lastRenderedPageBreak/>
        <w:t>CHAPTER THREE</w:t>
      </w:r>
      <w:bookmarkStart w:id="117" w:name="_Toc536022369"/>
      <w:bookmarkStart w:id="118" w:name="_Toc536022861"/>
      <w:bookmarkEnd w:id="117"/>
      <w:bookmarkEnd w:id="118"/>
      <w:bookmarkEnd w:id="116"/>
    </w:p>
    <w:p w14:paraId="5FB3D7F6" w14:textId="0E76D89E" w:rsidR="0044199E" w:rsidRDefault="0044199E" w:rsidP="00A42588">
      <w:pPr>
        <w:pStyle w:val="Heading2"/>
      </w:pPr>
      <w:bookmarkStart w:id="119" w:name="_Toc414981700"/>
      <w:r>
        <w:t>Introduction</w:t>
      </w:r>
      <w:bookmarkEnd w:id="119"/>
    </w:p>
    <w:p w14:paraId="77EF0621" w14:textId="1A3BEF57"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Despite an extant rich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ribute to fear relapse remains elusive.</w:t>
      </w:r>
    </w:p>
    <w:p w14:paraId="27CB24C3" w14:textId="63BAE8D5" w:rsidR="0044199E" w:rsidRDefault="0044199E" w:rsidP="0044199E">
      <w:r w:rsidRPr="0044199E">
        <w:tab/>
        <w:t>Previous studies have demonstrated that cells in the dorsal dentate gyrus of the hippocampus (DG) and in the basolateral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xml:space="preserve">, while a new set of extinction-promoting </w:t>
      </w:r>
      <w:r w:rsidRPr="0044199E">
        <w:lastRenderedPageBreak/>
        <w:t>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20" w:name="_Toc414981701"/>
      <w:r>
        <w:t>Methods</w:t>
      </w:r>
      <w:bookmarkEnd w:id="120"/>
    </w:p>
    <w:p w14:paraId="17282988" w14:textId="27211D98" w:rsidR="00E55496" w:rsidRPr="00E55496" w:rsidRDefault="00E55496" w:rsidP="00425644">
      <w:pPr>
        <w:pStyle w:val="Heading3"/>
      </w:pPr>
      <w:bookmarkStart w:id="121" w:name="_Toc414981702"/>
      <w:r w:rsidRPr="00E55496">
        <w:t>Subjects</w:t>
      </w:r>
      <w:bookmarkEnd w:id="121"/>
    </w:p>
    <w:p w14:paraId="7ACDF90E" w14:textId="346A3E4D" w:rsidR="00E55496" w:rsidRPr="00E55496" w:rsidRDefault="00425644" w:rsidP="00E55496">
      <w:r>
        <w:tab/>
      </w:r>
      <w:r w:rsidR="00E55496" w:rsidRPr="00E55496">
        <w:t>Wildtyp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40 mg/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2" w:name="_Toc414981703"/>
      <w:r w:rsidRPr="00E55496">
        <w:lastRenderedPageBreak/>
        <w:t>Activity-dependent viral constructs</w:t>
      </w:r>
      <w:bookmarkEnd w:id="122"/>
    </w:p>
    <w:p w14:paraId="72177334" w14:textId="174AE0AF" w:rsidR="00E55496" w:rsidRDefault="00425644" w:rsidP="00E55496">
      <w:r>
        <w:tab/>
      </w:r>
      <w:r w:rsidR="00E55496" w:rsidRPr="00E55496">
        <w:t>pAAV</w:t>
      </w:r>
      <w:r w:rsidR="00E55496" w:rsidRPr="00E55496">
        <w:rPr>
          <w:vertAlign w:val="subscript"/>
        </w:rPr>
        <w:t>9</w:t>
      </w:r>
      <w:r w:rsidR="00E55496" w:rsidRPr="00E55496">
        <w:t>-cFos-tTA, pAAV</w:t>
      </w:r>
      <w:r w:rsidR="00E55496" w:rsidRPr="00E55496">
        <w:rPr>
          <w:vertAlign w:val="subscript"/>
        </w:rPr>
        <w:t>9</w:t>
      </w:r>
      <w:r w:rsidR="00E55496" w:rsidRPr="00E55496">
        <w:t>-TRE-eYFP, and pAAV 9 -TRE-ArchT-eYFP were constructed as previously described</w:t>
      </w:r>
      <w:r w:rsidR="003226D8">
        <w:t xml:space="preserve"> </w:t>
      </w:r>
      <w:r w:rsidR="00E55496" w:rsidRPr="00E55496">
        <w:t>. pAAV</w:t>
      </w:r>
      <w:r w:rsidR="00E55496" w:rsidRPr="00E55496">
        <w:rPr>
          <w:vertAlign w:val="subscript"/>
        </w:rPr>
        <w:t>9</w:t>
      </w:r>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3" w:name="_Toc414981704"/>
      <w:r w:rsidRPr="00E55496">
        <w:t>Stereotaxic surgeries</w:t>
      </w:r>
      <w:bookmarkEnd w:id="123"/>
    </w:p>
    <w:p w14:paraId="3544E02E" w14:textId="383DBEBE" w:rsidR="00E55496" w:rsidRPr="00E55496" w:rsidRDefault="00425644" w:rsidP="00E55496">
      <w:r>
        <w:rPr>
          <w:i/>
        </w:rPr>
        <w:tab/>
      </w:r>
      <w:r w:rsidR="00E55496" w:rsidRPr="00E55496">
        <w:rPr>
          <w:i/>
        </w:rPr>
        <w:t>Opsin injections and optic fiber implants</w:t>
      </w:r>
      <w:r w:rsidR="00E55496" w:rsidRPr="00E55496">
        <w:t xml:space="preserve">: Stereotaxic injections and optical fiber implants followed methods previously reported. All surgeries were performed under stereotaxic guidance and subsequent coordinates are given relative to Bregma (in mm). Mice were mounted into a stereotaxic frame (Kopf Instruments, Tujunga, CA, USA) and anesthetized with 3% isoflurane during induction and lowered to 1-2% to maintain anesthesia (oxygen 1L/min) throughout the surgery. Ophthalmic ointment was applied to both eyes to prevent corneal desiccation. Hair was removed with scissors and the surgical site was cleaned with ethanol and betadine. Following this, an incision was made to expose the skull. Bilateral craniotomies involved drilling windows through the skull above the injection sites using a 0.5 mm diameter drill bit. Coordinates were -1.35 anteroposterior (AP), ±3.45 mediolateral (ML), and -5.15 dorsoventral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r w:rsidR="00B93575">
        <w:t xml:space="preserve">dDG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μL</w:t>
      </w:r>
      <w:r w:rsidR="00E55496" w:rsidRPr="00E55496">
        <w:t xml:space="preserve"> of AAV9 cocktail per site at a control rate of 0.1 μ</w:t>
      </w:r>
      <w:r w:rsidR="00B93575">
        <w:t>L</w:t>
      </w:r>
      <w:r w:rsidR="00E55496" w:rsidRPr="00E55496">
        <w:t xml:space="preserve"> min</w:t>
      </w:r>
      <w:r w:rsidR="00E55496" w:rsidRPr="00E55496">
        <w:rPr>
          <w:vertAlign w:val="superscript"/>
        </w:rPr>
        <w:t>-1</w:t>
      </w:r>
      <w:r w:rsidR="00E55496" w:rsidRPr="00E55496">
        <w:t xml:space="preserve"> using a mineral oil-filled 33-gage be</w:t>
      </w:r>
      <w:r w:rsidR="00B93575">
        <w:t>veled needle attached to a 10 μL</w:t>
      </w:r>
      <w:r w:rsidR="00E55496" w:rsidRPr="00E55496">
        <w:t xml:space="preserve"> Hamilton microsyringe (701LT; Hamilton) in a microsyringe pump (UMP3; WPI). The needle remained at the target site for two minutes post-injection before removal. For dDG </w:t>
      </w:r>
      <w:r w:rsidR="00E55496" w:rsidRPr="00E55496">
        <w:lastRenderedPageBreak/>
        <w:t>optogenetic experiments, a bilateral optic fiber implant (200 μm core diameter; Doric Lenses) was chronically implanted above the injection site (-1.6 DV). For BLA optogenetic experiments, monofibers were implanted above each injection site (-4.9 DV). Jewelry screws secured to the skull acted as anchors. Layers of adhesive cement (C&amp;B Metabond) followed by dental cement (A-M Systems) were spread over the surgical site. Mice that did not receive implants had their incision sutured. Mice received 0.1 mL of 0.3 mg/ml buprenorphine (intraperitoneally)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nL/min and allowed 10 min to diffuse before the scalp was sutured.</w:t>
      </w:r>
    </w:p>
    <w:p w14:paraId="28F65B6D" w14:textId="6DED7176" w:rsidR="00E55496" w:rsidRPr="00E55496" w:rsidRDefault="00E55496" w:rsidP="00E55496">
      <w:r w:rsidRPr="00E55496">
        <w:tab/>
        <w:t>Two to four weeks after viral infusion, mice were implanted with a gradient index (GRIN) lens into either CA1 (1 mm diameter, 4 mm length, Inscopix; AP -2.25 mm, ML +1.8 mm, DV -1.3 mm) or BLA (0.65 mm diameter, 7.3 mm length; AP -1.25 mm, ML +3.15 mm, DV -4.85 mm). For CA1 implants, overlying neocortex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xml:space="preserve">. For BLA implants, a tract was created using a stereotaxically lowered 27-gauge needle (0.5 mm diameter) into the craniotomy prior to insertion of the lens. Gaps between the lens and the skull were filled using Kwik-Sil (World Precision </w:t>
      </w:r>
      <w:r w:rsidRPr="00E55496">
        <w:lastRenderedPageBreak/>
        <w:t>Instruments) and the lens was then adhered to the skull using Metabond. The surface of the lens was covered with a protective cap made of Kwik-Cast (World Precision Instruments) until base plate attachment.</w:t>
      </w:r>
    </w:p>
    <w:p w14:paraId="0E1E31C7" w14:textId="6CFF257F" w:rsidR="00E55496" w:rsidRPr="00E55496" w:rsidRDefault="00425644" w:rsidP="00E55496">
      <w:r>
        <w:tab/>
      </w:r>
      <w:r w:rsidR="00E55496" w:rsidRPr="00E55496">
        <w:t>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nVista recording software (Inscopix). The base plate was then adhered to the surrounding Metabond on the animal’s skull using a dental composite (Flow-It ALC, Pentron) and strengthened with an additional layer of Metabond.</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4" w:name="_Toc414981705"/>
      <w:r w:rsidRPr="00E55496">
        <w:t>Optogenetic methods</w:t>
      </w:r>
      <w:bookmarkEnd w:id="124"/>
    </w:p>
    <w:p w14:paraId="77F62AC6" w14:textId="43B75A2E" w:rsidR="00E55496" w:rsidRPr="00E55496" w:rsidRDefault="00425644" w:rsidP="00E55496">
      <w:r>
        <w:tab/>
      </w:r>
      <w:r w:rsidR="00E55496" w:rsidRPr="00E55496">
        <w:t>Optic fiber implants were plugged into a patch cord connected to a 520nm green laser diode controlled by automated software (Doric Lenses). Laser diode output was tested at the beginning of every experiment to ensure that at least 10 mW of power was delivered at the end of the optic fiber tip (Doric lenses). Mice began the stimulation trial with a 2-min light-off epoch, followed by 2-min optical stimulation (15 ms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5" w:name="_Toc414981706"/>
      <w:r w:rsidRPr="00E55496">
        <w:lastRenderedPageBreak/>
        <w:t>Behavioral tagging</w:t>
      </w:r>
      <w:bookmarkEnd w:id="125"/>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Mice were placed into a conditioning chamber and received fear conditioning (see below) over a 500-second training session (including exposure to four 0.5 mA foot shocks). Following behavioral tagging, the male mouse was returned to their home cage with access to Dox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6" w:name="_Toc414981707"/>
      <w:r w:rsidRPr="00E55496">
        <w:t>Behavior</w:t>
      </w:r>
      <w:bookmarkEnd w:id="126"/>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lastRenderedPageBreak/>
        <w:tab/>
      </w:r>
      <w:r w:rsidRPr="00E55496">
        <w:rPr>
          <w:i/>
        </w:rPr>
        <w:t>Fear conditioning</w:t>
      </w:r>
      <w:r w:rsidRPr="00E55496">
        <w:t>: Fear conditioning occurred in one of four mouse conditioning</w:t>
      </w:r>
    </w:p>
    <w:p w14:paraId="11644939" w14:textId="2915A20B" w:rsidR="00E55496" w:rsidRPr="00E55496" w:rsidRDefault="00E55496" w:rsidP="00E55496">
      <w:r w:rsidRPr="00E55496">
        <w:t>chambers (Coulbourn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Coulbourn Instruments, Whitehall, PA, USA) set to</w:t>
      </w:r>
      <w:r w:rsidR="00415A0A">
        <w:t xml:space="preserve"> </w:t>
      </w:r>
      <w:r w:rsidRPr="00E55496">
        <w:t>deliver a 2-second 0.5 mA foot shock unconditioned stimulus (US). A ceiling-mounted video</w:t>
      </w:r>
      <w:r w:rsidR="00415A0A">
        <w:t xml:space="preserve"> </w:t>
      </w:r>
      <w:r w:rsidRPr="00E55496">
        <w:t>camera recorded activity and fed into a computer running FreezeFrame3 software (Actimetrics,</w:t>
      </w:r>
      <w:r w:rsidR="00432F31">
        <w:t xml:space="preserve"> </w:t>
      </w:r>
      <w:r w:rsidRPr="00E55496">
        <w:t>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0.5 mA, 2-second foot shock unconditioned </w:t>
      </w:r>
      <w:r w:rsidR="00ED4C2E">
        <w:lastRenderedPageBreak/>
        <w:t>stimuli</w:t>
      </w:r>
      <w:r w:rsidRPr="00E55496">
        <w:t xml:space="preserve"> (interstimulus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Actimetrics,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vs light on epochs), unpaired t-tests comparing across experimental groups (e.g. ArchT group vs. eYFP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Extinction occurred in Context A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77777777" w:rsidR="00E55496" w:rsidRPr="00E55496" w:rsidRDefault="00E55496" w:rsidP="00E55496">
      <w:r w:rsidRPr="00E55496">
        <w:tab/>
      </w:r>
      <w:r w:rsidRPr="00E55496">
        <w:rPr>
          <w:i/>
        </w:rPr>
        <w:t>Reinstatement</w:t>
      </w:r>
      <w:r w:rsidRPr="00E55496">
        <w:t xml:space="preserve">: Reinstatement occurred in Context B (described above) the day following the second day of extinction. Mice were placed in Context B and given a 0.5mA, 2-second foot shock 1-second into the trial. Mice were left in the chamber for another 60-seconds before being removed. As opposed to being run four mice </w:t>
      </w:r>
      <w:r w:rsidRPr="00E55496">
        <w:lastRenderedPageBreak/>
        <w:t>simultaneously as in fear conditioning and extinction, each mouse in a cage was run individually for reinstatement.</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D2FA816" w14:textId="77777777" w:rsidR="00ED2F91" w:rsidRPr="00E55496" w:rsidRDefault="00ED2F91" w:rsidP="00E55496"/>
    <w:p w14:paraId="1425C83C" w14:textId="2810B055" w:rsidR="00E55496" w:rsidRPr="00E55496" w:rsidRDefault="00FB41A4" w:rsidP="00FB41A4">
      <w:pPr>
        <w:pStyle w:val="Heading3"/>
      </w:pPr>
      <w:bookmarkStart w:id="127" w:name="_Toc414981708"/>
      <w:r>
        <w:t>Immunohistochemistry</w:t>
      </w:r>
      <w:bookmarkEnd w:id="127"/>
    </w:p>
    <w:p w14:paraId="087F5AC6" w14:textId="234F9DE7" w:rsidR="00E55496" w:rsidRPr="00E55496" w:rsidRDefault="00740891" w:rsidP="00E55496">
      <w:r>
        <w:tab/>
      </w:r>
      <w:r w:rsidR="00E55496" w:rsidRPr="00E55496">
        <w:t xml:space="preserve">Mice were anesthetized with 3% isoflurane and perfused transcardially with cold </w:t>
      </w:r>
      <w:r w:rsidR="000A705B">
        <w:t>(4° C) phosphate-</w:t>
      </w:r>
      <w:r w:rsidR="00E55496" w:rsidRPr="00E55496">
        <w:t xml:space="preserve">buffered saline (PBS) followed by cold 4% paraformaldehyde (PFA) in PBS. Brains were extracted and stored overnight in PFA at 4°C. Fifty μm coronal sections were collected in serial order using a vibratome and collected in cold PBS (100 μm coronal sections were collected when solely verifying injection site and implant placement). Immunostaining involved washing sections in PBS with 0.2% triton (PBST) for 10-minutes (x3). Sections were blocked for 1 hour at room temperature in PBST and 5% normal goat serum (NGS) on a shaker. Sections were transferred to wells containing primary antibodies (1:5000 rabbit anti-c-Fos [SySy]; 1:500 chicken anti-GFP [Invitrogen]) and allowed to incubate on a shaker overnight at 4°C. Sections were then washed in PBST for 10-min (x3), followed by 2-hour incubation with secondary antibody (1:200 Alexa 555 anti-rabbit [Invitrogen]; 1:200 Alexa 488 anti-chicken [Invitrogen]). </w:t>
      </w:r>
      <w:r w:rsidR="00E55496" w:rsidRPr="00E55496">
        <w:lastRenderedPageBreak/>
        <w:t>Following three additional 10-min washes in PBST, sections were mounted onto micro slides (VWR International, LLC). Vectashield Hard Set Mounting Medium with DAPI (Vector Laboratories, Inc)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28" w:name="_Toc414981709"/>
      <w:r w:rsidRPr="00E55496">
        <w:t>Cell counting</w:t>
      </w:r>
      <w:bookmarkEnd w:id="128"/>
    </w:p>
    <w:p w14:paraId="1D10EE06" w14:textId="52639C88" w:rsidR="00E55496" w:rsidRPr="00E55496" w:rsidRDefault="008B6CB2" w:rsidP="00E55496">
      <w:r>
        <w:tab/>
      </w:r>
      <w:r w:rsidR="00E55496" w:rsidRPr="00E55496">
        <w:t xml:space="preserve">The number of eYFP- or c-Fos-immunoreacti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Zeise LSM800, Germany) with a 20X objective. All animals were sacrificed 90 minutes post-assay or optical stimulation for immunohistochemical analyses. The number of eYFP-positive and c-Fos-positive cells in a set region of interest were quantified with ImageJ and averaged within each animal.</w:t>
      </w:r>
    </w:p>
    <w:p w14:paraId="2D882E3A" w14:textId="522BB3FC" w:rsidR="00E55496" w:rsidRPr="00E55496" w:rsidRDefault="008B6CB2" w:rsidP="00E55496">
      <w:r>
        <w:tab/>
      </w:r>
      <w:r w:rsidR="00E55496" w:rsidRPr="00E55496">
        <w:t>To calculate the percentage of re-activated cells we counted the number of eYFP-positive, c-Fos-positive cells, and both eYFP- and c-Fos-positive (Overlapped) cells. Re-activation was calculated as either (Overlap/eYFP*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29" w:name="_Toc414981710"/>
      <w:r w:rsidRPr="00E55496">
        <w:lastRenderedPageBreak/>
        <w:t>In vivo calcium imaging</w:t>
      </w:r>
      <w:bookmarkEnd w:id="129"/>
      <w:r w:rsidRPr="00E55496">
        <w:t xml:space="preserve"> </w:t>
      </w:r>
    </w:p>
    <w:p w14:paraId="0F289C9D" w14:textId="77777777" w:rsidR="00E55496" w:rsidRPr="00E55496" w:rsidRDefault="00E55496" w:rsidP="00E55496">
      <w:r w:rsidRPr="00E55496">
        <w:tab/>
        <w:t>A miniaturized microscope (Inscopix) was used to collect Ca</w:t>
      </w:r>
      <w:r w:rsidRPr="00E55496">
        <w:rPr>
          <w:vertAlign w:val="superscript"/>
        </w:rPr>
        <w:t>2+</w:t>
      </w:r>
      <w:r w:rsidRPr="00E55496">
        <w:t xml:space="preserve"> imaging videos in mice undergoing the fear reinstatement schedule. Videos were captured using nVista (Inscopix)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bandpass filtered, and motion corrected offline using Inscopix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PCA/ICA putative cell masks were each manually inspected to verify that cells were accurately captured with high fidelity. Cells across imaging sessions were aligned and registered to each other using the automated CellReg software in Matlab</w:t>
      </w:r>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fear conditioning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30" w:name="_Toc414981711"/>
      <w:r>
        <w:lastRenderedPageBreak/>
        <w:t>Data Analysis</w:t>
      </w:r>
      <w:bookmarkEnd w:id="130"/>
    </w:p>
    <w:p w14:paraId="7B489A97" w14:textId="77777777" w:rsidR="00E55496" w:rsidRPr="00E55496" w:rsidRDefault="00E55496" w:rsidP="00E55496">
      <w:r w:rsidRPr="00E55496">
        <w:t>Data were analyzed using Prism (GraphPad) as well as Inscopix nVista in conjunction with custom-made Python and Matlab scripts. Data were analyzed using paired t-tests (two factors) or with one-way and repeated measures ANOVAs (more than two factors), and Mann-Whitney U tests (two-tailed, corrected for multiple comparisons using false discovery rate adjustments). Post-hoc analyses (Newman-Keuls)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31" w:name="_Toc414981712"/>
      <w:r>
        <w:t>Results</w:t>
      </w:r>
      <w:bookmarkEnd w:id="131"/>
      <w:r>
        <w:tab/>
      </w:r>
      <w:r>
        <w:tab/>
      </w:r>
    </w:p>
    <w:p w14:paraId="4426C2BD" w14:textId="4D34B429" w:rsidR="00833823" w:rsidRPr="00833823" w:rsidRDefault="00833823" w:rsidP="00833823">
      <w:pPr>
        <w:pStyle w:val="Heading3"/>
      </w:pPr>
      <w:bookmarkStart w:id="132" w:name="_Toc414981713"/>
      <w:r>
        <w:t>Behavioral Model of Fear Relapse</w:t>
      </w:r>
      <w:bookmarkEnd w:id="132"/>
    </w:p>
    <w:p w14:paraId="4CD19049" w14:textId="18CE660E" w:rsidR="00582824" w:rsidRDefault="00DD4C35" w:rsidP="00582824">
      <w:r>
        <w:tab/>
      </w:r>
      <w:r w:rsidR="00582824">
        <w:t>W</w:t>
      </w:r>
      <w:r w:rsidR="00582824" w:rsidRPr="00582824">
        <w:t>e first developed a behavioral protocol for fear reinstatement as 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Mice underwent CFC and subsequently, two extinction (EXT) sessions over two days, followed by an immediate shock (IS) in a novel context to reinstate the original fear memory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b</w:t>
      </w:r>
      <w:r w:rsidR="00582824" w:rsidRPr="00582824">
        <w:t>), but was not produced when an alternative stressor was utilized (</w:t>
      </w:r>
      <w:r w:rsidR="00582824" w:rsidRPr="003E05E6">
        <w:rPr>
          <w:b/>
        </w:rPr>
        <w:t xml:space="preserve">Figure </w:t>
      </w:r>
      <w:r w:rsidR="003E05E6" w:rsidRPr="003E05E6">
        <w:rPr>
          <w:b/>
        </w:rPr>
        <w:t>S.3</w:t>
      </w:r>
      <w:r w:rsidR="00582824" w:rsidRPr="003E05E6">
        <w:rPr>
          <w:b/>
        </w:rPr>
        <w:t>1f-h</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33" w:name="_Toc414981714"/>
      <w:r>
        <w:t xml:space="preserve">Reactivation of DG and BLA Ensembles </w:t>
      </w:r>
      <w:r w:rsidR="00F95172">
        <w:t>d</w:t>
      </w:r>
      <w:r>
        <w:t>uring Fear Relapse</w:t>
      </w:r>
      <w:bookmarkEnd w:id="133"/>
    </w:p>
    <w:p w14:paraId="1E990DA0" w14:textId="1657A14C" w:rsidR="00582824" w:rsidRPr="00582824" w:rsidRDefault="00582824" w:rsidP="00582824">
      <w:r w:rsidRPr="00582824">
        <w:tab/>
        <w:t xml:space="preserve">Next, we determined if the cells active during fear conditioning were preferentially re-activated throughout our behavioral schedule. We tagged cells active </w:t>
      </w:r>
      <w:r w:rsidRPr="00582824">
        <w:lastRenderedPageBreak/>
        <w:t>during fear conditioning by expressing an inducible,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We then measured c-Fos immunoreactivity and calculated overlap between the set of cells active during CFC (eYFP</w:t>
      </w:r>
      <w:r w:rsidRPr="00E04C2E">
        <w:rPr>
          <w:vertAlign w:val="superscript"/>
        </w:rPr>
        <w:t>+</w:t>
      </w:r>
      <w:r w:rsidRPr="00582824">
        <w:t xml:space="preserve"> cells) and recently active cells (c-Fos</w:t>
      </w:r>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0AC6314" w14:textId="22428E22" w:rsidR="00582824" w:rsidRPr="00582824" w:rsidRDefault="00582824" w:rsidP="00582824">
      <w:r w:rsidRPr="00582824">
        <w:tab/>
        <w:t>W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Pr="0077226D">
        <w:rPr>
          <w:b/>
        </w:rPr>
        <w:t xml:space="preserve">Figure </w:t>
      </w:r>
      <w:r w:rsidR="0077226D" w:rsidRPr="0077226D">
        <w:rPr>
          <w:b/>
        </w:rPr>
        <w:t>3.</w:t>
      </w:r>
      <w:r w:rsidRPr="0077226D">
        <w:rPr>
          <w:b/>
        </w:rPr>
        <w:t>1f</w:t>
      </w:r>
      <w:r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Pr="00582824">
        <w:t>,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CFC (</w:t>
      </w:r>
      <w:r w:rsidRPr="00A54DF6">
        <w:rPr>
          <w:b/>
        </w:rPr>
        <w:t xml:space="preserve">Figure </w:t>
      </w:r>
      <w:r w:rsidR="00A54DF6">
        <w:rPr>
          <w:b/>
        </w:rPr>
        <w:t>3.</w:t>
      </w:r>
      <w:r w:rsidRPr="00A54DF6">
        <w:rPr>
          <w:b/>
        </w:rPr>
        <w:t>1f</w:t>
      </w:r>
      <w:r w:rsidRPr="00582824">
        <w:t>). Additionally, freezing behavior correlated with overlaps in the DG across the FC-Recall, EXT-Recall, and IS-Recall groups (</w:t>
      </w:r>
      <w:r w:rsidRPr="00A54DF6">
        <w:rPr>
          <w:b/>
        </w:rPr>
        <w:t xml:space="preserve">Figure </w:t>
      </w:r>
      <w:r w:rsidR="00A54DF6">
        <w:rPr>
          <w:b/>
        </w:rPr>
        <w:t>3.</w:t>
      </w:r>
      <w:r w:rsidRPr="00A54DF6">
        <w:rPr>
          <w:b/>
        </w:rPr>
        <w:t>1g</w:t>
      </w:r>
      <w:r w:rsidRPr="00582824">
        <w:t>), indicating that DG fear ensemble re-activation is predictive of freezing.</w:t>
      </w:r>
    </w:p>
    <w:p w14:paraId="5B08273C" w14:textId="14F8B8D9" w:rsidR="00F95172" w:rsidRDefault="00582824" w:rsidP="00582824">
      <w:r w:rsidRPr="00582824">
        <w:tab/>
        <w:t xml:space="preserve">Previous reports have shown that the number of BLA cells active during both fear conditioning and fear memory recall correlates with freezing levels. Thus, we reasoned that if reinstatement re-engages the fear ensemble, the set of cells active during fear conditioning would be active again following reinstatement, and freezing during recall would correlate with cellular overlap. We found that, compared to EXT-Recall, mice exhibited more overlap in the BLA during the reinstating shock compared to the next day </w:t>
      </w:r>
      <w:r w:rsidRPr="00582824">
        <w:lastRenderedPageBreak/>
        <w:t>during IS-Recall (</w:t>
      </w:r>
      <w:r w:rsidRPr="00A54DF6">
        <w:rPr>
          <w:b/>
        </w:rPr>
        <w:t xml:space="preserve">Figure </w:t>
      </w:r>
      <w:r w:rsidR="00A54DF6" w:rsidRPr="00A54DF6">
        <w:rPr>
          <w:b/>
        </w:rPr>
        <w:t>3.</w:t>
      </w:r>
      <w:r w:rsidRPr="00A54DF6">
        <w:rPr>
          <w:b/>
        </w:rPr>
        <w:t>1h</w:t>
      </w:r>
      <w:r w:rsidRPr="00582824">
        <w:t>). However, we found no significant relationship between overlap in t</w:t>
      </w:r>
      <w:r w:rsidR="00DE0DE7">
        <w:t>he BLA and freezing (</w:t>
      </w:r>
      <w:r w:rsidR="00DE0DE7" w:rsidRPr="00A54DF6">
        <w:rPr>
          <w:b/>
        </w:rPr>
        <w:t xml:space="preserve">Figure </w:t>
      </w:r>
      <w:r w:rsidR="00A54DF6">
        <w:rPr>
          <w:b/>
        </w:rPr>
        <w:t>3.</w:t>
      </w:r>
      <w:r w:rsidR="00DE0DE7" w:rsidRPr="00A54DF6">
        <w:rPr>
          <w:b/>
        </w:rPr>
        <w:t>1i</w:t>
      </w:r>
      <w:r w:rsidR="00DE0DE7">
        <w:t>).</w:t>
      </w:r>
    </w:p>
    <w:p w14:paraId="3D1A33BF" w14:textId="77777777" w:rsidR="00673F89" w:rsidRDefault="00673F89" w:rsidP="00582824"/>
    <w:p w14:paraId="62D60FAC" w14:textId="73A84501" w:rsidR="00F95172" w:rsidRPr="00582824" w:rsidRDefault="00BC53C2" w:rsidP="002E1076">
      <w:pPr>
        <w:pStyle w:val="Heading3"/>
      </w:pPr>
      <w:bookmarkStart w:id="134" w:name="_Toc414981715"/>
      <w:r>
        <w:t xml:space="preserve">Relapse-Associated </w:t>
      </w:r>
      <w:r w:rsidR="00F95172">
        <w:t xml:space="preserve">Longitudinal Population Dynamics </w:t>
      </w:r>
      <w:r w:rsidR="002E1076">
        <w:t>with Calcium Imaging</w:t>
      </w:r>
      <w:bookmarkEnd w:id="134"/>
      <w:r w:rsidR="002E1076">
        <w:t xml:space="preserve"> </w:t>
      </w:r>
    </w:p>
    <w:p w14:paraId="415AE7F9" w14:textId="7FAF43DF" w:rsidR="00582824" w:rsidRDefault="00582824" w:rsidP="00582824">
      <w:pPr>
        <w:rPr>
          <w:noProof/>
        </w:rPr>
      </w:pPr>
      <w:r w:rsidRPr="00582824">
        <w:tab/>
        <w:t xml:space="preserve">Whereas our c-Fos-based labeling system allowed for comparisons between activity of cells across two discrete timepoints, 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 However, during IS-Recall, the population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Moreover, our BLA calcium imaging data successfully reveal a real-time rebound towards the CFC network state that, we speculate, our Fos-</w:t>
      </w:r>
      <w:r w:rsidRPr="00582824">
        <w:lastRenderedPageBreak/>
        <w:t>based tagging and overlap analyses failed to capture due to the indirect relationship between calcium influx and Fos expression that is contingent on firing frequencies, cell-types, and brain area (</w:t>
      </w:r>
      <w:r w:rsidRPr="00DA491C">
        <w:rPr>
          <w:b/>
        </w:rPr>
        <w:t xml:space="preserve">Figure </w:t>
      </w:r>
      <w:r w:rsidR="00DA491C" w:rsidRPr="00DA491C">
        <w:rPr>
          <w:b/>
        </w:rPr>
        <w:t>3.</w:t>
      </w:r>
      <w:r w:rsidRPr="00DA491C">
        <w:rPr>
          <w:b/>
        </w:rPr>
        <w:t>1h</w:t>
      </w:r>
      <w:r w:rsidRPr="00582824">
        <w:t>). Overall, these data support the idea that the fear ensemble is physiologically involved in real-time during fear expression following fear relapse.</w:t>
      </w:r>
    </w:p>
    <w:p w14:paraId="4C063BA0" w14:textId="77777777" w:rsidR="00CC6A6E" w:rsidRDefault="00CC6A6E" w:rsidP="00582824"/>
    <w:p w14:paraId="262A5027" w14:textId="358BF234" w:rsidR="00CC6A6E" w:rsidRPr="00582824" w:rsidRDefault="00CC6A6E" w:rsidP="00F75698">
      <w:pPr>
        <w:pStyle w:val="Heading3"/>
      </w:pPr>
      <w:bookmarkStart w:id="135" w:name="_Toc414981716"/>
      <w:r>
        <w:t>Optogenetic Manipulation of Ensembles Controlling Fear Reinstatement and Relapse</w:t>
      </w:r>
      <w:bookmarkEnd w:id="135"/>
    </w:p>
    <w:p w14:paraId="5782112D" w14:textId="7F4429E6" w:rsidR="00582824" w:rsidRPr="00582824" w:rsidRDefault="00582824" w:rsidP="00582824">
      <w:r w:rsidRPr="00582824">
        <w:tab/>
        <w:t>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archaerhodopsin (Arch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eYFP controls did not show this decrease in freezing during optical inhibition, confirming that the behavioral effect was dependent on expression of ArchT (</w:t>
      </w:r>
      <w:r w:rsidRPr="0068373A">
        <w:rPr>
          <w:b/>
        </w:rPr>
        <w:t xml:space="preserve">Figure </w:t>
      </w:r>
      <w:r w:rsidR="0068373A" w:rsidRPr="0068373A">
        <w:rPr>
          <w:b/>
        </w:rPr>
        <w:t>3.</w:t>
      </w:r>
      <w:r w:rsidRPr="0068373A">
        <w:rPr>
          <w:b/>
        </w:rPr>
        <w:t>3f,g</w:t>
      </w:r>
      <w:r w:rsidRPr="00582824">
        <w:t>).</w:t>
      </w:r>
    </w:p>
    <w:p w14:paraId="33D9BD65" w14:textId="0E5B9AE7" w:rsidR="00582824" w:rsidRPr="00582824" w:rsidRDefault="000B6BA2" w:rsidP="00582824">
      <w:r>
        <w:tab/>
      </w:r>
      <w:r w:rsidR="00582824" w:rsidRPr="00582824">
        <w:t>Since the BLA fear ensemble was most highly active during the reinstating shock (</w:t>
      </w:r>
      <w:r w:rsidR="00582824" w:rsidRPr="008E17A8">
        <w:rPr>
          <w:b/>
        </w:rPr>
        <w:t xml:space="preserve">Figure </w:t>
      </w:r>
      <w:r w:rsidR="008E17A8" w:rsidRPr="008E17A8">
        <w:rPr>
          <w:b/>
        </w:rPr>
        <w:t>3.</w:t>
      </w:r>
      <w:r w:rsidR="00582824" w:rsidRPr="008E17A8">
        <w:rPr>
          <w:b/>
        </w:rPr>
        <w:t>1h</w:t>
      </w:r>
      <w:r w:rsidR="00582824" w:rsidRPr="00582824">
        <w:t xml:space="preserve">), we next probed whether activity of the BLA fear ensemble during the </w:t>
      </w:r>
      <w:r w:rsidR="00582824" w:rsidRPr="00582824">
        <w:lastRenderedPageBreak/>
        <w:t>reinstating shock is necessary or sufficient for fear reinstatement. To test necessity, we adopted a similar approach as above in order to express ArchT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b</w:t>
      </w:r>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Surprisingly, mice that had the BLA fear ensemble inhibited did not freeze any less during Recall than eYFP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r w:rsidR="009B7A26">
        <w:t>channelrhodopsin (</w:t>
      </w:r>
      <w:r w:rsidR="00582824" w:rsidRPr="00582824">
        <w:t>ChR2</w:t>
      </w:r>
      <w:r w:rsidR="009B7A26">
        <w:t>)</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1B3DEE">
        <w:rPr>
          <w:b/>
        </w:rPr>
        <w:t xml:space="preserve">Figure </w:t>
      </w:r>
      <w:r w:rsidR="001B3DEE" w:rsidRPr="001B3DEE">
        <w:rPr>
          <w:b/>
        </w:rPr>
        <w:t>S3.</w:t>
      </w:r>
      <w:r w:rsidR="00582824" w:rsidRPr="001B3DEE">
        <w:rPr>
          <w:b/>
        </w:rPr>
        <w:t>6a</w:t>
      </w:r>
      <w:r w:rsidR="00582824" w:rsidRPr="00582824">
        <w:t>). Mice that had the BLA fear ensemble stimulated did not freeze any more than eYFP controls (</w:t>
      </w:r>
      <w:r w:rsidR="00582824" w:rsidRPr="001B3DEE">
        <w:rPr>
          <w:b/>
        </w:rPr>
        <w:t xml:space="preserve">Figure </w:t>
      </w:r>
      <w:r w:rsidR="001B3DEE" w:rsidRPr="001B3DEE">
        <w:rPr>
          <w:b/>
        </w:rPr>
        <w:t>S3.</w:t>
      </w:r>
      <w:r w:rsidR="00582824" w:rsidRPr="001B3DEE">
        <w:rPr>
          <w:b/>
        </w:rPr>
        <w:t>6b,c</w:t>
      </w:r>
      <w:r w:rsidR="00582824" w:rsidRPr="00582824">
        <w:t>). These results indicate that despite heightened activity of the BLA fear ensemble during shock reinstatement, activity of that population is neither necessary nor sufficient for fear reinstatement.</w:t>
      </w:r>
    </w:p>
    <w:p w14:paraId="4343A18F" w14:textId="4050D0EC"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582824" w:rsidRPr="00582824">
        <w:lastRenderedPageBreak/>
        <w:t>modifies the BLA and DG fear ensembles differently, such that BLA ensemble inhibition can no longer disrupt freezing, while DG ensemble inhibition still does.</w:t>
      </w:r>
    </w:p>
    <w:p w14:paraId="1499CAEF" w14:textId="67414CE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xposure—an unrelated experienc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These results are consistent with the notion that perturbing DG dynamics can produce a general modulation of freezing responses, while only inhibition of BLA fear cells disrupts freezing. Difference scores bet</w:t>
      </w:r>
      <w:r w:rsidR="001B3DEE">
        <w:t>ween freezing during light-on versus</w:t>
      </w:r>
      <w:r w:rsidRPr="00582824">
        <w:t xml:space="preserve"> light-off epochs revealed that inhibition of DG fear cells led to moderately less freezing during light-on epochs compared to eYFP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36" w:name="_Toc414981717"/>
      <w:r>
        <w:t>Discussion</w:t>
      </w:r>
      <w:bookmarkEnd w:id="136"/>
    </w:p>
    <w:p w14:paraId="330AF1FE" w14:textId="19FFD8E7" w:rsidR="00424B5B" w:rsidRDefault="00097DF6" w:rsidP="00097DF6">
      <w:r>
        <w:tab/>
      </w:r>
      <w:r w:rsidRPr="00097DF6">
        <w:t xml:space="preserve">Together, these data suggest that both hippocampal and amygdala ensembles active during fear conditioning are necessary for fear reinstatement, providing new insight into the neural components underlying fear relapse. Further work exploring the competing interactions of networks of cells across fear learning and fear suppression </w:t>
      </w:r>
      <w:r w:rsidRPr="00097DF6">
        <w:lastRenderedPageBreak/>
        <w:t>could provide important insight into how the brain competes for the expression of fear throughout fear extinction and relapse</w:t>
      </w:r>
      <w:r w:rsidR="007D5AA2">
        <w:t xml:space="preserve"> </w:t>
      </w:r>
      <w:r w:rsidR="007D5AA2">
        <w:fldChar w:fldCharType="begin" w:fldLock="1"/>
      </w:r>
      <w:r w:rsidR="003226D8">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7D5AA2">
        <w:fldChar w:fldCharType="separate"/>
      </w:r>
      <w:r w:rsidR="007D5AA2" w:rsidRPr="007D5AA2">
        <w:rPr>
          <w:noProof/>
        </w:rPr>
        <w:t>(Clem and Schiller, 2016)</w:t>
      </w:r>
      <w:r w:rsidR="007D5AA2">
        <w:fldChar w:fldCharType="end"/>
      </w:r>
      <w:r w:rsidRPr="00097DF6">
        <w:t>. Moreover, identification of memory representations in the brain–or, engrams–that process aversive experiences that subsequently re-emerge during fear relapse could introduce a plausible route for treating trauma-related disorders, and these findings point to DG- and BLA-mediated engrams as key nodes contributing to the re-emergence of a contextual fear memory.</w:t>
      </w:r>
    </w:p>
    <w:p w14:paraId="194F4DCD" w14:textId="77777777" w:rsidR="00424B5B" w:rsidRDefault="00424B5B">
      <w:pPr>
        <w:tabs>
          <w:tab w:val="clear" w:pos="720"/>
        </w:tabs>
        <w:spacing w:line="240" w:lineRule="auto"/>
      </w:pPr>
      <w:r>
        <w:br w:type="page"/>
      </w:r>
    </w:p>
    <w:p w14:paraId="5F9BBE74" w14:textId="0F5FCE1B" w:rsidR="00140203" w:rsidRDefault="00140203" w:rsidP="00140203">
      <w:pPr>
        <w:pStyle w:val="BUFigureCaption"/>
      </w:pPr>
      <w:bookmarkStart w:id="137" w:name="_Toc410040897"/>
      <w:r w:rsidRPr="00480FA9">
        <w:lastRenderedPageBreak/>
        <w:t xml:space="preserve">Figure </w:t>
      </w:r>
      <w:r>
        <w:t>3.</w:t>
      </w:r>
      <w:r w:rsidRPr="00480FA9">
        <w:t>1. Histological characterization of fear reinstatement schedule.</w:t>
      </w:r>
      <w:bookmarkEnd w:id="137"/>
      <w:r w:rsidRPr="00480FA9">
        <w:t xml:space="preserve"> </w:t>
      </w:r>
    </w:p>
    <w:p w14:paraId="7087A39F" w14:textId="50821420" w:rsidR="00140203" w:rsidRDefault="00F06B46">
      <w:pPr>
        <w:tabs>
          <w:tab w:val="clear" w:pos="720"/>
        </w:tabs>
        <w:spacing w:line="240" w:lineRule="auto"/>
      </w:pPr>
      <w:r>
        <w:rPr>
          <w:noProof/>
        </w:rPr>
        <w:drawing>
          <wp:inline distT="0" distB="0" distL="0" distR="0" wp14:anchorId="4985DA10" wp14:editId="28313AD1">
            <wp:extent cx="5255622" cy="6925377"/>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5622" cy="6925377"/>
                    </a:xfrm>
                    <a:prstGeom prst="rect">
                      <a:avLst/>
                    </a:prstGeom>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Fos.</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eYFP.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eYFP), c-Fos</w:t>
      </w:r>
      <w:r w:rsidRPr="00140203">
        <w:rPr>
          <w:vertAlign w:val="superscript"/>
        </w:rPr>
        <w:t>+</w:t>
      </w:r>
      <w:r w:rsidRPr="00480FA9">
        <w:t xml:space="preserve"> cells (c</w:t>
      </w:r>
      <w:r w:rsidR="00F46FC5">
        <w:t>-</w:t>
      </w:r>
      <w:r w:rsidRPr="00480FA9">
        <w:t xml:space="preserve">Fos), merged green and red channels (Merge). Yellow arrows designate double-positive cells. Top images are representative of high overlap, and bottom ar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7777777" w:rsidR="00140203" w:rsidRDefault="00480FA9" w:rsidP="00E76B5C">
      <w:pPr>
        <w:pStyle w:val="ListParagraph"/>
        <w:numPr>
          <w:ilvl w:val="0"/>
          <w:numId w:val="11"/>
        </w:numPr>
      </w:pPr>
      <w:r w:rsidRPr="00480FA9">
        <w:t>Quantitative analysis of overlap between FC-tagged cells and c-Fos</w:t>
      </w:r>
      <w:r w:rsidRPr="00140203">
        <w:rPr>
          <w:vertAlign w:val="superscript"/>
        </w:rPr>
        <w:t>+</w:t>
      </w:r>
      <w:r w:rsidRPr="00480FA9">
        <w:t xml:space="preserve"> cells in each group. Overlap between FC-tagged cells and c-Fos</w:t>
      </w:r>
      <w:r w:rsidRPr="00140203">
        <w:rPr>
          <w:vertAlign w:val="superscript"/>
        </w:rPr>
        <w:t>+</w:t>
      </w:r>
      <w:r w:rsidRPr="00480FA9">
        <w:t xml:space="preserve"> cells was high after FC and significantly decreased following EXT. While overlap remained low during the reinstating shock, it significantly increased during Recall after reinstatement. (n = 12 sections per group, i.e. 4 mice and 3 sections per mouse; *P &lt; 0.05, **P &lt; 0.01, ***P &lt; 0.001, ****P &lt; 0.0001; left graph: F</w:t>
      </w:r>
      <w:r w:rsidRPr="00140203">
        <w:rPr>
          <w:vertAlign w:val="subscript"/>
        </w:rPr>
        <w:t xml:space="preserve">3,44 </w:t>
      </w:r>
      <w:r w:rsidRPr="00480FA9">
        <w:t>= 24.16; right graph: F</w:t>
      </w:r>
      <w:r w:rsidRPr="00140203">
        <w:rPr>
          <w:vertAlign w:val="subscript"/>
        </w:rPr>
        <w:t xml:space="preserve">3,44 </w:t>
      </w:r>
      <w:r w:rsidRPr="00480FA9">
        <w:t xml:space="preserve">= 68.25; one-way ANOVA followed by Tukey’s test). Counts were normalized to % of eYFP+ cells in the left graph and to ROI area size in the right graph. </w:t>
      </w:r>
    </w:p>
    <w:p w14:paraId="6A13FD2D" w14:textId="77777777" w:rsidR="00140203" w:rsidRDefault="00480FA9" w:rsidP="00E76B5C">
      <w:pPr>
        <w:pStyle w:val="ListParagraph"/>
        <w:numPr>
          <w:ilvl w:val="0"/>
          <w:numId w:val="11"/>
        </w:numPr>
      </w:pPr>
      <w:r w:rsidRPr="00480FA9">
        <w:lastRenderedPageBreak/>
        <w:t>Linear regression between average freezing during Recall and overlap in the DG demonstrates that overlap in the DG is predictive of freezing (n = 12 mice; F</w:t>
      </w:r>
      <w:r w:rsidRPr="00140203">
        <w:rPr>
          <w:vertAlign w:val="subscript"/>
        </w:rPr>
        <w:t>1,10</w:t>
      </w:r>
      <w:r w:rsidRPr="00480FA9">
        <w:t xml:space="preserve"> = 6.344; *P = 0.0305; R</w:t>
      </w:r>
      <w:r w:rsidRPr="00140203">
        <w:rPr>
          <w:vertAlign w:val="superscript"/>
        </w:rPr>
        <w:t>2</w:t>
      </w:r>
      <w:r w:rsidRPr="00480FA9">
        <w:t xml:space="preserve"> = 0.3882; linear regression). </w:t>
      </w:r>
    </w:p>
    <w:p w14:paraId="41525AE3" w14:textId="77777777" w:rsidR="00140203" w:rsidRDefault="00480FA9" w:rsidP="00E76B5C">
      <w:pPr>
        <w:pStyle w:val="ListParagraph"/>
        <w:numPr>
          <w:ilvl w:val="0"/>
          <w:numId w:val="11"/>
        </w:numPr>
      </w:pPr>
      <w:r w:rsidRPr="00480FA9">
        <w:t>Same as quantification in f, but for BLA. When counts were normalized to % of eYFP</w:t>
      </w:r>
      <w:r w:rsidRPr="001515DE">
        <w:rPr>
          <w:vertAlign w:val="superscript"/>
        </w:rPr>
        <w:t>+</w:t>
      </w:r>
      <w:r w:rsidRPr="00480FA9">
        <w:t xml:space="preserve"> cells, there was significantly higher overlap in the BLA immediately after the shock, compared to the next day during Recall (from left to right: n = 34 slices from 4 mice, n = 37 slices from 4 mice, n = 42 slices from 4 mice; *P &lt; 0.05; left graph: F</w:t>
      </w:r>
      <w:r w:rsidRPr="00140203">
        <w:rPr>
          <w:vertAlign w:val="subscript"/>
        </w:rPr>
        <w:t>2,110</w:t>
      </w:r>
      <w:r w:rsidRPr="00480FA9">
        <w:t xml:space="preserve"> = 2.271; right graph: F</w:t>
      </w:r>
      <w:r w:rsidRPr="00140203">
        <w:rPr>
          <w:vertAlign w:val="subscript"/>
        </w:rPr>
        <w:t>2,110</w:t>
      </w:r>
      <w:r w:rsidRPr="00480FA9">
        <w:t xml:space="preserve"> = 4.405; one-way ANOVA followed by Tukey’s test). </w:t>
      </w:r>
    </w:p>
    <w:p w14:paraId="7324EFCF" w14:textId="0F758D03" w:rsidR="00480FA9" w:rsidRPr="00480FA9" w:rsidRDefault="00480FA9" w:rsidP="00E76B5C">
      <w:pPr>
        <w:pStyle w:val="ListParagraph"/>
        <w:numPr>
          <w:ilvl w:val="0"/>
          <w:numId w:val="11"/>
        </w:numPr>
      </w:pPr>
      <w:r w:rsidRPr="00480FA9">
        <w:t>Linear regression between average freezing during Recall and overlap in the BLA across the IS-Recall and EXT-Recall groups. There was no significant relationship between the two measures (n = 8 mice; F</w:t>
      </w:r>
      <w:r w:rsidRPr="00140203">
        <w:rPr>
          <w:vertAlign w:val="subscript"/>
        </w:rPr>
        <w:t>1,6</w:t>
      </w:r>
      <w:r w:rsidRPr="00480FA9">
        <w:t xml:space="preserve"> = 2.158; linear regression).</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8" w:name="_Toc410040898"/>
      <w:r w:rsidRPr="00044DB9">
        <w:lastRenderedPageBreak/>
        <w:t xml:space="preserve">Figure </w:t>
      </w:r>
      <w:r w:rsidR="00254CF0">
        <w:t>3.</w:t>
      </w:r>
      <w:r w:rsidRPr="00044DB9">
        <w:t xml:space="preserve">2. </w:t>
      </w:r>
      <w:r w:rsidRPr="00044DB9">
        <w:rPr>
          <w:i/>
          <w:iCs/>
        </w:rPr>
        <w:t xml:space="preserve">In vivo </w:t>
      </w:r>
      <w:r w:rsidRPr="00044DB9">
        <w:t>calcium imaging in mice undergoin</w:t>
      </w:r>
      <w:r>
        <w:t>g fear reinstatement paradigm.</w:t>
      </w:r>
      <w:bookmarkEnd w:id="138"/>
      <w:r>
        <w:t xml:space="preserve"> </w:t>
      </w:r>
    </w:p>
    <w:p w14:paraId="388DF6A4" w14:textId="3900DEBC" w:rsidR="00480FA9" w:rsidRDefault="0042105D">
      <w:pPr>
        <w:tabs>
          <w:tab w:val="clear" w:pos="720"/>
        </w:tabs>
        <w:spacing w:line="240" w:lineRule="auto"/>
      </w:pPr>
      <w:r>
        <w:rPr>
          <w:noProof/>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 xml:space="preserve">Example fields of view in CA1- (top) and BLA-implanted mice (bottom),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fear conditioning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9" w:name="_Toc410040899"/>
      <w:r w:rsidRPr="007E52F4">
        <w:lastRenderedPageBreak/>
        <w:t xml:space="preserve">Figure </w:t>
      </w:r>
      <w:r>
        <w:t>3.</w:t>
      </w:r>
      <w:r w:rsidRPr="007E52F4">
        <w:t>3. Optical inhibition of the DG or BLA fear ensemble disrupts reinstated fear.</w:t>
      </w:r>
      <w:bookmarkEnd w:id="139"/>
    </w:p>
    <w:p w14:paraId="247253F5" w14:textId="1C8F77B6" w:rsidR="0042105D" w:rsidRDefault="007E52F4">
      <w:pPr>
        <w:tabs>
          <w:tab w:val="clear" w:pos="720"/>
        </w:tabs>
        <w:spacing w:line="240" w:lineRule="auto"/>
      </w:pPr>
      <w:r>
        <w:rPr>
          <w:noProof/>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ArchT-eYFP.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 xml:space="preserve">(d-g) </w:t>
      </w:r>
      <w:r w:rsidR="007E52F4" w:rsidRPr="007E52F4">
        <w:t xml:space="preserve">Line graphs: 2-minute light OFF and ON epochs during Recall for the two </w:t>
      </w:r>
      <w:r w:rsidR="00346CE8">
        <w:t xml:space="preserve"> </w:t>
      </w:r>
      <w:r w:rsidR="007E52F4" w:rsidRPr="007E52F4">
        <w:t xml:space="preserve">experimental ArchT groups (DG Exp &amp; BLA Exp) and the two control no-opsin groups (DG eYFP &amp; BLA eYFP).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DG Exp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DG eYFP Recall (t</w:t>
      </w:r>
      <w:r w:rsidRPr="00E24DA6">
        <w:rPr>
          <w:vertAlign w:val="subscript"/>
        </w:rPr>
        <w:t>21</w:t>
      </w:r>
      <w:r w:rsidRPr="007E52F4">
        <w:t xml:space="preserve"> = 0.05067, n.s., P = 0.9600; paired t-test; n = 22 paired epochs from 11 mice). </w:t>
      </w:r>
    </w:p>
    <w:p w14:paraId="55E82082" w14:textId="77777777" w:rsidR="00E24DA6" w:rsidRDefault="007E52F4" w:rsidP="00E76B5C">
      <w:pPr>
        <w:pStyle w:val="ListParagraph"/>
        <w:numPr>
          <w:ilvl w:val="0"/>
          <w:numId w:val="13"/>
        </w:numPr>
      </w:pPr>
      <w:r w:rsidRPr="007E52F4">
        <w:t>BLA eYFP Recall (t</w:t>
      </w:r>
      <w:r w:rsidRPr="00E24DA6">
        <w:rPr>
          <w:vertAlign w:val="subscript"/>
        </w:rPr>
        <w:t>15</w:t>
      </w:r>
      <w:r w:rsidRPr="007E52F4">
        <w:t xml:space="preserve"> = 0.3915, n.s.,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 xml:space="preserve">(i,j) Same line and bar graphs as in d-g, but for the behavioral design in h. </w:t>
      </w:r>
    </w:p>
    <w:p w14:paraId="42E0D462" w14:textId="77777777" w:rsidR="00E24DA6" w:rsidRDefault="007E52F4" w:rsidP="00E76B5C">
      <w:pPr>
        <w:pStyle w:val="ListParagraph"/>
        <w:numPr>
          <w:ilvl w:val="0"/>
          <w:numId w:val="13"/>
        </w:numPr>
      </w:pPr>
      <w:r w:rsidRPr="007E52F4">
        <w:t>DG Pos Recall (t</w:t>
      </w:r>
      <w:r w:rsidRPr="00E24DA6">
        <w:rPr>
          <w:vertAlign w:val="subscript"/>
        </w:rPr>
        <w:t>23</w:t>
      </w:r>
      <w:r w:rsidRPr="007E52F4">
        <w:t xml:space="preserve"> = 2.053, n.s., P = 0.0516; paired t-test; n = 24 paired epochs from 12 mice). </w:t>
      </w:r>
    </w:p>
    <w:p w14:paraId="79B46E4C" w14:textId="77777777" w:rsidR="00E24DA6" w:rsidRDefault="007E52F4" w:rsidP="00E76B5C">
      <w:pPr>
        <w:pStyle w:val="ListParagraph"/>
        <w:numPr>
          <w:ilvl w:val="0"/>
          <w:numId w:val="13"/>
        </w:numPr>
      </w:pPr>
      <w:r w:rsidRPr="007E52F4">
        <w:t>BLA Pos Recall (t</w:t>
      </w:r>
      <w:r w:rsidRPr="00E24DA6">
        <w:rPr>
          <w:vertAlign w:val="subscript"/>
        </w:rPr>
        <w:t>15</w:t>
      </w:r>
      <w:r w:rsidRPr="007E52F4">
        <w:t xml:space="preserve"> = 0.1986, n.s.,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Exp, Pos, eYFP), calculated as freezing in light ON epoch – freezing in light OFF epoch, for each set of epochs for each mouse. There was a strong trend towards a decrease in freezing in the light ON epoch in the Exp group vs. the eYFP group, and there was no difference in the Pos vs. eYFP groups (from left to right: n = 25 scores from 13 mice, 24 scores from 12 mice, 22 scores from 11 mice; F</w:t>
      </w:r>
      <w:r w:rsidRPr="00E24DA6">
        <w:rPr>
          <w:vertAlign w:val="subscript"/>
        </w:rPr>
        <w:t>2,68</w:t>
      </w:r>
      <w:r w:rsidRPr="007E52F4">
        <w:t xml:space="preserve"> = 2.351, P = 0.1030; DG Exp vs. DG eYFP, n.s., P = 0.0658; DG Pos vs. DG eYFP, n.s., P = 0.2682; one-way ANOVA followed by Dunnett’s test). </w:t>
      </w:r>
    </w:p>
    <w:p w14:paraId="1EB15D0E" w14:textId="77777777" w:rsidR="00E24DA6" w:rsidRDefault="007E52F4" w:rsidP="00E76B5C">
      <w:pPr>
        <w:pStyle w:val="ListParagraph"/>
        <w:numPr>
          <w:ilvl w:val="0"/>
          <w:numId w:val="13"/>
        </w:numPr>
      </w:pPr>
      <w:r w:rsidRPr="007E52F4">
        <w:t>Same as k but for BLA groups. The BLA Exp group showed significantly lower freezing during the light ON epoch compared to the BLA eYFP group (</w:t>
      </w:r>
      <w:r w:rsidRPr="00E24DA6">
        <w:rPr>
          <w:i/>
          <w:iCs/>
        </w:rPr>
        <w:t>p</w:t>
      </w:r>
      <w:r w:rsidRPr="007E52F4">
        <w:t xml:space="preserve"> = 0.0122), whereas there was no difference in the BLA Pos vs. BLA eYFP groups (</w:t>
      </w:r>
      <w:r w:rsidRPr="00E24DA6">
        <w:rPr>
          <w:i/>
          <w:iCs/>
        </w:rPr>
        <w:t>p</w:t>
      </w:r>
      <w:r w:rsidRPr="007E52F4">
        <w:t xml:space="preserve"> = 0.8797) (from left to right: n = 18 scores from 9 mice, 16 scores from 8 mice, 16 scores from 8 mice; F</w:t>
      </w:r>
      <w:r w:rsidRPr="00E24DA6">
        <w:rPr>
          <w:vertAlign w:val="subscript"/>
        </w:rPr>
        <w:t>2,47</w:t>
      </w:r>
      <w:r w:rsidRPr="007E52F4">
        <w:t xml:space="preserve"> = 4.811, P = 0.0126; BLA Exp vs. BLA eYFP, *P = 0.0122; BLA Pos vs. BLA eYFP, n.s., P = 0.8797; one-way ANOVA followed by Dunnett’s test). </w:t>
      </w:r>
    </w:p>
    <w:p w14:paraId="42FEFCB0" w14:textId="154B9185" w:rsidR="007E52F4" w:rsidRPr="007E52F4" w:rsidRDefault="007E52F4" w:rsidP="00E76B5C">
      <w:pPr>
        <w:pStyle w:val="ListParagraph"/>
        <w:numPr>
          <w:ilvl w:val="0"/>
          <w:numId w:val="13"/>
        </w:numPr>
      </w:pPr>
      <w:r w:rsidRPr="007E52F4">
        <w:lastRenderedPageBreak/>
        <w:t>Summary graph of freezing difference scores across all groups in Figure 3. While mice in the BLA and DG Exp groups show significantly less freezing during light ON epochs, the BLA and DG Pos groups and BLA and DG eYFP groups show no difference in freezing between light ON and light OFF epochs (from left to right: n = 18 scores from 9 mice, 25 scores from 13 mice, 16 scores from 8 mice, 24 scores from 12 mice, 16 scores from 8 mice, 22 scores from 12 mice; BLA Exp, t</w:t>
      </w:r>
      <w:r w:rsidRPr="00E24DA6">
        <w:rPr>
          <w:vertAlign w:val="subscript"/>
        </w:rPr>
        <w:t>17</w:t>
      </w:r>
      <w:r w:rsidRPr="007E52F4">
        <w:t xml:space="preserve"> = 4.277, ***P = 0.0005; DG Exp, t</w:t>
      </w:r>
      <w:r w:rsidRPr="00E24DA6">
        <w:rPr>
          <w:vertAlign w:val="subscript"/>
        </w:rPr>
        <w:t>24</w:t>
      </w:r>
      <w:r w:rsidRPr="007E52F4">
        <w:t xml:space="preserve"> = 2.781, *P = 0.0104; BLA Pos, t</w:t>
      </w:r>
      <w:r w:rsidRPr="00E24DA6">
        <w:rPr>
          <w:vertAlign w:val="subscript"/>
        </w:rPr>
        <w:t>15</w:t>
      </w:r>
      <w:r w:rsidRPr="007E52F4">
        <w:t xml:space="preserve"> = 0.1986, n.s., P = 0.8452; DG Pos, t</w:t>
      </w:r>
      <w:r w:rsidRPr="00E24DA6">
        <w:rPr>
          <w:vertAlign w:val="subscript"/>
        </w:rPr>
        <w:t>23</w:t>
      </w:r>
      <w:r w:rsidRPr="007E52F4">
        <w:t xml:space="preserve"> = 2.053, n.s., P = 0.0516; BLA eYFP, t</w:t>
      </w:r>
      <w:r w:rsidRPr="00E24DA6">
        <w:rPr>
          <w:vertAlign w:val="subscript"/>
        </w:rPr>
        <w:t>15</w:t>
      </w:r>
      <w:r w:rsidRPr="007E52F4">
        <w:t xml:space="preserve"> = 0.3915, n.s., P = 0.7010; DG eYFP, t</w:t>
      </w:r>
      <w:r w:rsidRPr="00E24DA6">
        <w:rPr>
          <w:vertAlign w:val="subscript"/>
        </w:rPr>
        <w:t>21</w:t>
      </w:r>
      <w:r w:rsidRPr="007E52F4">
        <w:t xml:space="preserve"> = 0.05076, n.s.,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40" w:name="_Toc410040900"/>
      <w:r w:rsidRPr="005F4F2D">
        <w:lastRenderedPageBreak/>
        <w:t xml:space="preserve">Figure </w:t>
      </w:r>
      <w:r>
        <w:t>S3.</w:t>
      </w:r>
      <w:r w:rsidRPr="005F4F2D">
        <w:t>1. Behavior in reinstatement paradigm.</w:t>
      </w:r>
      <w:bookmarkEnd w:id="140"/>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a14="http://schemas.microsoft.com/office/drawing/2010/main"/>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152572AB" w:rsidR="00DA6A56" w:rsidRDefault="005F4F2D" w:rsidP="00E76B5C">
      <w:pPr>
        <w:pStyle w:val="ListParagraph"/>
        <w:numPr>
          <w:ilvl w:val="0"/>
          <w:numId w:val="14"/>
        </w:numPr>
      </w:pPr>
      <w:r w:rsidRPr="005F4F2D">
        <w:t xml:space="preserve">Mice underwent FC and EXT as in Figure </w:t>
      </w:r>
      <w:r w:rsidR="005C1B7C">
        <w:t>3.</w:t>
      </w:r>
      <w:r w:rsidRPr="005F4F2D">
        <w:t xml:space="preserve">1a; however, they then received a 30-minute immobilization stress session and were tested for reinstatement 24 hours later. </w:t>
      </w:r>
    </w:p>
    <w:p w14:paraId="3BDF1AA0" w14:textId="77777777" w:rsidR="00DA6A56" w:rsidRDefault="005F4F2D" w:rsidP="00E76B5C">
      <w:pPr>
        <w:pStyle w:val="ListParagraph"/>
        <w:numPr>
          <w:ilvl w:val="0"/>
          <w:numId w:val="14"/>
        </w:numPr>
      </w:pPr>
      <w:r w:rsidRPr="005F4F2D">
        <w:lastRenderedPageBreak/>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n.s., P = 0.0828; unpaired t-test; n = 5 minutes for each group). </w:t>
      </w:r>
    </w:p>
    <w:p w14:paraId="0C6C64B0" w14:textId="790D3F4B" w:rsidR="005F4F2D" w:rsidRPr="005F4F2D" w:rsidRDefault="005F4F2D" w:rsidP="00E76B5C">
      <w:pPr>
        <w:pStyle w:val="ListParagraph"/>
        <w:numPr>
          <w:ilvl w:val="0"/>
          <w:numId w:val="14"/>
        </w:numPr>
      </w:pPr>
      <w:r w:rsidRPr="005F4F2D">
        <w:t>On average, mice that received the immobilization stress froze the same amount during Recall (t</w:t>
      </w:r>
      <w:r w:rsidRPr="005F4F2D">
        <w:rPr>
          <w:vertAlign w:val="subscript"/>
        </w:rPr>
        <w:t>6</w:t>
      </w:r>
      <w:r w:rsidRPr="005F4F2D">
        <w:t xml:space="preserve"> = 0.9245, n.s.,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41"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41"/>
    </w:p>
    <w:p w14:paraId="552A083C" w14:textId="7F261265" w:rsidR="00284E0B" w:rsidRPr="00284E0B" w:rsidRDefault="00284E0B" w:rsidP="00284E0B">
      <w:pPr>
        <w:pStyle w:val="BUFigureCaption"/>
      </w:pPr>
      <w:r>
        <w:rPr>
          <w:noProof/>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2" w:name="_Toc410040902"/>
      <w:r w:rsidRPr="00476B3B">
        <w:lastRenderedPageBreak/>
        <w:t xml:space="preserve">Figure </w:t>
      </w:r>
      <w:r>
        <w:t>S3.3</w:t>
      </w:r>
      <w:r w:rsidRPr="00476B3B">
        <w:t>. Cell registration examples.</w:t>
      </w:r>
      <w:bookmarkEnd w:id="142"/>
    </w:p>
    <w:p w14:paraId="18417C43" w14:textId="7A42BC57" w:rsidR="005B0486" w:rsidRDefault="005B0486" w:rsidP="005B0486">
      <w:pPr>
        <w:pStyle w:val="BUFigureCaption"/>
        <w:rPr>
          <w:rFonts w:eastAsiaTheme="majorEastAsia"/>
        </w:rPr>
      </w:pPr>
      <w:r>
        <w:rPr>
          <w:rFonts w:eastAsiaTheme="majorEastAsia"/>
          <w:noProof/>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3"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43"/>
    </w:p>
    <w:p w14:paraId="2741067C" w14:textId="630B82DC" w:rsidR="00B34C8F" w:rsidRDefault="00B34C8F" w:rsidP="00B34C8F">
      <w:pPr>
        <w:pStyle w:val="BUFigureCaption"/>
        <w:rPr>
          <w:rFonts w:eastAsiaTheme="majorEastAsia"/>
        </w:rPr>
      </w:pPr>
      <w:r>
        <w:rPr>
          <w:rFonts w:eastAsiaTheme="majorEastAsia"/>
          <w:noProof/>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4" w:name="_Toc410040904"/>
      <w:r w:rsidRPr="00476B3B">
        <w:lastRenderedPageBreak/>
        <w:t xml:space="preserve">Figure </w:t>
      </w:r>
      <w:r w:rsidR="00B307F0">
        <w:t>S3.</w:t>
      </w:r>
      <w:r>
        <w:t>5</w:t>
      </w:r>
      <w:r w:rsidRPr="00476B3B">
        <w:t>. Inhibition of BLA fear ensemble does not prevent reinstatement.</w:t>
      </w:r>
      <w:bookmarkEnd w:id="144"/>
    </w:p>
    <w:p w14:paraId="7274CA54" w14:textId="3CCAAB66" w:rsidR="0092726A" w:rsidRDefault="0092726A" w:rsidP="00B34C8F">
      <w:pPr>
        <w:pStyle w:val="BUFigureCaption"/>
        <w:rPr>
          <w:rFonts w:eastAsiaTheme="majorEastAsia"/>
        </w:rPr>
      </w:pPr>
      <w:r>
        <w:rPr>
          <w:rFonts w:eastAsiaTheme="majorEastAsia"/>
          <w:noProof/>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Schematic of viral strategy. A viral cocktail of AAV9-c-Fos-tTA and AAV9-TRE-ArchT-eYFP was infused into the BLA for activity-dependent induction of ArchT-eYFP</w:t>
      </w:r>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opsin controls (eYFP group), experimental mice that received optical inhibition (ArchT group) showed comparable levels of freezing during Recall, indicating that inhibition of the BLA fear ensemble did not prevent reinstatement (t</w:t>
      </w:r>
      <w:r w:rsidRPr="0092726A">
        <w:rPr>
          <w:vertAlign w:val="subscript"/>
        </w:rPr>
        <w:t>9</w:t>
      </w:r>
      <w:r w:rsidRPr="00476B3B">
        <w:t xml:space="preserve"> = 0.935, n.s., P = 3742; unpaired t-test; ArchT, n = 7 mice; eYFP,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5" w:name="_Toc410040905"/>
      <w:r>
        <w:lastRenderedPageBreak/>
        <w:t>Figure S3.6. Stimulation of BLA fear ensemble does not mimic reinstatement.</w:t>
      </w:r>
      <w:bookmarkEnd w:id="145"/>
      <w:r>
        <w:t xml:space="preserve"> </w:t>
      </w:r>
    </w:p>
    <w:p w14:paraId="04ABA782" w14:textId="4CBB4969" w:rsidR="00195679" w:rsidRDefault="00195679" w:rsidP="00B34C8F">
      <w:pPr>
        <w:pStyle w:val="BUFigureCaption"/>
        <w:rPr>
          <w:rFonts w:eastAsiaTheme="majorEastAsia"/>
        </w:rPr>
      </w:pPr>
      <w:r>
        <w:rPr>
          <w:rFonts w:eastAsiaTheme="majorEastAsia"/>
          <w:noProof/>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Freezing across Recall session after fear ensemble stimulation for ChR2 and eYFP groups. (</w:t>
      </w:r>
      <w:r w:rsidRPr="00195679">
        <w:rPr>
          <w:b/>
        </w:rPr>
        <w:t>c</w:t>
      </w:r>
      <w:r>
        <w:t>) Comparison of average freezing during Recall session after fear ensemble stimulation, for ChR2 and eYFP groups (t</w:t>
      </w:r>
      <w:r w:rsidRPr="00195679">
        <w:rPr>
          <w:vertAlign w:val="subscript"/>
        </w:rPr>
        <w:t>14</w:t>
      </w:r>
      <w:r>
        <w:t xml:space="preserve"> = 0.8265, n.s.,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6" w:name="_Toc410040906"/>
      <w:r w:rsidRPr="00476B3B">
        <w:lastRenderedPageBreak/>
        <w:t xml:space="preserve">Figure </w:t>
      </w:r>
      <w:r>
        <w:t>S3.7</w:t>
      </w:r>
      <w:r w:rsidRPr="00476B3B">
        <w:t>. Inhibition of the fear ensemble after extinction does not alter freezing behavior.</w:t>
      </w:r>
      <w:bookmarkEnd w:id="146"/>
    </w:p>
    <w:p w14:paraId="45D90447" w14:textId="2F99B7E3" w:rsidR="00670CB6" w:rsidRDefault="00670CB6" w:rsidP="00670CB6">
      <w:pPr>
        <w:pStyle w:val="BUFigureCaption"/>
        <w:rPr>
          <w:rFonts w:eastAsiaTheme="majorEastAsia"/>
        </w:rPr>
      </w:pPr>
      <w:r>
        <w:rPr>
          <w:rFonts w:eastAsiaTheme="majorEastAsia"/>
          <w:noProof/>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r w:rsidRPr="006A79D3">
        <w:rPr>
          <w:b/>
          <w:bCs/>
        </w:rPr>
        <w:t>b-d</w:t>
      </w:r>
      <w:r w:rsidRPr="00476B3B">
        <w:t>) Line graphs: 2-minute light OFF and ON epochs during Recall for the two experimental ArchT groups (DG ArchT &amp; BLA ArchT) and the one control no-opsin group (DG eYFP).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DG ArchT Recall (t</w:t>
      </w:r>
      <w:r w:rsidRPr="00670CB6">
        <w:rPr>
          <w:vertAlign w:val="subscript"/>
        </w:rPr>
        <w:t>11</w:t>
      </w:r>
      <w:r w:rsidRPr="00476B3B">
        <w:t xml:space="preserve"> = 1.65, n.s.,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DG eYFP Recall (t</w:t>
      </w:r>
      <w:r w:rsidRPr="00670CB6">
        <w:rPr>
          <w:vertAlign w:val="subscript"/>
        </w:rPr>
        <w:t>7</w:t>
      </w:r>
      <w:r w:rsidRPr="00476B3B">
        <w:t xml:space="preserve"> = 0.4724, n.s.,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BLA ArchT Recall (t</w:t>
      </w:r>
      <w:r w:rsidRPr="00670CB6">
        <w:rPr>
          <w:vertAlign w:val="subscript"/>
        </w:rPr>
        <w:t>11</w:t>
      </w:r>
      <w:r w:rsidRPr="00476B3B">
        <w:t xml:space="preserve"> = 0.9078, n.s.,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Summary graph of freezing difference scores across all graphs in this figure, calculated as freezing in light ON epoch – freezing in light OFF epoch, for each set of epochs for each mouse. There was no significant difference in freezing between the DG ArchT and DG eYFP groups (t</w:t>
      </w:r>
      <w:r w:rsidRPr="00670CB6">
        <w:rPr>
          <w:vertAlign w:val="subscript"/>
        </w:rPr>
        <w:t>18</w:t>
      </w:r>
      <w:r w:rsidRPr="00476B3B">
        <w:t xml:space="preserve"> = 0.8689, n.s., P = 0.3963; unpaired t-test; DG ArchT, n = 12 scores from 6 mice; DG </w:t>
      </w:r>
      <w:r w:rsidR="00BC7C28">
        <w:t xml:space="preserve">eYFP, n = </w:t>
      </w:r>
      <w:r w:rsidR="00AF478F">
        <w:t>8 scores from 4 mice</w:t>
      </w:r>
    </w:p>
    <w:p w14:paraId="43E5C399" w14:textId="203B84DC" w:rsidR="00AF478F" w:rsidRDefault="00AF478F" w:rsidP="00AF478F">
      <w:pPr>
        <w:pStyle w:val="Heading1"/>
        <w:numPr>
          <w:ilvl w:val="0"/>
          <w:numId w:val="1"/>
        </w:numPr>
      </w:pPr>
      <w:bookmarkStart w:id="147" w:name="_Toc414981718"/>
      <w:r w:rsidRPr="00AF478F">
        <w:lastRenderedPageBreak/>
        <w:t>CHAPTER 4</w:t>
      </w:r>
      <w:bookmarkEnd w:id="147"/>
    </w:p>
    <w:p w14:paraId="34D49938" w14:textId="4035A2F2" w:rsidR="00A32C6B" w:rsidRPr="00B82025" w:rsidRDefault="00BB6205" w:rsidP="00872A2C">
      <w:pPr>
        <w:pStyle w:val="Heading2"/>
      </w:pPr>
      <w:bookmarkStart w:id="148" w:name="_Toc414981719"/>
      <w:r w:rsidRPr="00B82025">
        <w:t xml:space="preserve">Discussion </w:t>
      </w:r>
      <w:r w:rsidR="00D30693">
        <w:t>overview</w:t>
      </w:r>
      <w:bookmarkEnd w:id="148"/>
    </w:p>
    <w:p w14:paraId="718C16DF" w14:textId="7D21FCD2" w:rsidR="008560AE" w:rsidRDefault="00A32C6B" w:rsidP="00B82025">
      <w:pPr>
        <w:pStyle w:val="BUMainText"/>
      </w:pPr>
      <w:r>
        <w:tab/>
      </w:r>
      <w:r w:rsidR="00B82025">
        <w:t xml:space="preserve">Everyday experience is dynamic and often filled with both predictable and unpredictable elements. In order to make sense of the world, the brain must be able to store information over </w:t>
      </w:r>
      <w:r w:rsidR="0075349F">
        <w:t>multiple timescales</w:t>
      </w:r>
      <w:r w:rsidR="00B82025">
        <w:t xml:space="preserve"> and </w:t>
      </w:r>
      <w:r w:rsidR="006248BD">
        <w:t xml:space="preserve">flexibly </w:t>
      </w:r>
      <w:r w:rsidR="00B82025">
        <w:t xml:space="preserve">accommodate new </w:t>
      </w:r>
      <w:r w:rsidR="003C1D38">
        <w:t xml:space="preserve">associations </w:t>
      </w:r>
      <w:r w:rsidR="00B82025">
        <w:t xml:space="preserve">as </w:t>
      </w:r>
      <w:r w:rsidR="006248BD">
        <w:t>events</w:t>
      </w:r>
      <w:r w:rsidR="00B82025">
        <w:t xml:space="preserve"> unfold</w:t>
      </w:r>
      <w:r w:rsidR="003C1D38">
        <w:t xml:space="preserve">. </w:t>
      </w:r>
      <w:r w:rsidR="00003E75">
        <w:t>The manifestation of these two functions is likely to be visible in neural activity patterns over long periods of time. Thus, i</w:t>
      </w:r>
      <w:r w:rsidR="0075349F">
        <w:t xml:space="preserve">n this thesis, the central question I </w:t>
      </w:r>
      <w:r w:rsidR="00003E75">
        <w:t>aimed to address</w:t>
      </w:r>
      <w:r w:rsidR="0075349F">
        <w:t xml:space="preserve">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w:t>
      </w:r>
      <w:r w:rsidR="00003E75">
        <w:t>grapple with these inquiries. This method enables the acquisition of</w:t>
      </w:r>
      <w:r w:rsidR="00E8034F">
        <w:t xml:space="preserve"> </w:t>
      </w:r>
      <w:r w:rsidR="00872A2C">
        <w:t>high dimensional data sets (i.e.</w:t>
      </w:r>
      <w:r w:rsidR="007D0E0C">
        <w:t xml:space="preserve">, large numbers of neurons) and, most crucially, </w:t>
      </w:r>
      <w:r w:rsidR="00003E75">
        <w:t>longitudinal surveillance of these neurons</w:t>
      </w:r>
      <w:r w:rsidR="008560AE">
        <w:t xml:space="preserve"> </w:t>
      </w:r>
      <w:r w:rsidR="008560AE">
        <w:fldChar w:fldCharType="begin" w:fldLock="1"/>
      </w:r>
      <w:r w:rsidR="00FD27BD">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008560AE">
        <w:fldChar w:fldCharType="separate"/>
      </w:r>
      <w:r w:rsidR="008560AE" w:rsidRPr="008560AE">
        <w:rPr>
          <w:noProof/>
        </w:rPr>
        <w:t>(Hamel et al., 2015)</w:t>
      </w:r>
      <w:r w:rsidR="008560AE">
        <w:fldChar w:fldCharType="end"/>
      </w:r>
      <w:r w:rsidR="007D0E0C">
        <w:t xml:space="preserve">. </w:t>
      </w:r>
      <w:r w:rsidR="00003E75">
        <w:t>Using this method</w:t>
      </w:r>
      <w:r w:rsidR="008560AE">
        <w:t xml:space="preserve">, I examined the activity patterns of neuronal ensembles </w:t>
      </w:r>
      <w:r w:rsidR="0028329D">
        <w:t>at</w:t>
      </w:r>
      <w:r w:rsidR="008560AE">
        <w:t xml:space="preserve"> multiple timescales. </w:t>
      </w:r>
      <w:r w:rsidR="0028329D">
        <w:t xml:space="preserve">In this section, I will attempt to synthesize my experiments (Chapters Two and Three) with the broader field of learning and memory (Chapter One). </w:t>
      </w:r>
    </w:p>
    <w:p w14:paraId="652298D5" w14:textId="6D39F9E2" w:rsidR="00C9148F" w:rsidRDefault="006A79DF" w:rsidP="00B82025">
      <w:pPr>
        <w:pStyle w:val="BUMainText"/>
      </w:pPr>
      <w:r>
        <w:tab/>
        <w:t xml:space="preserve">In Chapter One, I </w:t>
      </w:r>
      <w:r w:rsidR="00C17AE3">
        <w:t xml:space="preserve">described a handful of research focuses within the hippocampal community. </w:t>
      </w:r>
      <w:r w:rsidR="00276928">
        <w:t xml:space="preserve">From that pool, of particular relevance </w:t>
      </w:r>
      <w:r w:rsidR="00D102C2">
        <w:t xml:space="preserve">to this thesis </w:t>
      </w:r>
      <w:r w:rsidR="00276928">
        <w:t xml:space="preserve">are the ones </w:t>
      </w:r>
      <w:r w:rsidR="00D102C2">
        <w:t>investigating</w:t>
      </w:r>
      <w:r w:rsidR="00276928">
        <w:t xml:space="preserve"> neuronal sequences at multiple different timescales. At the </w:t>
      </w:r>
      <w:r w:rsidR="00D102C2">
        <w:t>behavioral</w:t>
      </w:r>
      <w:r w:rsidR="00276928">
        <w:t xml:space="preserve"> timescale, “place cell” sequences and “time cell” sequences are comprised of </w:t>
      </w:r>
      <w:r w:rsidR="00D102C2">
        <w:lastRenderedPageBreak/>
        <w:t xml:space="preserve">hippocampal </w:t>
      </w:r>
      <w:r w:rsidR="00276928">
        <w:t xml:space="preserve">neurons that fire in a fixed order with </w:t>
      </w:r>
      <w:r w:rsidR="00D102C2">
        <w:t>each</w:t>
      </w:r>
      <w:r w:rsidR="00276928">
        <w:t xml:space="preserve"> </w:t>
      </w:r>
      <w:r w:rsidR="00D102C2">
        <w:t xml:space="preserve">physical </w:t>
      </w:r>
      <w:r w:rsidR="00276928">
        <w:t>traversal through space or time</w:t>
      </w:r>
      <w:r w:rsidR="00B341EC">
        <w:t xml:space="preserve"> over multiple seconds</w:t>
      </w:r>
      <w:r w:rsidR="00276928">
        <w:t xml:space="preserve">. </w:t>
      </w:r>
      <w:r w:rsidR="003D0881">
        <w:t>Zooming in, a</w:t>
      </w:r>
      <w:r w:rsidR="00B341EC">
        <w:t>t the sub-second level</w:t>
      </w:r>
      <w:r w:rsidR="00D102C2">
        <w:t xml:space="preserve">, theta sequences are temporally compressed versions of aforementioned behavioral timescale sequences. Finally, zooming </w:t>
      </w:r>
      <w:r w:rsidR="00B341EC">
        <w:t xml:space="preserve">in </w:t>
      </w:r>
      <w:r w:rsidR="00D102C2">
        <w:t>further still, replay</w:t>
      </w:r>
      <w:r w:rsidR="00B341EC">
        <w:t>s</w:t>
      </w:r>
      <w:r w:rsidR="00D102C2">
        <w:t xml:space="preserve"> during SPW-Rs are the </w:t>
      </w:r>
      <w:r w:rsidR="006248BD">
        <w:t>most transient</w:t>
      </w:r>
      <w:r w:rsidR="00D102C2">
        <w:t xml:space="preserve"> </w:t>
      </w:r>
      <w:r w:rsidR="00B341EC">
        <w:t>activity patterns from</w:t>
      </w:r>
      <w:r w:rsidR="00D102C2">
        <w:t xml:space="preserve"> sequentially active neurons. Though these </w:t>
      </w:r>
      <w:r w:rsidR="00B341EC">
        <w:t xml:space="preserve">phenomena span a wide range of timescales (tens of seconds down to milliseconds) and likely serve different functions, it is worthwhile to consider them as components of a holistic process that ultimate subserve episodic memory. </w:t>
      </w:r>
    </w:p>
    <w:p w14:paraId="2B0EA708" w14:textId="77777777" w:rsidR="00D30693" w:rsidRDefault="00D30693" w:rsidP="00B82025">
      <w:pPr>
        <w:pStyle w:val="BUMainText"/>
      </w:pPr>
    </w:p>
    <w:p w14:paraId="6C2AB9B1" w14:textId="52AE95FF" w:rsidR="00D30693" w:rsidRDefault="00D30693" w:rsidP="00D30693">
      <w:pPr>
        <w:pStyle w:val="Heading2"/>
      </w:pPr>
      <w:bookmarkStart w:id="149" w:name="_Toc414981720"/>
      <w:r>
        <w:t>Behavioral-timescale neural sequences support temporal associations</w:t>
      </w:r>
      <w:bookmarkEnd w:id="149"/>
    </w:p>
    <w:p w14:paraId="409E1272" w14:textId="431CAF29" w:rsidR="00D619B5" w:rsidRDefault="00752E2F" w:rsidP="00B82025">
      <w:pPr>
        <w:pStyle w:val="BUMainText"/>
      </w:pPr>
      <w:r>
        <w:tab/>
        <w:t>As previously mentioned, one crucial component of episodic memory i</w:t>
      </w:r>
      <w:r w:rsidR="001002D7">
        <w:t xml:space="preserve">s the temporal order of events; most memories are only intelligible when they are correctly placed in time. For example, performing a risky rock climbing technique followed by dislocating your shoulder is a feasible </w:t>
      </w:r>
      <w:r w:rsidR="000F0B2C">
        <w:t>occurrence</w:t>
      </w:r>
      <w:r w:rsidR="001002D7">
        <w:t xml:space="preserve">, but a memory containing those events in the reverse order is probably less likely to have </w:t>
      </w:r>
      <w:r w:rsidR="000F0B2C">
        <w:t>transpired</w:t>
      </w:r>
      <w:r w:rsidR="001002D7">
        <w:t xml:space="preserve">. In rodent </w:t>
      </w:r>
      <w:r w:rsidR="009F3A8E">
        <w:t xml:space="preserve">hippocampal </w:t>
      </w:r>
      <w:r w:rsidR="001002D7">
        <w:t xml:space="preserve">literature, sequential events </w:t>
      </w:r>
      <w:r w:rsidR="003D0881">
        <w:t>were</w:t>
      </w:r>
      <w:r w:rsidR="001002D7">
        <w:t xml:space="preserve"> often studied in the spatial domain due to the ease with which neuronal signals can be correlated to spatial variables. However, the late Howard Eichenbaum was one of few pioneering thinkers to extend this </w:t>
      </w:r>
      <w:r w:rsidR="009F3A8E">
        <w:t xml:space="preserve">area of </w:t>
      </w:r>
      <w:r w:rsidR="001002D7">
        <w:t>study to domains outside of space.</w:t>
      </w:r>
      <w:r w:rsidR="009F3A8E">
        <w:t xml:space="preserve"> His</w:t>
      </w:r>
      <w:r w:rsidR="001002D7">
        <w:t xml:space="preserve"> </w:t>
      </w:r>
      <w:r w:rsidR="009F3A8E">
        <w:t xml:space="preserve">highly influential </w:t>
      </w:r>
      <w:r w:rsidR="001002D7">
        <w:t xml:space="preserve">relational memory theory </w:t>
      </w:r>
      <w:r w:rsidR="009F3A8E">
        <w:t xml:space="preserve">proposed that hippocampal representations could store directional relationships between arbitrary events just as it could store relationships between spatial landmarks </w:t>
      </w:r>
      <w:r w:rsidR="009F3A8E">
        <w:fldChar w:fldCharType="begin" w:fldLock="1"/>
      </w:r>
      <w:r w:rsidR="009F3A8E">
        <w:instrText>ADDIN CSL_CITATION {"citationItems":[{"id":"ITEM-1","itemData":{"ISSN":"0896-6273","PMID":"10399928","author":[{"dropping-particle":"","family":"Eichenbaum","given":"H","non-dropping-particle":"","parse-names":false,"suffix":""},{"dropping-particle":"","family":"Dudchenko","given":"P","non-dropping-particle":"","parse-names":false,"suffix":""},{"dropping-particle":"","family":"Wood","given":"E","non-dropping-particle":"","parse-names":false,"suffix":""},{"dropping-particle":"","family":"Shapiro","given":"M","non-dropping-particle":"","parse-names":false,"suffix":""},{"dropping-particle":"","family":"Tanila","given":"H","non-dropping-particle":"","parse-names":false,"suffix":""}],"container-title":"Neuron","id":"ITEM-1","issue":"2","issued":{"date-parts":[["1999","6"]]},"page":"209-26","title":"The hippocampus, memory, and place cells: is it spatial memory or a memory space?","type":"article-journal","volume":"23"},"uris":["http://www.mendeley.com/documents/?uuid=0509491b-e167-317b-a4b2-aed9c405897a"]},{"id":"ITEM-2","itemData":{"DOI":"10.1016/j.neuron.2014.07.032","ISSN":"08966273","author":[{"dropping-particle":"","family":"Eichenbaum","given":"Howard","non-dropping-particle":"","parse-names":false,"suffix":""},{"dropping-particle":"","family":"Cohen","given":"Neal J.","non-dropping-particle":"","parse-names":false,"suffix":""}],"container-title":"Neuron","id":"ITEM-2","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 Eichenbaum et al., 1999)","plainTextFormattedCitation":"(Eichenbaum and Cohen, 2014; Eichenbaum et al., 1999)","previouslyFormattedCitation":"(Eichenbaum and Cohen, 2014; Eichenbaum et al., 1999)"},"properties":{"noteIndex":0},"schema":"https://github.com/citation-style-language/schema/raw/master/csl-citation.json"}</w:instrText>
      </w:r>
      <w:r w:rsidR="009F3A8E">
        <w:fldChar w:fldCharType="separate"/>
      </w:r>
      <w:r w:rsidR="009F3A8E" w:rsidRPr="009F3A8E">
        <w:rPr>
          <w:noProof/>
        </w:rPr>
        <w:t>(Eichenbaum and Cohen, 2014; Eichenbaum et al., 1999)</w:t>
      </w:r>
      <w:r w:rsidR="009F3A8E">
        <w:fldChar w:fldCharType="end"/>
      </w:r>
      <w:r w:rsidR="009F3A8E">
        <w:t xml:space="preserve">. </w:t>
      </w:r>
    </w:p>
    <w:p w14:paraId="32C84609" w14:textId="043A90D4" w:rsidR="009406DB" w:rsidRDefault="00D619B5" w:rsidP="00B82025">
      <w:pPr>
        <w:pStyle w:val="BUMainText"/>
      </w:pPr>
      <w:r>
        <w:lastRenderedPageBreak/>
        <w:tab/>
      </w:r>
      <w:r w:rsidR="009F3A8E">
        <w:t xml:space="preserve">Early work from his laboratory showed that the hippocampus is necessary for transitive inference in </w:t>
      </w:r>
      <w:r w:rsidR="005F1F99">
        <w:t>rats</w:t>
      </w:r>
      <w:r w:rsidR="009F3A8E">
        <w:t xml:space="preserve"> </w:t>
      </w:r>
      <w:r w:rsidR="009F3A8E">
        <w:fldChar w:fldCharType="begin" w:fldLock="1"/>
      </w:r>
      <w: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rsidR="009F3A8E">
        <w:fldChar w:fldCharType="separate"/>
      </w:r>
      <w:r w:rsidR="009F3A8E" w:rsidRPr="009F3A8E">
        <w:rPr>
          <w:noProof/>
        </w:rPr>
        <w:t>(Bunsey and Eichenbaum, 1996; Dusek and Eichenbaum, 1997)</w:t>
      </w:r>
      <w:r w:rsidR="009F3A8E">
        <w:fldChar w:fldCharType="end"/>
      </w:r>
      <w:r w:rsidR="009F3A8E">
        <w:t xml:space="preserve">. </w:t>
      </w:r>
      <w:r w:rsidR="005F1F99">
        <w:t xml:space="preserve">In these experiments, rats were trained to associate a pair of odors, such that presentation of odor A would </w:t>
      </w:r>
      <w:r w:rsidR="003D0881">
        <w:t>entail</w:t>
      </w:r>
      <w:r w:rsidR="005F1F99">
        <w:t xml:space="preserve"> selection of odor B</w:t>
      </w:r>
      <w:r w:rsidR="006248BD">
        <w:t xml:space="preserve"> </w:t>
      </w:r>
      <w:r w:rsidR="003D0881">
        <w:t xml:space="preserve">(over another presented odor) </w:t>
      </w:r>
      <w:r w:rsidR="006248BD">
        <w:t>in order</w:t>
      </w:r>
      <w:r w:rsidR="005F1F99">
        <w:t xml:space="preserve"> to receive a reward. </w:t>
      </w:r>
      <w:r>
        <w:t>In separate trials</w:t>
      </w:r>
      <w:r w:rsidR="005F1F99">
        <w:t xml:space="preserve">, presentation of odor B would </w:t>
      </w:r>
      <w:r w:rsidR="003D0881">
        <w:t>require</w:t>
      </w:r>
      <w:r>
        <w:t xml:space="preserve"> selection of odor C. Transitive inference comes into play when odor A is presented, but suddenly odor B is not an available option. Instead, the rat must select odor C for </w:t>
      </w:r>
      <w:r w:rsidR="006248BD">
        <w:t>the</w:t>
      </w:r>
      <w:r>
        <w:t xml:space="preserve"> reward. Control rats were able to make this associative leap, but hippocampal lesion rats could not </w:t>
      </w:r>
      <w:r>
        <w:fldChar w:fldCharType="begin" w:fldLock="1"/>
      </w:r>
      <w:r w:rsidR="00F879D9">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mendeley":{"formattedCitation":"(Bunsey and Eichenbaum, 1996)","plainTextFormattedCitation":"(Bunsey and Eichenbaum, 1996)","previouslyFormattedCitation":"(Bunsey and Eichenbaum, 1996)"},"properties":{"noteIndex":0},"schema":"https://github.com/citation-style-language/schema/raw/master/csl-citation.json"}</w:instrText>
      </w:r>
      <w:r>
        <w:fldChar w:fldCharType="separate"/>
      </w:r>
      <w:r w:rsidRPr="00D619B5">
        <w:rPr>
          <w:noProof/>
        </w:rPr>
        <w:t>(Bunsey and Eichenbaum, 1996)</w:t>
      </w:r>
      <w:r>
        <w:fldChar w:fldCharType="end"/>
      </w:r>
      <w:r>
        <w:t xml:space="preserve">. In this paradigm, the odor pairings can be reimagined as a series of directed relationships such that A &gt; B &gt; C. </w:t>
      </w:r>
      <w:r w:rsidR="001920AE">
        <w:t>Subsequent</w:t>
      </w:r>
      <w:r w:rsidR="00F879D9">
        <w:t xml:space="preserve"> experiments </w:t>
      </w:r>
      <w:r w:rsidR="001920AE">
        <w:t xml:space="preserve">further </w:t>
      </w:r>
      <w:r w:rsidR="00F879D9">
        <w:t xml:space="preserve">extended the length of this associative list </w:t>
      </w:r>
      <w:r w:rsidR="00F879D9">
        <w:fldChar w:fldCharType="begin" w:fldLock="1"/>
      </w:r>
      <w:r w:rsidR="00F11064">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Dusek and Eichenbaum, 1997; Manns et al., 2007)","plainTextFormattedCitation":"(Dusek and Eichenbaum, 1997; Manns et al., 2007)","previouslyFormattedCitation":"(Dusek and Eichenbaum, 1997; Manns et al., 2007)"},"properties":{"noteIndex":0},"schema":"https://github.com/citation-style-language/schema/raw/master/csl-citation.json"}</w:instrText>
      </w:r>
      <w:r w:rsidR="00F879D9">
        <w:fldChar w:fldCharType="separate"/>
      </w:r>
      <w:r w:rsidR="00F879D9" w:rsidRPr="00F879D9">
        <w:rPr>
          <w:noProof/>
        </w:rPr>
        <w:t>(Dusek and Eichenbaum, 1997; Manns et al., 2007)</w:t>
      </w:r>
      <w:r w:rsidR="00F879D9">
        <w:fldChar w:fldCharType="end"/>
      </w:r>
      <w:r w:rsidR="00F879D9">
        <w:t xml:space="preserve">. Even more importantly, these experiments established that </w:t>
      </w:r>
      <w:r w:rsidR="00842D75">
        <w:t>the hippocampus performs computations even on non-spatial variables</w:t>
      </w:r>
      <w:r w:rsidR="000F0B2C">
        <w:t xml:space="preserve"> and is capabl</w:t>
      </w:r>
      <w:r w:rsidR="001920AE">
        <w:t>e of storing</w:t>
      </w:r>
      <w:r w:rsidR="000F0B2C">
        <w:t xml:space="preserve"> directed relationships between objects</w:t>
      </w:r>
      <w:r w:rsidR="00842D75">
        <w:t xml:space="preserve">. </w:t>
      </w:r>
      <w:r w:rsidR="001920AE">
        <w:t xml:space="preserve">This capability unlocks the potential for the hippocampus to </w:t>
      </w:r>
      <w:r w:rsidR="0023703D">
        <w:t xml:space="preserve">encode arbitrary events under a </w:t>
      </w:r>
      <w:r w:rsidR="006248BD">
        <w:t>scaffold</w:t>
      </w:r>
      <w:r w:rsidR="0023703D">
        <w:t xml:space="preserve"> of temporal flow</w:t>
      </w:r>
      <w:r w:rsidR="00537CE7">
        <w:t xml:space="preserve"> </w:t>
      </w:r>
      <w:r w:rsidR="00537CE7">
        <w:fldChar w:fldCharType="begin" w:fldLock="1"/>
      </w:r>
      <w:r w:rsidR="00CC7B5A">
        <w:instrText>ADDIN CSL_CITATION {"citationItems":[{"id":"ITEM-1","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1","issue":"2","issued":{"date-parts":[["2015","2"]]},"page":"92-99","title":"How the hippocampus preserves order: the role of prediction and context","type":"article-journal","volume":"19"},"uris":["http://www.mendeley.com/documents/?uuid=7ca1eb09-2291-3bb4-b3cd-77146996e9ed"]},{"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mendeley":{"formattedCitation":"(Davachi and DuBrow, 2015; Eichenbaum, 2014, 2017)","plainTextFormattedCitation":"(Davachi and DuBrow, 2015; Eichenbaum, 2014, 2017)","previouslyFormattedCitation":"(Davachi and DuBrow, 2015; Eichenbaum, 2014, 2017)"},"properties":{"noteIndex":0},"schema":"https://github.com/citation-style-language/schema/raw/master/csl-citation.json"}</w:instrText>
      </w:r>
      <w:r w:rsidR="00537CE7">
        <w:fldChar w:fldCharType="separate"/>
      </w:r>
      <w:r w:rsidR="00537CE7" w:rsidRPr="00537CE7">
        <w:rPr>
          <w:noProof/>
        </w:rPr>
        <w:t>(Davachi and DuBrow, 2015; Eichenbaum, 2014, 2017)</w:t>
      </w:r>
      <w:r w:rsidR="00537CE7">
        <w:fldChar w:fldCharType="end"/>
      </w:r>
      <w:r w:rsidR="0023703D">
        <w:t>. In other words, an episodic memory can be interpreted as a series of directed relationships between events (Event 1 leads to Event 2 leads to Event 3, etc.)</w:t>
      </w:r>
      <w:r w:rsidR="006248BD">
        <w:t xml:space="preserve"> in the same way that spatial</w:t>
      </w:r>
      <w:r w:rsidR="009406DB">
        <w:t xml:space="preserve"> locations predict each other along a familiar route</w:t>
      </w:r>
      <w:r w:rsidR="0023703D">
        <w:t xml:space="preserve">. </w:t>
      </w:r>
    </w:p>
    <w:p w14:paraId="7921F7CB" w14:textId="49988AD0" w:rsidR="00752E2F" w:rsidRDefault="009406DB" w:rsidP="00B82025">
      <w:pPr>
        <w:pStyle w:val="BUMainText"/>
      </w:pPr>
      <w:r>
        <w:tab/>
      </w:r>
      <w:r w:rsidR="0023703D">
        <w:t xml:space="preserve">The role of the hippocampus </w:t>
      </w:r>
      <w:r w:rsidR="003E4D54">
        <w:t>might be</w:t>
      </w:r>
      <w:r w:rsidR="0023703D">
        <w:t xml:space="preserve"> that of a sequence generator</w:t>
      </w:r>
      <w:r w:rsidR="00F11064">
        <w:t xml:space="preserve"> that maintains a </w:t>
      </w:r>
      <w:r>
        <w:t xml:space="preserve">neural </w:t>
      </w:r>
      <w:r w:rsidR="00F11064">
        <w:t>pattern of sequential activity</w:t>
      </w:r>
      <w:r w:rsidR="00CC7B5A">
        <w:t xml:space="preserve"> to produce predictive power</w:t>
      </w:r>
      <w:r w:rsidR="002407A1">
        <w:t xml:space="preserve"> </w:t>
      </w:r>
      <w:r w:rsidR="002407A1">
        <w:fldChar w:fldCharType="begin" w:fldLock="1"/>
      </w:r>
      <w:r w:rsidR="002407A1">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3","issue":"6","issued":{"date-parts":[["1996"]]},"page":"579-90","title":"A sequence predicting CA3 is a flexible associator that learns and uses context to solve hippocampal-like tasks.","type":"article-journal","volume":"6"},"uris":["http://www.mendeley.com/documents/?uuid=f25c28c7-b334-36ec-96de-173a5d7923fd"]},{"id":"ITEM-4","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4","issue":"8","issued":{"date-parts":[["1998","8"]]},"page":"317-23","title":"The hippocampus as an associator of discontiguous events.","type":"article-journal","volume":"21"},"uris":["http://www.mendeley.com/documents/?uuid=5af0db6a-5d6c-32eb-96cd-ae0685faddde"]}],"mendeley":{"formattedCitation":"(Buzsáki and Tingley, 2018; Levy, 1996; Levy et al., 2005; Wallenstein et al., 1998)","plainTextFormattedCitation":"(Buzsáki and Tingley, 2018; Levy, 1996; Levy et al., 2005; Wallenstein et al., 1998)","previouslyFormattedCitation":"(Buzsáki and Tingley, 2018; Levy, 1996; Levy et al., 2005; Wallenstein et al., 1998)"},"properties":{"noteIndex":0},"schema":"https://github.com/citation-style-language/schema/raw/master/csl-citation.json"}</w:instrText>
      </w:r>
      <w:r w:rsidR="002407A1">
        <w:fldChar w:fldCharType="separate"/>
      </w:r>
      <w:r w:rsidR="002407A1" w:rsidRPr="002407A1">
        <w:rPr>
          <w:noProof/>
        </w:rPr>
        <w:t>(Buzsáki and Tingley, 2018; Levy, 1996; Levy et al., 2005; Wallenstein et al., 1998)</w:t>
      </w:r>
      <w:r w:rsidR="002407A1">
        <w:fldChar w:fldCharType="end"/>
      </w:r>
      <w:r>
        <w:t xml:space="preserve">. </w:t>
      </w:r>
      <w:r w:rsidR="00CC7B5A">
        <w:t xml:space="preserve">However, this function is </w:t>
      </w:r>
      <w:r w:rsidR="00CC7B5A">
        <w:lastRenderedPageBreak/>
        <w:t xml:space="preserve">only possible if the same neurons can consistently be activated in the same order. One </w:t>
      </w:r>
      <w:r w:rsidR="003D0881">
        <w:t xml:space="preserve">piece of evidence that would support this view would be </w:t>
      </w:r>
      <w:r w:rsidR="00CC7B5A">
        <w:t xml:space="preserve">sequential activity under controlled sensory conditions. Because place cell sequences are at least in part driven by visual landmarks </w:t>
      </w:r>
      <w:r w:rsidR="003E4D54">
        <w:fldChar w:fldCharType="begin" w:fldLock="1"/>
      </w:r>
      <w:r w:rsidR="003E4D54">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id":"ITEM-2","itemData":{"DOI":"10.1038/s41586-019-0939-3","ISSN":"0028-0836","abstract":"Hippocampal place cells are spatially tuned neurons that serve as elements of a ‘cognitive map’ in the mammalian brain1. To detect the animal’s location, place cells are thought to rely upon two interacting mechanisms: sensing the position of the animal relative to familiar landmarks2,3 and measuring the distance and direction that the animal has travelled from previously occupied locations4–7. The latter mechanism—known as path integration—requires a finely tuned gain factor that relates the animal’s self-movement to the updating of position on the internal cognitive map, as well as external landmarks to correct the positional error that accumulates8,9. Models of hippocampal place cells and entorhinal grid cells based on path integration treat the path-integration gain as a constant9–14, but behavioural evidence in humans suggests that the gain is modifiable15. Here we show, using physiological evidence from rat hippocampal place cells, that the path-integration gain is a highly plastic variable that can be altered by persistent conflict between self-motion cues and feedback from external landmarks. In an augmented-reality system, visual landmarks were moved in proportion to the movement of a rat on a circular track, creating continuous conflict with path integration. Sustained exposure to this cue conflict resulted in predictable and prolonged recalibration of the path-integration gain, as estimated from the place cells after the landmarks were turned off. We propose that this rapid plasticity keeps the positional update in register with the movement of the rat in the external world over behavioural timescales. These results also demonstrate that visual landmarks not only provide a signal to correct cumulative error in the path-integration system4,8,16–19, but also rapidly fine-tune the integration computation itself.","author":[{"dropping-particle":"","family":"Jayakumar","given":"Ravikrishnan P.","non-dropping-particle":"","parse-names":false,"suffix":""},{"dropping-particle":"","family":"Madhav","given":"Manu S.","non-dropping-particle":"","parse-names":false,"suffix":""},{"dropping-particle":"","family":"Savelli","given":"Francesco","non-dropping-particle":"","parse-names":false,"suffix":""},{"dropping-particle":"","family":"Blair","given":"Hugh T.","non-dropping-particle":"","parse-names":false,"suffix":""},{"dropping-particle":"","family":"Cowan","given":"Noah J.","non-dropping-particle":"","parse-names":false,"suffix":""},{"dropping-particle":"","family":"Knierim","given":"James J.","non-dropping-particle":"","parse-names":false,"suffix":""}],"container-title":"Nature","id":"ITEM-2","issue":"7745","issued":{"date-parts":[["2019","2","11"]]},"page":"533-537","publisher":"Nature Publishing Group","title":"Recalibration of path integration in hippocampal place cells","type":"article-journal","volume":"566"},"uris":["http://www.mendeley.com/documents/?uuid=15fbdec3-cc6e-307a-8edb-174ee42845d4"]}],"mendeley":{"formattedCitation":"(Jayakumar et al., 2019; Muller et al., 1987a)","plainTextFormattedCitation":"(Jayakumar et al., 2019; Muller et al., 1987a)","previouslyFormattedCitation":"(Jayakumar et al., 2019; Muller et al., 1987a)"},"properties":{"noteIndex":0},"schema":"https://github.com/citation-style-language/schema/raw/master/csl-citation.json"}</w:instrText>
      </w:r>
      <w:r w:rsidR="003E4D54">
        <w:fldChar w:fldCharType="separate"/>
      </w:r>
      <w:r w:rsidR="003E4D54" w:rsidRPr="003E4D54">
        <w:rPr>
          <w:noProof/>
        </w:rPr>
        <w:t>(Jayakumar et al., 2019; Muller et al., 1987a)</w:t>
      </w:r>
      <w:r w:rsidR="003E4D54">
        <w:fldChar w:fldCharType="end"/>
      </w:r>
      <w:r w:rsidR="00CC7B5A">
        <w:t xml:space="preserve">, </w:t>
      </w:r>
      <w:r w:rsidR="003E4D54">
        <w:t xml:space="preserve">keeping spatial location and optic flow fixed was necessary to observe </w:t>
      </w:r>
      <w:r w:rsidR="003E4D54" w:rsidRPr="003D0881">
        <w:t xml:space="preserve">bona fide </w:t>
      </w:r>
      <w:r w:rsidR="003E4D54">
        <w:t>neural sequences independent of space</w:t>
      </w:r>
      <w:r w:rsidR="00CC7B5A">
        <w:t xml:space="preserve">. </w:t>
      </w:r>
      <w:r w:rsidR="002407A1">
        <w:t xml:space="preserve">In a creative paradigm, </w:t>
      </w:r>
      <w:r w:rsidR="00CC7B5A">
        <w:fldChar w:fldCharType="begin" w:fldLock="1"/>
      </w:r>
      <w:r w:rsidR="003E4D5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rsidR="00CC7B5A">
        <w:fldChar w:fldCharType="separate"/>
      </w:r>
      <w:r w:rsidR="00CC7B5A">
        <w:rPr>
          <w:noProof/>
        </w:rPr>
        <w:t>Pastalkova et al.</w:t>
      </w:r>
      <w:r w:rsidR="00CC7B5A" w:rsidRPr="00CC7B5A">
        <w:rPr>
          <w:noProof/>
        </w:rPr>
        <w:t xml:space="preserve"> </w:t>
      </w:r>
      <w:r w:rsidR="00CC7B5A">
        <w:rPr>
          <w:noProof/>
        </w:rPr>
        <w:t>(</w:t>
      </w:r>
      <w:r w:rsidR="00CC7B5A" w:rsidRPr="00CC7B5A">
        <w:rPr>
          <w:noProof/>
        </w:rPr>
        <w:t>2008)</w:t>
      </w:r>
      <w:r w:rsidR="00CC7B5A">
        <w:fldChar w:fldCharType="end"/>
      </w:r>
      <w:r w:rsidR="003E4D54">
        <w:t xml:space="preserve"> used a running wheel so that a rat would run in place in between trials of a maze task. During running wheel episodes, cells in hippocampal CA1 fired in sequences trial after trial, indicating that even when the rat was not using spatial cues, reliable sequences could be observed. </w:t>
      </w:r>
      <w:r w:rsidR="005B33F6">
        <w:t>Moreover, these sequences distinguished between events;</w:t>
      </w:r>
      <w:r w:rsidR="003E4D54">
        <w:t xml:space="preserve"> a separate </w:t>
      </w:r>
      <w:r w:rsidR="005B33F6">
        <w:t>population</w:t>
      </w:r>
      <w:r w:rsidR="003E4D54">
        <w:t xml:space="preserve"> of cells was activated prior to different behavioral choices and the relative activity of these two populations could predict upcoming decisions (e.g., sequence 1 predict</w:t>
      </w:r>
      <w:r w:rsidR="001F5F18">
        <w:t>ed</w:t>
      </w:r>
      <w:r w:rsidR="003E4D54">
        <w:t xml:space="preserve"> one choice while sequence 2 predicted another). </w:t>
      </w:r>
      <w:r w:rsidR="002407A1">
        <w:t>Since this study, many others have replicated this finding across a variety of behaviors and species</w:t>
      </w:r>
      <w:r w:rsidR="001F5F18">
        <w:t xml:space="preserve"> within the entorhinal-hippocampal system</w:t>
      </w:r>
      <w:r w:rsidR="002407A1">
        <w:t xml:space="preserve"> </w:t>
      </w:r>
      <w:r w:rsidR="002407A1">
        <w:fldChar w:fldCharType="begin" w:fldLock="1"/>
      </w:r>
      <w:r w:rsidR="00390F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1126/science.1206773","ISSN":"0036-8075","PMID":"21817056","abstract":"Episodic memory or memory for the detailed events in our lives is critically dependent on structures of the medial temporal lobe (MTL). A fundamental component of episodic memory is memory for the temporal order of items within an episode. To understand the contribution of individual MTL structures to temporal-order memory, we recorded single-unit activity and local field potential from three MTL areas (hippocampus and entorhinal and perirhinal cortex) and visual area TE as monkeys performed a temporal-order memory task. Hippocampus provided incremental timing signals from one item presentation to the next, whereas perirhinal cortex signaled the conjunction of items and their relative temporal order. Thus, perirhinal cortex appeared to integrate timing information from hippocampus with item information from visual sensory area TE.","author":[{"dropping-particle":"","family":"Naya","given":"Y.","non-dropping-particle":"","parse-names":false,"suffix":""},{"dropping-particle":"","family":"Suzuki","given":"W. A.","non-dropping-particle":"","parse-names":false,"suffix":""}],"container-title":"Science","id":"ITEM-2","issue":"6043","issued":{"date-parts":[["2011","8","5"]]},"page":"773-776","title":"Integrating What and When Across the Primate Medial Temporal Lobe","type":"article-journal","volume":"333"},"uris":["http://www.mendeley.com/documents/?uuid=efb7f63c-b647-3063-89d4-d03bd8ec5b4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5","issue":"4","issued":{"date-parts":[["2011"]]},"page":"737-749","publisher":"Elsevier Inc.","title":"Hippocampal “time cells” bridge the gap in memory for discontiguous events","type":"article-journal","volume":"71"},"uris":["http://www.mendeley.com/documents/?uuid=a66a7de3-605e-4de3-8341-00b1949a84b2"]},{"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id":"ITEM-7","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7","issue":"36","issued":{"date-parts":[["2013","9","4"]]},"page":"14607-14616","title":"Distinct hippocampal time cell sequences represent odor memories in immobilized rats","type":"article-journal","volume":"33"},"uris":["http://www.mendeley.com/documents/?uuid=6110bf20-6b7a-3392-9c96-d6fe3e2e2300"]},{"id":"ITEM-8","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8","issue":"6","issued":{"date-parts":[["2017","6","21"]]},"page":"1248-1262.e4","title":"Temporal and Rate Coding for Discrete Event Sequences in the Hippocampus","type":"article-journal","volume":"94"},"uris":["http://www.mendeley.com/documents/?uuid=34acbad1-8f24-3067-82db-9dd9947d8b79"]},{"id":"ITEM-9","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9","issue":"3","issued":{"date-parts":[["2017","5","3"]]},"page":"677-688.e6","title":"Medial Entorhinal Cortex Selectively Supports Temporal Coding by Hippocampal Neurons","type":"article-journal","volume":"94"},"uris":["http://www.mendeley.com/documents/?uuid=504c7d15-7a23-459d-abbe-938c7696d7f4"]},{"id":"ITEM-10","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0","issue":"2","issued":{"date-parts":[["2015"]]},"page":"282-288","title":"Theta sequences are essential for internally generated hippocampal firing fields","type":"article-journal","volume":"18"},"uris":["http://www.mendeley.com/documents/?uuid=512e1149-ab6a-4fc4-acd5-b3f9c7916348"]},{"id":"ITEM-1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1","issue":"2","issued":{"date-parts":[["2015","10","21"]]},"page":"357-366","title":"Internally Recurring Hippocampal Sequences as a Population Template of Spatiotemporal Information","type":"article-journal","volume":"88"},"uris":["http://www.mendeley.com/documents/?uuid=ff5e6c2e-77ae-48cc-8c5a-bf53866848b2"]},{"id":"ITEM-12","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2","issue":"3","issued":{"date-parts":[["2015","11","4"]]},"page":"578-589","title":"During Running in Place, Grid Cells Integrate Elapsed Time and Distance Run","type":"article-journal","volume":"88"},"uris":["http://www.mendeley.com/documents/?uuid=517ac41c-9673-3018-8364-5a31fb9cb6b2"]},{"id":"ITEM-1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Kraus et al., 2013, 2015, MacDonald et al., 2011, 2013; Mau et al., 2018; Modi et al., 2014; Naya and Suzuki, 2011; Robinson et al., 2017; Taxidis et al., 2018; Terada et al., 2017; Villette et al., 2015; Wang et al., 2015)","plainTextFormattedCitation":"(Gill et al., 2011; Kraus et al., 2013, 2015, MacDonald et al., 2011, 2013; Mau et al., 2018; Modi et al., 2014; Naya and Suzuki, 2011; Robinson et al., 2017; Taxidis et al., 2018; Terada et al., 2017; Villette et al., 2015; Wang et al., 2015)","previouslyFormattedCitation":"(Gill et al., 2011; Kraus et al., 2013, 2015, MacDonald et al., 2011, 2013; Mau et al., 2018; Modi et al., 2014; Naya and Suzuki, 2011; Robinson et al., 2017; Taxidis et al., 2018; Terada et al., 2017; Villette et al., 2015; Wang et al., 2015)"},"properties":{"noteIndex":0},"schema":"https://github.com/citation-style-language/schema/raw/master/csl-citation.json"}</w:instrText>
      </w:r>
      <w:r w:rsidR="002407A1">
        <w:fldChar w:fldCharType="separate"/>
      </w:r>
      <w:r w:rsidR="00390FC2" w:rsidRPr="00390FC2">
        <w:rPr>
          <w:noProof/>
        </w:rPr>
        <w:t>(Gill et al., 2011; Kraus et al., 2013, 2015, MacDonald et al., 2011, 2013; Mau et al., 2018; Modi et al., 2014; Naya and Suzuki, 2011; Robinson et al., 2017; Taxidis et al., 2018; Terada et al., 2017; Villette et al., 2015; Wang et al., 2015)</w:t>
      </w:r>
      <w:r w:rsidR="002407A1">
        <w:fldChar w:fldCharType="end"/>
      </w:r>
      <w:r w:rsidR="002407A1">
        <w:t xml:space="preserve">. </w:t>
      </w:r>
    </w:p>
    <w:p w14:paraId="713CA85A" w14:textId="13C9A91E" w:rsidR="006F1E25" w:rsidRDefault="00D30693" w:rsidP="00B82025">
      <w:pPr>
        <w:pStyle w:val="BUMainText"/>
      </w:pPr>
      <w:r>
        <w:tab/>
        <w:t xml:space="preserve">Behavioral-timescale hippocampal sequences are correlated with behavior. Place cell sequences predict upcoming decisions </w:t>
      </w:r>
      <w:r>
        <w:fldChar w:fldCharType="begin" w:fldLock="1"/>
      </w:r>
      <w:r>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DOI":"10.1523/JNEUROSCI.3234-05.2006","ISSN":"0270-6474","author":[{"dropping-particle":"","family":"Smith","given":"D","non-dropping-particle":"","parse-names":false,"suffix":""},{"dropping-particle":"","family":"Mizumori","given":"S","non-dropping-particle":"","parse-names":false,"suffix":""}],"container-title":"Journal of Neuroscience","id":"ITEM-3","issue":"12","issued":{"date-parts":[["2006"]]},"page":"3154-3163","title":"Learning-Related Development of Context-Specific Neuronal Responses to Places and Events: The Hippocampal Role in Context Processing","type":"article-journal","volume":"26"},"uris":["http://www.mendeley.com/documents/?uuid=fe365e35-965d-4a7d-80e6-8321f1a7a161"]}],"mendeley":{"formattedCitation":"(Ferbinteanu and Shapiro, 2003; Smith and Mizumori, 2006; Wood et al., 2000)","plainTextFormattedCitation":"(Ferbinteanu and Shapiro, 2003; Smith and Mizumori, 2006; Wood et al., 2000)","previouslyFormattedCitation":"(Ferbinteanu and Shapiro, 2003; Smith and Mizumori, 2006; Wood et al., 2000)"},"properties":{"noteIndex":0},"schema":"https://github.com/citation-style-language/schema/raw/master/csl-citation.json"}</w:instrText>
      </w:r>
      <w:r>
        <w:fldChar w:fldCharType="separate"/>
      </w:r>
      <w:r w:rsidRPr="00D30693">
        <w:rPr>
          <w:noProof/>
        </w:rPr>
        <w:t>(Ferbinteanu and Shapiro, 2003; Smith and Mizumori, 2006; Wood et al., 2000)</w:t>
      </w:r>
      <w:r>
        <w:fldChar w:fldCharType="end"/>
      </w:r>
      <w:r>
        <w:t xml:space="preserve">, and sequences during delays do the same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2","issue":"36","issued":{"date-parts":[["2013","9","4"]]},"page":"14607-14616","title":"Distinct hippocampal time cell sequences represent odor memories in immobilized rats","type":"article-journal","volume":"33"},"uris":["http://www.mendeley.com/documents/?uuid=6110bf20-6b7a-3392-9c96-d6fe3e2e2300"]}],"mendeley":{"formattedCitation":"(MacDonald et al., 2013; Pastalkova et al., 2008)","plainTextFormattedCitation":"(MacDonald et al., 2013; Pastalkova et al., 2008)","previouslyFormattedCitation":"(MacDonald et al., 2013; Pastalkova et al., 2008)"},"properties":{"noteIndex":0},"schema":"https://github.com/citation-style-language/schema/raw/master/csl-citation.json"}</w:instrText>
      </w:r>
      <w:r>
        <w:fldChar w:fldCharType="separate"/>
      </w:r>
      <w:r w:rsidRPr="00D30693">
        <w:rPr>
          <w:noProof/>
        </w:rPr>
        <w:t>(MacDonald et al., 2013; Pastalkova et al., 2008)</w:t>
      </w:r>
      <w:r>
        <w:fldChar w:fldCharType="end"/>
      </w:r>
      <w:r>
        <w:t xml:space="preserve">. </w:t>
      </w:r>
      <w:r w:rsidR="005B33F6">
        <w:t>A consequence of this feature is that i</w:t>
      </w:r>
      <w:r w:rsidR="00FE39EE">
        <w:t xml:space="preserve">f hippocampal sequences </w:t>
      </w:r>
      <w:r w:rsidR="007B0A7F">
        <w:t xml:space="preserve">actually </w:t>
      </w:r>
      <w:r w:rsidR="00FE39EE">
        <w:t xml:space="preserve">represent a readout of internal state, erroneous choices </w:t>
      </w:r>
      <w:r w:rsidR="00FE39EE">
        <w:lastRenderedPageBreak/>
        <w:t xml:space="preserve">should also be preceded by “erroneous” sequences. Indeed, </w:t>
      </w:r>
      <w:r>
        <w:t>the expression of incorrect sequence</w:t>
      </w:r>
      <w:r w:rsidR="00FE39EE">
        <w:t>s</w:t>
      </w:r>
      <w:r w:rsidR="005B33F6">
        <w:t xml:space="preserve"> coincide with incorrect decisions on a navigational task</w:t>
      </w:r>
      <w:r>
        <w:t xml:space="preserve"> </w:t>
      </w:r>
      <w:r w:rsidR="00AC69AB">
        <w:fldChar w:fldCharType="begin" w:fldLock="1"/>
      </w:r>
      <w:r w:rsidR="00D70567">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C69AB">
        <w:fldChar w:fldCharType="separate"/>
      </w:r>
      <w:r w:rsidR="00AC69AB" w:rsidRPr="00AC69AB">
        <w:rPr>
          <w:noProof/>
        </w:rPr>
        <w:t>(Pastalkova et al., 2008)</w:t>
      </w:r>
      <w:r w:rsidR="00AC69AB">
        <w:fldChar w:fldCharType="end"/>
      </w:r>
      <w:r w:rsidR="00AC69AB">
        <w:t xml:space="preserve">. </w:t>
      </w:r>
      <w:r w:rsidR="007B0A7F">
        <w:t>Furthermore</w:t>
      </w:r>
      <w:r w:rsidR="00390FC2">
        <w:t xml:space="preserve">, if sequences are involved with the encoding of a memory, they should develop in parallel with learning. In accordance with this idea, as a rat learned the rules of a navigational task, there was a corresponding increase in the number of hippocampal neurons participating in the sequence </w:t>
      </w:r>
      <w:r w:rsidR="00390FC2">
        <w:fldChar w:fldCharType="begin" w:fldLock="1"/>
      </w:r>
      <w:r w:rsidR="006B51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390FC2">
        <w:fldChar w:fldCharType="separate"/>
      </w:r>
      <w:r w:rsidR="00390FC2" w:rsidRPr="00390FC2">
        <w:rPr>
          <w:noProof/>
        </w:rPr>
        <w:t>(Gill et al., 2011)</w:t>
      </w:r>
      <w:r w:rsidR="00390FC2">
        <w:fldChar w:fldCharType="end"/>
      </w:r>
      <w:r w:rsidR="00390FC2">
        <w:t>. During training in an eyeblink conditioning task, a similar effect was observed in conjunction with increases</w:t>
      </w:r>
      <w:r w:rsidR="006B51C2">
        <w:t xml:space="preserve"> in intercellular activity correlations </w:t>
      </w:r>
      <w:r w:rsidR="006B51C2">
        <w:fldChar w:fldCharType="begin" w:fldLock="1"/>
      </w:r>
      <w:r w:rsidR="006B51C2">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6B51C2">
        <w:fldChar w:fldCharType="separate"/>
      </w:r>
      <w:r w:rsidR="006B51C2" w:rsidRPr="006B51C2">
        <w:rPr>
          <w:noProof/>
        </w:rPr>
        <w:t>(Modi et al., 2014)</w:t>
      </w:r>
      <w:r w:rsidR="006B51C2">
        <w:fldChar w:fldCharType="end"/>
      </w:r>
      <w:r w:rsidR="00390FC2">
        <w:t xml:space="preserve">. </w:t>
      </w:r>
      <w:r w:rsidR="006B51C2">
        <w:t xml:space="preserve">More recently, sequentially active cells were found to accrue over the course of learning an olfactory working memory task </w:t>
      </w:r>
      <w:r w:rsidR="006B51C2">
        <w:fldChar w:fldCharType="begin" w:fldLock="1"/>
      </w:r>
      <w:r w:rsidR="006F1E25">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plainTextFormattedCitation":"(Taxidis et al., 2018)","previouslyFormattedCitation":"(Taxidis et al., 2018)"},"properties":{"noteIndex":0},"schema":"https://github.com/citation-style-language/schema/raw/master/csl-citation.json"}</w:instrText>
      </w:r>
      <w:r w:rsidR="006B51C2">
        <w:fldChar w:fldCharType="separate"/>
      </w:r>
      <w:r w:rsidR="006B51C2" w:rsidRPr="006B51C2">
        <w:rPr>
          <w:noProof/>
        </w:rPr>
        <w:t>(Taxidis et al., 2018)</w:t>
      </w:r>
      <w:r w:rsidR="006B51C2">
        <w:fldChar w:fldCharType="end"/>
      </w:r>
      <w:r w:rsidR="006B51C2">
        <w:t xml:space="preserve">. </w:t>
      </w:r>
      <w:r w:rsidR="007B0A7F">
        <w:t xml:space="preserve">Finally, disruption of hippocampal sequences should interfere with behavior. Sequences in CA1 can be interrupted by inhibiting the MEC </w:t>
      </w:r>
      <w:r w:rsidR="007B0A7F">
        <w:fldChar w:fldCharType="begin" w:fldLock="1"/>
      </w:r>
      <w:r w:rsidR="007B0A7F">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7B0A7F">
        <w:fldChar w:fldCharType="separate"/>
      </w:r>
      <w:r w:rsidR="007B0A7F" w:rsidRPr="00D70567">
        <w:rPr>
          <w:noProof/>
        </w:rPr>
        <w:t>(Robinson et al., 2017)</w:t>
      </w:r>
      <w:r w:rsidR="007B0A7F">
        <w:fldChar w:fldCharType="end"/>
      </w:r>
      <w:r w:rsidR="007B0A7F">
        <w:t xml:space="preserve"> or the medial septum </w:t>
      </w:r>
      <w:r w:rsidR="007B0A7F">
        <w:fldChar w:fldCharType="begin" w:fldLock="1"/>
      </w:r>
      <w:r w:rsidR="007B0A7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7B0A7F">
        <w:fldChar w:fldCharType="separate"/>
      </w:r>
      <w:r w:rsidR="007B0A7F" w:rsidRPr="00D70567">
        <w:rPr>
          <w:noProof/>
        </w:rPr>
        <w:t>(Wang et al., 2015)</w:t>
      </w:r>
      <w:r w:rsidR="007B0A7F">
        <w:fldChar w:fldCharType="end"/>
      </w:r>
      <w:r w:rsidR="007B0A7F">
        <w:t xml:space="preserve"> and as expected, these manipulations impair performance. </w:t>
      </w:r>
      <w:r w:rsidR="005B33F6">
        <w:t xml:space="preserve">Unfortunately, researchers have yet to accomplish sequential single-cell manipulations of hippocampal neurons </w:t>
      </w:r>
      <w:r w:rsidR="005B33F6">
        <w:rPr>
          <w:i/>
        </w:rPr>
        <w:t xml:space="preserve">in </w:t>
      </w:r>
      <w:r w:rsidR="005B33F6" w:rsidRPr="005B33F6">
        <w:rPr>
          <w:i/>
        </w:rPr>
        <w:t>vivo</w:t>
      </w:r>
      <w:r w:rsidR="005B33F6">
        <w:t xml:space="preserve">. </w:t>
      </w:r>
      <w:r w:rsidR="003A1526">
        <w:t>The most germane study to date was one performed in orbitofrontal cortex, where</w:t>
      </w:r>
      <w:r w:rsidR="007B0A7F">
        <w:t xml:space="preserve"> fast (1 ms</w:t>
      </w:r>
      <w:r w:rsidR="006F1E25">
        <w:t xml:space="preserve"> total duration</w:t>
      </w:r>
      <w:r w:rsidR="007B0A7F">
        <w:t>) sequen</w:t>
      </w:r>
      <w:r w:rsidR="003A1526">
        <w:t xml:space="preserve">tial activation of single cortical neurons </w:t>
      </w:r>
      <w:r w:rsidR="007B0A7F">
        <w:t>elicit</w:t>
      </w:r>
      <w:r w:rsidR="003A1526">
        <w:t>ed</w:t>
      </w:r>
      <w:r w:rsidR="007B0A7F">
        <w:t xml:space="preserve"> one of either</w:t>
      </w:r>
      <w:r w:rsidR="006F1E25">
        <w:t xml:space="preserve"> consummatory or social behaviors </w:t>
      </w:r>
      <w:r w:rsidR="006F1E25">
        <w:fldChar w:fldCharType="begin" w:fldLock="1"/>
      </w:r>
      <w:r w:rsidR="006F1E25">
        <w:instrText>ADDIN CSL_CITATION {"citationItems":[{"id":"ITEM-1","itemData":{"DOI":"10.1038/s41586-018-0866-8","ISSN":"0028-0836","abstract":"Categorically distinct basic drives (for example, for social versus feeding behaviour1–3) can exert potent influences on each other; such interactions are likely to have important adaptive consequences (such as appropriate regulation of feeding in the context of social hierarchies) and can become maladaptive (such as in clinical settings involving anorexia). It is known that neural systems regulating natural and adaptive caloric intake, and those regulating social behaviours, involve related circuitry4–7, but the causal circuit mechanisms of these drive adjudications are not clear. Here we investigate the causal role in behaviour of cellular-resolution experience-specific neuronal populations in the orbitofrontal cortex, a major reward-processing hub that contains diverse activity-specific neuronal populations that respond differentially to various aspects of caloric intake8–13 and social stimuli14,15. We coupled genetically encoded activity imaging with the development and application of methods for optogenetic control of multiple individually defined cells, to both optically monitor and manipulate the activity of many orbitofrontal cortex neurons at the single-cell level in real time during rewarding experiences (caloric consumption and social interaction). We identified distinct populations within the orbitofrontal cortex that selectively responded to either caloric rewards or social stimuli, and found that activity of individually specified naturally feeding-responsive neurons was causally linked to increased feeding behaviour; this effect was selective as, by contrast, single-cell resolution activation of naturally social-responsive neurons inhibited feeding, and activation of neurons responsive to neither feeding nor social stimuli did not alter feeding behaviour. These results reveal the presence of potent cellular-level subnetworks within the orbitofrontal cortex that can be precisely engaged to bidirectionally control feeding behaviours subject to, for example, social influences.","author":[{"dropping-particle":"","family":"Jennings","given":"Joshua H.","non-dropping-particle":"","parse-names":false,"suffix":""},{"dropping-particle":"","family":"Kim","given":"Christina K.","non-dropping-particle":"","parse-names":false,"suffix":""},{"dropping-particle":"","family":"Marshel","given":"James H.","non-dropping-particle":"","parse-names":false,"suffix":""},{"dropping-particle":"","family":"Raffiee","given":"Misha","non-dropping-particle":"","parse-names":false,"suffix":""},{"dropping-particle":"","family":"Ye","given":"Li","non-dropping-particle":"","parse-names":false,"suffix":""},{"dropping-particle":"","family":"Quirin","given":"Sean","non-dropping-particle":"","parse-names":false,"suffix":""},{"dropping-particle":"","family":"Pak","given":"Sally","non-dropping-particle":"","parse-names":false,"suffix":""},{"dropping-particle":"","family":"Ramakrishnan","given":"Charu","non-dropping-particle":"","parse-names":false,"suffix":""},{"dropping-particle":"","family":"Deisseroth","given":"Karl","non-dropping-particle":"","parse-names":false,"suffix":""}],"container-title":"Nature","id":"ITEM-1","issue":"7741","issued":{"date-parts":[["2019","1","16"]]},"page":"645-649","publisher":"Nature Publishing Group","title":"Interacting neural ensembles in orbitofrontal cortex for social and feeding behaviour","type":"article-journal","volume":"565"},"uris":["http://www.mendeley.com/documents/?uuid=ff59fcdf-2dc4-3029-9afd-dadd3e503dd4"]}],"mendeley":{"formattedCitation":"(Jennings et al., 2019)","plainTextFormattedCitation":"(Jennings et al., 2019)","previouslyFormattedCitation":"(Jennings et al., 2019)"},"properties":{"noteIndex":0},"schema":"https://github.com/citation-style-language/schema/raw/master/csl-citation.json"}</w:instrText>
      </w:r>
      <w:r w:rsidR="006F1E25">
        <w:fldChar w:fldCharType="separate"/>
      </w:r>
      <w:r w:rsidR="006F1E25" w:rsidRPr="006F1E25">
        <w:rPr>
          <w:noProof/>
        </w:rPr>
        <w:t>(Jennings et al., 2019)</w:t>
      </w:r>
      <w:r w:rsidR="006F1E25">
        <w:fldChar w:fldCharType="end"/>
      </w:r>
      <w:r w:rsidR="003A1526">
        <w:t>. Experiments such as these</w:t>
      </w:r>
      <w:r w:rsidR="006F1E25">
        <w:t xml:space="preserve"> </w:t>
      </w:r>
      <w:r w:rsidR="003A1526">
        <w:t>have set</w:t>
      </w:r>
      <w:r w:rsidR="006F1E25">
        <w:t xml:space="preserve"> the groundwork for future work to probe whether spatiotemporal hippocampal activity patterns can elicit behaviors in a similar fashion </w:t>
      </w:r>
      <w:r w:rsidR="006F1E25">
        <w:fldChar w:fldCharType="begin" w:fldLock="1"/>
      </w:r>
      <w:r w:rsidR="00CA383D">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6F1E25">
        <w:fldChar w:fldCharType="separate"/>
      </w:r>
      <w:r w:rsidR="006F1E25" w:rsidRPr="006F1E25">
        <w:rPr>
          <w:noProof/>
        </w:rPr>
        <w:t>(Rickgauer et al., 2014)</w:t>
      </w:r>
      <w:r w:rsidR="006F1E25">
        <w:fldChar w:fldCharType="end"/>
      </w:r>
      <w:r w:rsidR="006F1E25">
        <w:t>.</w:t>
      </w:r>
    </w:p>
    <w:p w14:paraId="7425D352" w14:textId="353FF976" w:rsidR="00FB2422" w:rsidRDefault="00FB2422" w:rsidP="00B82025">
      <w:pPr>
        <w:pStyle w:val="BUMainText"/>
      </w:pPr>
      <w:r>
        <w:tab/>
        <w:t xml:space="preserve">In Chapter Two, I described my experiment tracking CA1 sequences across multiple days </w:t>
      </w:r>
      <w:r>
        <w:fldChar w:fldCharType="begin" w:fldLock="1"/>
      </w:r>
      <w:r w:rsidR="00B947C9">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fldChar w:fldCharType="separate"/>
      </w:r>
      <w:r w:rsidRPr="00FB2422">
        <w:rPr>
          <w:noProof/>
        </w:rPr>
        <w:t>(Mau et al., 2018)</w:t>
      </w:r>
      <w:r>
        <w:fldChar w:fldCharType="end"/>
      </w:r>
      <w:r>
        <w:t xml:space="preserve">. From this study, </w:t>
      </w:r>
      <w:r w:rsidR="00F96AE5">
        <w:t xml:space="preserve">I gleaned two major conclusions. The first conclusion was that despite the absence of salient cues for maintaining a stable </w:t>
      </w:r>
      <w:r w:rsidR="00F96AE5">
        <w:lastRenderedPageBreak/>
        <w:t xml:space="preserve">pattern of activity, temporal sequences are surprisingly robust across sessions. During treadmill running, mice were given </w:t>
      </w:r>
      <w:r w:rsidR="00454206">
        <w:t>just</w:t>
      </w:r>
      <w:r w:rsidR="00F96AE5">
        <w:t xml:space="preserve"> a single cue (the treadmill turning on) that was able to sustain the ordered firing of neurons for 10 seconds. Incredibly, this order was consistent throughout four days of recording</w:t>
      </w:r>
      <w:r w:rsidR="00B947C9">
        <w:t xml:space="preserve">. Stability in place cell sequences </w:t>
      </w:r>
      <w:r w:rsidR="00B947C9">
        <w:fldChar w:fldCharType="begin" w:fldLock="1"/>
      </w:r>
      <w:r w:rsidR="00454206">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454206">
        <w:rPr>
          <w:rFonts w:ascii="Lucida Sans Unicode" w:hAnsi="Lucida Sans Unicode" w:cs="Lucida Sans Unicode"/>
        </w:rPr>
        <w:instrText>∼</w:instrText>
      </w:r>
      <w:r w:rsidR="00454206">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mendeley":{"formattedCitation":"(Ziv et al., 2013)","plainTextFormattedCitation":"(Ziv et al., 2013)","previouslyFormattedCitation":"(Ziv et al., 2013)"},"properties":{"noteIndex":0},"schema":"https://github.com/citation-style-language/schema/raw/master/csl-citation.json"}</w:instrText>
      </w:r>
      <w:r w:rsidR="00B947C9">
        <w:fldChar w:fldCharType="separate"/>
      </w:r>
      <w:r w:rsidR="00B947C9" w:rsidRPr="00B947C9">
        <w:rPr>
          <w:noProof/>
        </w:rPr>
        <w:t>(Ziv et al., 2013)</w:t>
      </w:r>
      <w:r w:rsidR="00B947C9">
        <w:fldChar w:fldCharType="end"/>
      </w:r>
      <w:r w:rsidR="00B947C9">
        <w:t xml:space="preserve"> could be a byproduct of sensory information originating from entorhinal processing of landmarks. However, robustness in temporal sequences could only originate from an internal mechanism for maintenance, probably involving plasticity. The second conclusion from my experiment was that despite the perceived stability, temporal sequences </w:t>
      </w:r>
      <w:r w:rsidR="00454206">
        <w:t xml:space="preserve">also exhibit considerable variation from day to day. This variation was the outcome of the activity of neurons that gained fields and neurons that lost fields. The malleability of these neurons produced sequences that evolved over time, an attribute that could support timestamping of events (an idea also supported by results from Chapter Three; </w:t>
      </w:r>
      <w:r w:rsidR="00454206">
        <w:fldChar w:fldCharType="begin" w:fldLock="1"/>
      </w:r>
      <w:r w:rsidR="002A617F">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mendeley":{"formattedCitation":"(Rubin et al., 2015)","manualFormatting":"Rubin et al., 2015)","plainTextFormattedCitation":"(Rubin et al., 2015)","previouslyFormattedCitation":"(Rubin et al., 2015)"},"properties":{"noteIndex":0},"schema":"https://github.com/citation-style-language/schema/raw/master/csl-citation.json"}</w:instrText>
      </w:r>
      <w:r w:rsidR="00454206">
        <w:fldChar w:fldCharType="separate"/>
      </w:r>
      <w:r w:rsidR="00454206" w:rsidRPr="00454206">
        <w:rPr>
          <w:noProof/>
        </w:rPr>
        <w:t>Rubin et al., 2015)</w:t>
      </w:r>
      <w:r w:rsidR="00454206">
        <w:fldChar w:fldCharType="end"/>
      </w:r>
      <w:r w:rsidR="00454206">
        <w:t xml:space="preserve">. Speculating further, the evolution of hippocampal sequences could reflect consolidation of new information into existing schemas </w:t>
      </w:r>
      <w:r w:rsidR="002A617F">
        <w:fldChar w:fldCharType="begin" w:fldLock="1"/>
      </w:r>
      <w:r w:rsidR="00E74DC2">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A617F">
        <w:fldChar w:fldCharType="separate"/>
      </w:r>
      <w:r w:rsidR="002A617F" w:rsidRPr="002A617F">
        <w:rPr>
          <w:noProof/>
        </w:rPr>
        <w:t>(McKenzie and Eichenbaum, 2011)</w:t>
      </w:r>
      <w:r w:rsidR="002A617F">
        <w:fldChar w:fldCharType="end"/>
      </w:r>
      <w:r w:rsidR="002A617F">
        <w:t xml:space="preserve">. </w:t>
      </w:r>
    </w:p>
    <w:p w14:paraId="03BE013B" w14:textId="6F07B0DD" w:rsidR="00C3423C" w:rsidRDefault="00C3423C" w:rsidP="00B82025">
      <w:pPr>
        <w:pStyle w:val="BUMainText"/>
      </w:pPr>
      <w:r>
        <w:tab/>
      </w:r>
      <w:r w:rsidR="002A617F">
        <w:t xml:space="preserve">The results presented in Chapter Two inspired further questions that could be explored in future experiments. </w:t>
      </w:r>
      <w:r>
        <w:t xml:space="preserve">Given that sequences are reproducible across trials, what is the mechanism by which they are formed and maintained? While an easy question to ask, answering it is less than trivial. This is complicated further by the prospect that formation and maintenance might be governed by disparate mechanisms. Here, I propose (1) that sequence </w:t>
      </w:r>
      <w:r>
        <w:rPr>
          <w:i/>
        </w:rPr>
        <w:t>formation</w:t>
      </w:r>
      <w:r>
        <w:t xml:space="preserve"> is dependent on intrinsic connectivity and excitability of </w:t>
      </w:r>
      <w:r>
        <w:lastRenderedPageBreak/>
        <w:t xml:space="preserve">certain neuronal populations and (2) that sequence </w:t>
      </w:r>
      <w:r>
        <w:rPr>
          <w:i/>
        </w:rPr>
        <w:t>maintenance</w:t>
      </w:r>
      <w:r>
        <w:t xml:space="preserve"> is a consequence of plasticity afforded by other physiological signatures in the hippocampus. </w:t>
      </w:r>
    </w:p>
    <w:p w14:paraId="62B0860D" w14:textId="77777777" w:rsidR="00C3423C" w:rsidRDefault="00C3423C" w:rsidP="00B82025">
      <w:pPr>
        <w:pStyle w:val="BUMainText"/>
      </w:pPr>
    </w:p>
    <w:p w14:paraId="00CAD208" w14:textId="1A9125CF" w:rsidR="00C3423C" w:rsidRDefault="00045120" w:rsidP="00C3423C">
      <w:pPr>
        <w:pStyle w:val="Heading2"/>
      </w:pPr>
      <w:bookmarkStart w:id="150" w:name="_Toc414981721"/>
      <w:r>
        <w:t>Cell excitability and dendritic summation</w:t>
      </w:r>
      <w:r w:rsidR="00C3423C">
        <w:t xml:space="preserve"> </w:t>
      </w:r>
      <w:r w:rsidR="00EB6637">
        <w:t>support</w:t>
      </w:r>
      <w:r w:rsidR="00C3423C">
        <w:t xml:space="preserve"> sequence formation</w:t>
      </w:r>
      <w:bookmarkEnd w:id="150"/>
      <w:r w:rsidR="00C3423C">
        <w:t xml:space="preserve"> </w:t>
      </w:r>
      <w:r w:rsidR="00C3423C">
        <w:tab/>
      </w:r>
    </w:p>
    <w:p w14:paraId="1E18E0B9" w14:textId="573D3EF4" w:rsidR="006D2177" w:rsidRPr="0036502F" w:rsidRDefault="00C3423C" w:rsidP="00B82025">
      <w:pPr>
        <w:pStyle w:val="BUMainText"/>
      </w:pPr>
      <w:r>
        <w:tab/>
      </w:r>
      <w:r w:rsidR="001C77C5">
        <w:t xml:space="preserve">Memory allocation refers to the study of </w:t>
      </w:r>
      <w:r w:rsidR="00DE4BD2">
        <w:t>how</w:t>
      </w:r>
      <w:r w:rsidR="001C77C5">
        <w:t xml:space="preserve"> neurons are entrusted with encoding particular memories </w:t>
      </w:r>
      <w:r w:rsidR="001C77C5">
        <w:fldChar w:fldCharType="begin" w:fldLock="1"/>
      </w:r>
      <w:r w:rsidR="00DE4BD2">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C77C5">
        <w:fldChar w:fldCharType="separate"/>
      </w:r>
      <w:r w:rsidR="001C77C5" w:rsidRPr="001C77C5">
        <w:rPr>
          <w:noProof/>
        </w:rPr>
        <w:t>(Silva et al., 2009)</w:t>
      </w:r>
      <w:r w:rsidR="001C77C5">
        <w:fldChar w:fldCharType="end"/>
      </w:r>
      <w:r w:rsidR="001C77C5">
        <w:t xml:space="preserve">. </w:t>
      </w:r>
      <w:r w:rsidR="00DE4BD2">
        <w:t xml:space="preserve">Molecular work, performed mostly in the lateral amygdala, has suggested that neuronal excitability is a key factor in determining which neurons encode a particular memory. As discussed in Chapter One, excitability </w:t>
      </w:r>
      <w:r w:rsidR="00DE4BD2">
        <w:fldChar w:fldCharType="begin" w:fldLock="1"/>
      </w:r>
      <w:r w:rsidR="00DE4BD2">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DE4BD2">
        <w:fldChar w:fldCharType="separate"/>
      </w:r>
      <w:r w:rsidR="00DE4BD2" w:rsidRPr="00DE4BD2">
        <w:rPr>
          <w:noProof/>
        </w:rPr>
        <w:t>(Yiu et al., 2014)</w:t>
      </w:r>
      <w:r w:rsidR="00DE4BD2">
        <w:fldChar w:fldCharType="end"/>
      </w:r>
      <w:r w:rsidR="00DE4BD2">
        <w:t xml:space="preserve"> and expression of the protein CREB </w:t>
      </w:r>
      <w:r w:rsidR="00DE4BD2">
        <w:fldChar w:fldCharType="begin" w:fldLock="1"/>
      </w:r>
      <w:r w:rsidR="00570AD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id":"ITEM-3","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3","issue":"11","issued":{"date-parts":[["2009","11","27"]]},"page":"1438-1443","title":"CREB regulates excitability and the allocation of memory to subsets of neurons in the amygdala","type":"article-journal","volume":"12"},"uris":["http://www.mendeley.com/documents/?uuid=578f6b51-e5d2-38f4-ab75-800331e85443"]}],"mendeley":{"formattedCitation":"(Han et al., 2007, 2009; Zhou et al., 2009)","plainTextFormattedCitation":"(Han et al., 2007, 2009; Zhou et al., 2009)","previouslyFormattedCitation":"(Han et al., 2007, 2009; Zhou et al., 2009)"},"properties":{"noteIndex":0},"schema":"https://github.com/citation-style-language/schema/raw/master/csl-citation.json"}</w:instrText>
      </w:r>
      <w:r w:rsidR="00DE4BD2">
        <w:fldChar w:fldCharType="separate"/>
      </w:r>
      <w:r w:rsidR="00DE4BD2" w:rsidRPr="00DE4BD2">
        <w:rPr>
          <w:noProof/>
        </w:rPr>
        <w:t>(Han et al., 2007, 2009; Zhou et al., 2009)</w:t>
      </w:r>
      <w:r w:rsidR="00DE4BD2">
        <w:fldChar w:fldCharType="end"/>
      </w:r>
      <w:r w:rsidR="00DE4BD2">
        <w:t xml:space="preserve"> appear to be reliable biomarke</w:t>
      </w:r>
      <w:r w:rsidR="00BD445A">
        <w:t>rs for</w:t>
      </w:r>
      <w:r w:rsidR="00DE4BD2">
        <w:t xml:space="preserve"> allocation</w:t>
      </w:r>
      <w:r w:rsidR="00BD445A">
        <w:t xml:space="preserve"> of memory traces</w:t>
      </w:r>
      <w:r w:rsidR="00DE4BD2">
        <w:t xml:space="preserve">. </w:t>
      </w:r>
      <w:r w:rsidR="0036502F">
        <w:t xml:space="preserve">Though the experiments studying memory allocation usually operate on coarse timescales (over a behavioral session), many similarities can be drawn to findings from fine-timescale, </w:t>
      </w:r>
      <w:r w:rsidR="0036502F">
        <w:rPr>
          <w:i/>
        </w:rPr>
        <w:t xml:space="preserve">in vivo </w:t>
      </w:r>
      <w:r w:rsidR="0036502F">
        <w:t xml:space="preserve">recordings in behaving animals. Here, I will attempt to link these “engram”-style conclusions to observations </w:t>
      </w:r>
      <w:r w:rsidR="001615F6">
        <w:t>from</w:t>
      </w:r>
      <w:r w:rsidR="0036502F">
        <w:t xml:space="preserve"> </w:t>
      </w:r>
      <w:r w:rsidR="0036502F">
        <w:rPr>
          <w:i/>
        </w:rPr>
        <w:t>in vivo</w:t>
      </w:r>
      <w:r w:rsidR="00E102B7">
        <w:rPr>
          <w:i/>
        </w:rPr>
        <w:t xml:space="preserve"> </w:t>
      </w:r>
      <w:r w:rsidR="00E102B7">
        <w:t>recording</w:t>
      </w:r>
      <w:bookmarkStart w:id="151" w:name="_GoBack"/>
      <w:bookmarkEnd w:id="151"/>
      <w:r w:rsidR="0036502F">
        <w:rPr>
          <w:i/>
        </w:rPr>
        <w:t xml:space="preserve"> </w:t>
      </w:r>
      <w:r w:rsidR="00E102B7">
        <w:t>experiments</w:t>
      </w:r>
      <w:r w:rsidR="0036502F">
        <w:t xml:space="preserve">. </w:t>
      </w:r>
    </w:p>
    <w:p w14:paraId="29137E4F" w14:textId="0F02F4A9" w:rsidR="00C3423C" w:rsidRDefault="006D2177" w:rsidP="00B82025">
      <w:pPr>
        <w:pStyle w:val="BUMainText"/>
      </w:pPr>
      <w:r>
        <w:tab/>
      </w:r>
      <w:r w:rsidR="001615F6">
        <w:t xml:space="preserve">Just as cell excitability impacts memory allocation </w:t>
      </w:r>
      <w:r w:rsidR="001615F6">
        <w:fldChar w:fldCharType="begin" w:fldLock="1"/>
      </w:r>
      <w:r w:rsidR="00043D2C">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615F6">
        <w:fldChar w:fldCharType="separate"/>
      </w:r>
      <w:r w:rsidR="001615F6" w:rsidRPr="001615F6">
        <w:rPr>
          <w:noProof/>
        </w:rPr>
        <w:t>(Silva et al., 2009)</w:t>
      </w:r>
      <w:r w:rsidR="001615F6">
        <w:fldChar w:fldCharType="end"/>
      </w:r>
      <w:r w:rsidR="001615F6">
        <w:t>, e</w:t>
      </w:r>
      <w:r w:rsidR="00DE4BD2">
        <w:t xml:space="preserve">xcitability in </w:t>
      </w:r>
      <w:r w:rsidR="008265D6">
        <w:t xml:space="preserve">the dendritic arbor of </w:t>
      </w:r>
      <w:r w:rsidR="00DE4BD2">
        <w:t xml:space="preserve">hippocampal pyramidal cells is </w:t>
      </w:r>
      <w:r w:rsidR="001615F6">
        <w:t xml:space="preserve">also </w:t>
      </w:r>
      <w:r w:rsidR="00DE4BD2">
        <w:t xml:space="preserve">a major determinant of whether they exhibit receptive fields. </w:t>
      </w:r>
      <w:r w:rsidR="00B77FC9">
        <w:t xml:space="preserve">The sparsity of activity in CA1 translates into a large number of cells </w:t>
      </w:r>
      <w:r w:rsidR="003A1526">
        <w:t xml:space="preserve">actually </w:t>
      </w:r>
      <w:r w:rsidR="00B77FC9">
        <w:t xml:space="preserve">being </w:t>
      </w:r>
      <w:r w:rsidR="003A1526">
        <w:t>silent in an environment while only a</w:t>
      </w:r>
      <w:r w:rsidR="00B77FC9">
        <w:t xml:space="preserve"> small percentage dis</w:t>
      </w:r>
      <w:r w:rsidR="003A1526">
        <w:t>play</w:t>
      </w:r>
      <w:r w:rsidR="00B77FC9">
        <w:t xml:space="preserve"> spatial selectivity. The pyramidal cells with spatial fields are markedly different from their silent counterparts in a number of ways. Collectively, CA1 place cells show increased excitability properties in that they have lower spiking thresholds, higher subthreshold membrane potentials, and </w:t>
      </w:r>
      <w:r w:rsidR="001C77C5">
        <w:t xml:space="preserve">higher bursting propensities than silent cells </w:t>
      </w:r>
      <w:r w:rsidR="001C77C5">
        <w:lastRenderedPageBreak/>
        <w:fldChar w:fldCharType="begin" w:fldLock="1"/>
      </w:r>
      <w:r w:rsidR="001C77C5">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C77C5">
        <w:fldChar w:fldCharType="separate"/>
      </w:r>
      <w:r w:rsidR="001C77C5" w:rsidRPr="001C77C5">
        <w:rPr>
          <w:noProof/>
        </w:rPr>
        <w:t>(Epsztein et al., 2011)</w:t>
      </w:r>
      <w:r w:rsidR="001C77C5">
        <w:fldChar w:fldCharType="end"/>
      </w:r>
      <w:r w:rsidR="0080762B">
        <w:t>. Spontaneous increases of the subthreshold membrane potential produce nov</w:t>
      </w:r>
      <w:r w:rsidR="00570AD2">
        <w:t xml:space="preserve">el place fields at those locations </w:t>
      </w:r>
      <w:r w:rsidR="00570AD2">
        <w:fldChar w:fldCharType="begin" w:fldLock="1"/>
      </w:r>
      <w:r w:rsidR="00570AD2">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570AD2">
        <w:fldChar w:fldCharType="separate"/>
      </w:r>
      <w:r w:rsidR="00570AD2" w:rsidRPr="00570AD2">
        <w:rPr>
          <w:noProof/>
        </w:rPr>
        <w:t>(Bittner et al., 2015)</w:t>
      </w:r>
      <w:r w:rsidR="00570AD2">
        <w:fldChar w:fldCharType="end"/>
      </w:r>
      <w:r w:rsidR="00570AD2">
        <w:t>, and these events seem to be accompanied by local dendritic spikes</w:t>
      </w:r>
      <w:r w:rsidR="00BA2802">
        <w:t xml:space="preserve"> as well</w:t>
      </w:r>
      <w:r w:rsidR="00570AD2">
        <w:t xml:space="preserve"> </w:t>
      </w:r>
      <w:r w:rsidR="00570AD2">
        <w:fldChar w:fldCharType="begin" w:fldLock="1"/>
      </w:r>
      <w:r w:rsidR="008265D6">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00570AD2">
        <w:fldChar w:fldCharType="separate"/>
      </w:r>
      <w:r w:rsidR="00570AD2" w:rsidRPr="00570AD2">
        <w:rPr>
          <w:noProof/>
        </w:rPr>
        <w:t>(Sheffield et al., 2017)</w:t>
      </w:r>
      <w:r w:rsidR="00570AD2">
        <w:fldChar w:fldCharType="end"/>
      </w:r>
      <w:r w:rsidR="00570AD2">
        <w:t xml:space="preserve">. </w:t>
      </w:r>
      <w:r w:rsidR="008265D6">
        <w:t xml:space="preserve">Artificially boosting these dendritic potentials (or simply stimulating the soma) can induce the formation of novel place fields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8265D6">
        <w:fldChar w:fldCharType="separate"/>
      </w:r>
      <w:r w:rsidR="008265D6" w:rsidRPr="008265D6">
        <w:rPr>
          <w:noProof/>
        </w:rPr>
        <w:t>(Bittner et al., 2015; Diamantaki et al., 2018)</w:t>
      </w:r>
      <w:r w:rsidR="008265D6">
        <w:fldChar w:fldCharType="end"/>
      </w:r>
      <w:r w:rsidR="008265D6">
        <w:t xml:space="preserve">. The sources </w:t>
      </w:r>
      <w:r w:rsidR="003A1526">
        <w:t>of</w:t>
      </w:r>
      <w:r w:rsidR="008265D6">
        <w:t xml:space="preserve"> </w:t>
      </w:r>
      <w:r w:rsidR="003A1526">
        <w:t>this</w:t>
      </w:r>
      <w:r w:rsidR="008265D6">
        <w:t xml:space="preserve"> excitability are myriad and not mutually exclusive. Slightly depolarized membrane potentials have been found to originate from coincident input through CA3 and ECIII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8265D6">
        <w:fldChar w:fldCharType="separate"/>
      </w:r>
      <w:r w:rsidR="008265D6" w:rsidRPr="008265D6">
        <w:rPr>
          <w:noProof/>
        </w:rPr>
        <w:t>(Bittner et al., 2015)</w:t>
      </w:r>
      <w:r w:rsidR="008265D6">
        <w:fldChar w:fldCharType="end"/>
      </w:r>
      <w:r w:rsidR="008265D6">
        <w:t xml:space="preserve">. Another </w:t>
      </w:r>
      <w:r w:rsidR="008C6255">
        <w:t>factor could be the</w:t>
      </w:r>
      <w:r w:rsidR="008265D6">
        <w:t xml:space="preserve"> </w:t>
      </w:r>
      <w:r w:rsidR="001D6774">
        <w:t>release</w:t>
      </w:r>
      <w:r w:rsidR="008265D6">
        <w:t xml:space="preserve"> of dendritic inhibition </w:t>
      </w:r>
      <w:r w:rsidR="004307D6">
        <w:t>derived</w:t>
      </w:r>
      <w:r w:rsidR="001D6774">
        <w:t xml:space="preserve"> </w:t>
      </w:r>
      <w:r w:rsidR="008265D6">
        <w:t xml:space="preserve">from somatostatin-expressing interneurons </w:t>
      </w:r>
      <w:r w:rsidR="008265D6">
        <w:fldChar w:fldCharType="begin" w:fldLock="1"/>
      </w:r>
      <w:r w:rsidR="00843E53">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008265D6">
        <w:fldChar w:fldCharType="separate"/>
      </w:r>
      <w:r w:rsidR="008265D6" w:rsidRPr="008265D6">
        <w:rPr>
          <w:noProof/>
        </w:rPr>
        <w:t>(Sheffield et al., 2017)</w:t>
      </w:r>
      <w:r w:rsidR="008265D6">
        <w:fldChar w:fldCharType="end"/>
      </w:r>
      <w:r w:rsidR="008265D6">
        <w:t xml:space="preserve">. </w:t>
      </w:r>
      <w:r w:rsidR="001D6774">
        <w:t xml:space="preserve">Yet another possible </w:t>
      </w:r>
      <w:r w:rsidR="008C6255">
        <w:t xml:space="preserve">contributing component could be expression of CREB </w:t>
      </w:r>
      <w:r w:rsidR="00843E53">
        <w:fldChar w:fldCharType="begin" w:fldLock="1"/>
      </w:r>
      <w:r w:rsidR="006968FA">
        <w:instrText>ADDIN CSL_CITATION {"citationItems":[{"id":"ITEM-1","itemData":{"DOI":"10.1038/npp.2016.73","ISSN":"0893-133X","abstract":"Neuronal Allocation to a Hippocampal Engram","author":[{"dropping-particle":"","family":"Park","given":"Sungmo","non-dropping-particle":"","parse-names":false,"suffix":""},{"dropping-particle":"","family":"Kramer","given":"Emily E","non-dropping-particle":"","parse-names":false,"suffix":""},{"dropping-particle":"","family":"Mercaldo","given":"Valentina","non-dropping-particle":"","parse-names":false,"suffix":""},{"dropping-particle":"","family":"Rashid","given":"Asim J","non-dropping-particle":"","parse-names":false,"suffix":""},{"dropping-particle":"","family":"Insel","given":"Nathan","non-dropping-particle":"","parse-names":false,"suffix":""},{"dropping-particle":"","family":"Frankland","given":"Paul W","non-dropping-particle":"","parse-names":false,"suffix":""},{"dropping-particle":"","family":"Josselyn","given":"Sheena A","non-dropping-particle":"","parse-names":false,"suffix":""}],"container-title":"Neuropsychopharmacology","id":"ITEM-1","issue":"13","issued":{"date-parts":[["2016","12","17"]]},"page":"2987-2993","publisher":"Nature Publishing Group","title":"Neuronal Allocation to a Hippocampal Engram","type":"article-journal","volume":"41"},"uris":["http://www.mendeley.com/documents/?uuid=e60eb631-3832-392a-b821-b328b50ae687"]},{"id":"ITEM-2","itemData":{"DOI":"10.1523/JNEUROSCI.3850-07.2007","ISSN":"0270-6474","PMID":"18077703","abstract":"To investigate the role of CREB-mediated gene expression on the excitability of CA1 pyramidal neurons, we obtained intracellular recordings from pyramidal neurons of transgenic mice expressing a constitutively active form of CREB, VP16-CREB, in a regulated and restricted manner. We found that transgene expression increased the neuronal excitability and inhibited the slow and medium afterhyperpolarization currents. These changes may contribute to the reduced threshold for LTP observed in these mice. When strong transgene expression was turned on for prolonged period of time, these mice also showed a significant loss of hippocampal neurons and sporadic epileptic seizures. These deleterious effects were dose dependent and could be halted, but not reversed by turning off transgene expression. Our experiments reveal a new role for hippocampal CREB-mediated gene expression, identify the slow afterhyperpolarization as a primary target of CREB action, provide a new mouse model to investigate temporal lobe epilepsy and associated neurodegeneration, and illustrate the risks of cell death associated to a sustained manipulation of this pathway. As a result, our study has important implications for both the understanding of the cellular bases of learning and memory and the consideration of therapies targeted to the CREB pathway.","author":[{"dropping-particle":"","family":"Lopez de Armentia","given":"M.","non-dropping-particle":"","parse-names":false,"suffix":""},{"dropping-particle":"","family":"Jancic","given":"D.","non-dropping-particle":"","parse-names":false,"suffix":""},{"dropping-particle":"","family":"Olivares","given":"R.","non-dropping-particle":"","parse-names":false,"suffix":""},{"dropping-particle":"","family":"Alarcon","given":"J. M.","non-dropping-particle":"","parse-names":false,"suffix":""},{"dropping-particle":"","family":"Kandel","given":"E. R.","non-dropping-particle":"","parse-names":false,"suffix":""},{"dropping-particle":"","family":"Barco","given":"A.","non-dropping-particle":"","parse-names":false,"suffix":""}],"container-title":"Journal of Neuroscience","id":"ITEM-2","issue":"50","issued":{"date-parts":[["2007","12","12"]]},"page":"13909-13918","title":"cAMP Response Element-Binding Protein-Mediated Gene Expression Increases the Intrinsic Excitability of CA1 Pyramidal Neurons","type":"article-journal","volume":"27"},"uris":["http://www.mendeley.com/documents/?uuid=7ad7577b-6406-301d-946a-f82fe4a65036"]}],"mendeley":{"formattedCitation":"(Lopez de Armentia et al., 2007; Park et al., 2016)","plainTextFormattedCitation":"(Lopez de Armentia et al., 2007; Park et al., 2016)","previouslyFormattedCitation":"(Lopez de Armentia et al., 2007; Park et al., 2016)"},"properties":{"noteIndex":0},"schema":"https://github.com/citation-style-language/schema/raw/master/csl-citation.json"}</w:instrText>
      </w:r>
      <w:r w:rsidR="00843E53">
        <w:fldChar w:fldCharType="separate"/>
      </w:r>
      <w:r w:rsidR="00843E53" w:rsidRPr="00843E53">
        <w:rPr>
          <w:noProof/>
        </w:rPr>
        <w:t>(Lopez de Armentia et al., 2007; Park et al., 2016)</w:t>
      </w:r>
      <w:r w:rsidR="00843E53">
        <w:fldChar w:fldCharType="end"/>
      </w:r>
      <w:r w:rsidR="00843E53">
        <w:t xml:space="preserve">. </w:t>
      </w:r>
      <w:r w:rsidR="004307D6">
        <w:t xml:space="preserve">Regardless of which mechanism generates these dendritic potentials, much evidence </w:t>
      </w:r>
      <w:r w:rsidR="003B08E0">
        <w:t>implicates excitability</w:t>
      </w:r>
      <w:r w:rsidR="004307D6">
        <w:t xml:space="preserve"> in the formation of </w:t>
      </w:r>
      <w:r w:rsidR="003B08E0">
        <w:t>fields, engrams, and memory traces</w:t>
      </w:r>
      <w:r w:rsidR="004307D6">
        <w:t xml:space="preserve">. </w:t>
      </w:r>
    </w:p>
    <w:p w14:paraId="39609536" w14:textId="4A04E62A" w:rsidR="00A83B8A" w:rsidRDefault="004307D6" w:rsidP="00B82025">
      <w:pPr>
        <w:pStyle w:val="BUMainText"/>
      </w:pPr>
      <w:r>
        <w:tab/>
      </w:r>
      <w:r w:rsidR="003A1526">
        <w:t xml:space="preserve">Sequences </w:t>
      </w:r>
      <w:r w:rsidR="0023012C">
        <w:t>materialize</w:t>
      </w:r>
      <w:r w:rsidR="003A1526">
        <w:t xml:space="preserve"> </w:t>
      </w:r>
      <w:r w:rsidR="0023012C">
        <w:t xml:space="preserve">quickly, but can evolve over time. </w:t>
      </w:r>
      <w:r w:rsidR="003A1526">
        <w:t xml:space="preserve">Place cell sequences </w:t>
      </w:r>
      <w:r w:rsidR="0023012C">
        <w:t>can be</w:t>
      </w:r>
      <w:r w:rsidR="003A1526">
        <w:t xml:space="preserve"> formed on the first exposure to a track </w:t>
      </w:r>
      <w:r w:rsidR="003A1526">
        <w:fldChar w:fldCharType="begin" w:fldLock="1"/>
      </w:r>
      <w:r w:rsidR="00A83B8A">
        <w:instrText>ADDIN CSL_CITATION {"citationItems":[{"id":"ITEM-1","itemData":{"ISSN":"0014-4886","PMID":"729680","author":[{"dropping-particle":"","family":"Hill","given":"A J","non-dropping-particle":"","parse-names":false,"suffix":""}],"container-title":"Experimental neurology","id":"ITEM-1","issue":"2","issued":{"date-parts":[["1978","11"]]},"page":"282-97","title":"First occurrence of hippocampal spatial firing in a new environment.","type":"article-journal","volume":"62"},"uris":["http://www.mendeley.com/documents/?uuid=f6fb1706-a774-3243-9345-c495f787daaa"]},{"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Hill, 1978)","plainTextFormattedCitation":"(Feng et al., 2015; Hill, 1978)","previouslyFormattedCitation":"(Feng et al., 2015; Hill, 1978)"},"properties":{"noteIndex":0},"schema":"https://github.com/citation-style-language/schema/raw/master/csl-citation.json"}</w:instrText>
      </w:r>
      <w:r w:rsidR="003A1526">
        <w:fldChar w:fldCharType="separate"/>
      </w:r>
      <w:r w:rsidR="003A1526" w:rsidRPr="001D043D">
        <w:rPr>
          <w:noProof/>
        </w:rPr>
        <w:t>(Feng et al., 2015; Hill, 1978)</w:t>
      </w:r>
      <w:r w:rsidR="003A1526">
        <w:fldChar w:fldCharType="end"/>
      </w:r>
      <w:r w:rsidR="003A1526">
        <w:t xml:space="preserve">, as </w:t>
      </w:r>
      <w:r w:rsidR="0023012C">
        <w:t>do</w:t>
      </w:r>
      <w:r w:rsidR="003A1526">
        <w:t xml:space="preserve"> temporal sequences during imposed delays </w:t>
      </w:r>
      <w:r w:rsidR="003A1526">
        <w:fldChar w:fldCharType="begin" w:fldLock="1"/>
      </w:r>
      <w:r w:rsidR="003A1526">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manualFormatting":"(Taxidis et al., 2018; Mau et al., unpublished data)","plainTextFormattedCitation":"(Taxidis et al., 2018)","previouslyFormattedCitation":"(Taxidis et al., 2018)"},"properties":{"noteIndex":0},"schema":"https://github.com/citation-style-language/schema/raw/master/csl-citation.json"}</w:instrText>
      </w:r>
      <w:r w:rsidR="003A1526">
        <w:fldChar w:fldCharType="separate"/>
      </w:r>
      <w:r w:rsidR="003A1526" w:rsidRPr="002013C4">
        <w:rPr>
          <w:noProof/>
        </w:rPr>
        <w:t>(Taxidis et al., 2018</w:t>
      </w:r>
      <w:r w:rsidR="003A1526">
        <w:rPr>
          <w:noProof/>
        </w:rPr>
        <w:t xml:space="preserve">; Mau et al., </w:t>
      </w:r>
      <w:r w:rsidR="003A1526" w:rsidRPr="009D20BD">
        <w:rPr>
          <w:noProof/>
        </w:rPr>
        <w:t>unpublished data)</w:t>
      </w:r>
      <w:r w:rsidR="003A1526">
        <w:fldChar w:fldCharType="end"/>
      </w:r>
      <w:r w:rsidR="0023012C">
        <w:t xml:space="preserve">. These sequences are not immutable; frequently, </w:t>
      </w:r>
      <w:r w:rsidR="003A1526">
        <w:t>new neurons are adjoined at later timepoints</w:t>
      </w:r>
      <w:r w:rsidR="0023012C">
        <w:t xml:space="preserve"> through the </w:t>
      </w:r>
      <w:r w:rsidR="00E74DC2">
        <w:t>appearance</w:t>
      </w:r>
      <w:r w:rsidR="0023012C">
        <w:t xml:space="preserve"> of a firing field</w:t>
      </w:r>
      <w:r w:rsidR="00E74DC2">
        <w:t xml:space="preserve"> </w:t>
      </w:r>
      <w:r w:rsidR="00E74DC2">
        <w:fldChar w:fldCharType="begin" w:fldLock="1"/>
      </w:r>
      <w:r w:rsidR="001615F6">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E74DC2">
        <w:fldChar w:fldCharType="separate"/>
      </w:r>
      <w:r w:rsidR="00E74DC2" w:rsidRPr="00E74DC2">
        <w:rPr>
          <w:noProof/>
        </w:rPr>
        <w:t>(Mau et al., 2018)</w:t>
      </w:r>
      <w:r w:rsidR="00E74DC2">
        <w:fldChar w:fldCharType="end"/>
      </w:r>
      <w:r w:rsidR="003A1526">
        <w:t xml:space="preserve">. </w:t>
      </w:r>
      <w:r w:rsidR="00154485">
        <w:t xml:space="preserve">The formation of a novel receptive field could be interpreted </w:t>
      </w:r>
      <w:r w:rsidR="00A83B8A">
        <w:t>by</w:t>
      </w:r>
      <w:r w:rsidR="00154485">
        <w:t xml:space="preserve"> multiple perspectives.</w:t>
      </w:r>
      <w:r w:rsidR="006968FA">
        <w:t xml:space="preserve"> </w:t>
      </w:r>
      <w:r w:rsidR="00154485">
        <w:t xml:space="preserve">For one, it could mean that the cell expressing this new field is </w:t>
      </w:r>
      <w:r w:rsidR="00A83B8A">
        <w:t>undergoing</w:t>
      </w:r>
      <w:r w:rsidR="00154485">
        <w:t xml:space="preserve"> a memory allocation process </w:t>
      </w:r>
      <w:r w:rsidR="00E74DC2">
        <w:t xml:space="preserve">that will link it to neurons with related content </w:t>
      </w:r>
      <w:r w:rsidR="00154485">
        <w:fldChar w:fldCharType="begin" w:fldLock="1"/>
      </w:r>
      <w:r w:rsidR="002013C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154485">
        <w:fldChar w:fldCharType="separate"/>
      </w:r>
      <w:r w:rsidR="00154485" w:rsidRPr="00154485">
        <w:rPr>
          <w:noProof/>
        </w:rPr>
        <w:t>(Lisman et al., 2018)</w:t>
      </w:r>
      <w:r w:rsidR="00154485">
        <w:fldChar w:fldCharType="end"/>
      </w:r>
      <w:r w:rsidR="00154485">
        <w:t xml:space="preserve">. In the context of neural sequences, it could also mean that the cell is being assimilated into an existing </w:t>
      </w:r>
      <w:r w:rsidR="00154485">
        <w:lastRenderedPageBreak/>
        <w:t xml:space="preserve">place cell sequence. Both views are complementary and </w:t>
      </w:r>
      <w:r w:rsidR="001D043D">
        <w:t>have explanatory power over a variety of mechanisms and behaviors</w:t>
      </w:r>
      <w:r w:rsidR="00154485">
        <w:t xml:space="preserve">. </w:t>
      </w:r>
      <w:r w:rsidR="00E74DC2">
        <w:t xml:space="preserve">Here, I propose that assimilation of neurons into a pre-existing neural sequence could be governed by the same mechanisms as those that control memory allocation. This idea has many common elements with contemporary theories of memory allocation and memory linking </w:t>
      </w:r>
      <w:r w:rsidR="00E74DC2">
        <w:fldChar w:fldCharType="begin" w:fldLock="1"/>
      </w:r>
      <w:r w:rsidR="00E74DC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plainTextFormattedCitation":"(Cai et al., 2016; Lisman et al., 2018)","previouslyFormattedCitation":"(Cai et al., 2016; Lisman et al., 2018)"},"properties":{"noteIndex":0},"schema":"https://github.com/citation-style-language/schema/raw/master/csl-citation.json"}</w:instrText>
      </w:r>
      <w:r w:rsidR="00E74DC2">
        <w:fldChar w:fldCharType="separate"/>
      </w:r>
      <w:r w:rsidR="00E74DC2" w:rsidRPr="00A83B8A">
        <w:rPr>
          <w:noProof/>
        </w:rPr>
        <w:t>(Cai et al., 2016; Lisman et al., 2018)</w:t>
      </w:r>
      <w:r w:rsidR="00E74DC2">
        <w:fldChar w:fldCharType="end"/>
      </w:r>
      <w:r w:rsidR="00E74DC2">
        <w:t>, but incrementally adds to it by extending its application to neural sequence construction in the brain.</w:t>
      </w:r>
    </w:p>
    <w:p w14:paraId="21AC5A3E" w14:textId="77777777" w:rsidR="00E61FDE" w:rsidRDefault="00E61FDE" w:rsidP="00B82025">
      <w:pPr>
        <w:pStyle w:val="BUMainText"/>
      </w:pPr>
    </w:p>
    <w:p w14:paraId="6C0EC2BB" w14:textId="5A0A2CAB" w:rsidR="00E61FDE" w:rsidRDefault="00E61FDE" w:rsidP="00E61FDE">
      <w:pPr>
        <w:pStyle w:val="Heading2"/>
      </w:pPr>
      <w:bookmarkStart w:id="152" w:name="_Toc414981722"/>
      <w:r>
        <w:t>Population “drift” underlies sequence evolution</w:t>
      </w:r>
      <w:bookmarkEnd w:id="152"/>
    </w:p>
    <w:p w14:paraId="43984CF5" w14:textId="6B47D0A3" w:rsidR="004307D6" w:rsidRDefault="00A83B8A" w:rsidP="00B82025">
      <w:pPr>
        <w:pStyle w:val="BUMainText"/>
      </w:pPr>
      <w:r>
        <w:tab/>
      </w:r>
      <w:r w:rsidR="00E74DC2">
        <w:t>R</w:t>
      </w:r>
      <w:r w:rsidR="00154485">
        <w:t xml:space="preserve">elatively unexplored is what determines how a sequence </w:t>
      </w:r>
      <w:r w:rsidR="001D043D">
        <w:t>evolves</w:t>
      </w:r>
      <w:r w:rsidR="00154485">
        <w:t xml:space="preserve">. </w:t>
      </w:r>
      <w:r w:rsidR="003B08E0">
        <w:t xml:space="preserve">In a trace </w:t>
      </w:r>
      <w:r w:rsidR="00F35C50">
        <w:t xml:space="preserve">eyeblink conditioning task, neurons seem to be added to a sequence on the basis of network-wide correlations </w:t>
      </w:r>
      <w:r w:rsidR="00F35C50">
        <w:fldChar w:fldCharType="begin" w:fldLock="1"/>
      </w:r>
      <w:r w:rsidR="001D043D">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F35C50">
        <w:fldChar w:fldCharType="separate"/>
      </w:r>
      <w:r w:rsidR="00F35C50" w:rsidRPr="00F35C50">
        <w:rPr>
          <w:noProof/>
        </w:rPr>
        <w:t>(Modi et al., 2014)</w:t>
      </w:r>
      <w:r w:rsidR="00F35C50">
        <w:fldChar w:fldCharType="end"/>
      </w:r>
      <w:r w:rsidR="00F35C50">
        <w:t xml:space="preserve">. </w:t>
      </w:r>
      <w:r w:rsidR="003B08E0">
        <w:t xml:space="preserve">While the mice learned to pair a cue with a delayed air puff, neurons in CA1 became gradually more correlated, alluding to synaptic changes </w:t>
      </w:r>
      <w:r w:rsidR="0025262F">
        <w:t>facilitating</w:t>
      </w:r>
      <w:r w:rsidR="003B08E0">
        <w:t xml:space="preserve"> the encoding of this new association. </w:t>
      </w:r>
      <w:r w:rsidR="0025262F">
        <w:t>Additionally, s</w:t>
      </w:r>
      <w:r w:rsidR="00A53DCE">
        <w:t xml:space="preserve">ome insight can </w:t>
      </w:r>
      <w:r w:rsidR="003B08E0">
        <w:t xml:space="preserve">also </w:t>
      </w:r>
      <w:r w:rsidR="00A53DCE">
        <w:t xml:space="preserve">be gleaned </w:t>
      </w:r>
      <w:r w:rsidR="003B08E0">
        <w:t>from studying</w:t>
      </w:r>
      <w:r w:rsidR="00A53DCE">
        <w:t xml:space="preserve"> sequences at smaller timescales. For instance, o</w:t>
      </w:r>
      <w:r w:rsidR="006968FA">
        <w:t xml:space="preserve">ne innovative exploration of hippocampal replay data during sleep discovered unique properties of neurons that </w:t>
      </w:r>
      <w:r w:rsidR="00A53DCE">
        <w:t>became recruited into a sequence</w:t>
      </w:r>
      <w:r w:rsidR="006412ED">
        <w:t xml:space="preserve"> </w:t>
      </w:r>
      <w:r w:rsidR="006412ED">
        <w:fldChar w:fldCharType="begin" w:fldLock="1"/>
      </w:r>
      <w:r w:rsidR="00154485">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6412ED">
        <w:fldChar w:fldCharType="separate"/>
      </w:r>
      <w:r w:rsidR="006412ED" w:rsidRPr="006412ED">
        <w:rPr>
          <w:noProof/>
        </w:rPr>
        <w:t>(Grosmark and Buzsáki, 2016)</w:t>
      </w:r>
      <w:r w:rsidR="006412ED">
        <w:fldChar w:fldCharType="end"/>
      </w:r>
      <w:r w:rsidR="006412ED">
        <w:t xml:space="preserve">. Of particular interest, </w:t>
      </w:r>
      <w:r w:rsidR="003B08E0">
        <w:t xml:space="preserve">they found that CA1 neurons could be categorized into either “rigid” or “plastic” cells. Rigid cells were </w:t>
      </w:r>
      <w:r w:rsidR="0025262F">
        <w:t>constituents</w:t>
      </w:r>
      <w:r w:rsidR="003B08E0">
        <w:t xml:space="preserve"> of a sequence backbone that plastic cells were incorporate</w:t>
      </w:r>
      <w:r w:rsidR="005F65BA">
        <w:t>d into after a new experience</w:t>
      </w:r>
      <w:r w:rsidR="00BF34BD">
        <w:t xml:space="preserve"> (exploration of a novel track)</w:t>
      </w:r>
      <w:r w:rsidR="005F65BA">
        <w:t>. Interestingly, p</w:t>
      </w:r>
      <w:r w:rsidR="003B08E0">
        <w:t>lastic</w:t>
      </w:r>
      <w:r w:rsidR="006412ED">
        <w:t xml:space="preserve"> </w:t>
      </w:r>
      <w:r w:rsidR="005F65BA">
        <w:t>cells</w:t>
      </w:r>
      <w:r w:rsidR="006412ED">
        <w:t xml:space="preserve"> had overall high spatial selectivity and firing rate gains during </w:t>
      </w:r>
      <w:r w:rsidR="006412ED">
        <w:lastRenderedPageBreak/>
        <w:t xml:space="preserve">ripples, suggesting </w:t>
      </w:r>
      <w:r w:rsidR="005F65BA">
        <w:t>that spatial field precision</w:t>
      </w:r>
      <w:r w:rsidR="006412ED">
        <w:t xml:space="preserve"> and excitability</w:t>
      </w:r>
      <w:r w:rsidR="005F65BA">
        <w:t xml:space="preserve"> may have been important criteria for inclusion in the sequence</w:t>
      </w:r>
      <w:r w:rsidR="006412ED">
        <w:t xml:space="preserve">. </w:t>
      </w:r>
      <w:r w:rsidR="005F65BA">
        <w:t xml:space="preserve"> </w:t>
      </w:r>
    </w:p>
    <w:p w14:paraId="60C1B555" w14:textId="19075A91" w:rsidR="00BD445A" w:rsidRDefault="00BD445A" w:rsidP="00B82025">
      <w:pPr>
        <w:pStyle w:val="BUMainText"/>
      </w:pPr>
      <w:r w:rsidRPr="00BD445A">
        <w:tab/>
        <w:t xml:space="preserve">Numerous studies have shown how memories can be allocated to </w:t>
      </w:r>
      <w:r>
        <w:t>highly excitable</w:t>
      </w:r>
      <w:r w:rsidRPr="00BD445A">
        <w:t xml:space="preserve"> neurons, but diving deeper, what determines </w:t>
      </w:r>
      <w:r>
        <w:t>excitability</w:t>
      </w:r>
      <w:r w:rsidRPr="00BD445A">
        <w:t xml:space="preserve"> levels in specific cells? CREB expression</w:t>
      </w:r>
      <w:r>
        <w:t xml:space="preserve"> and resultant excitability</w:t>
      </w:r>
      <w:r w:rsidRPr="00BD445A">
        <w:t xml:space="preserve"> in neural populations is likely dynamic, with non-overlapping populations see-sawing their </w:t>
      </w:r>
      <w:r>
        <w:t xml:space="preserve">expression </w:t>
      </w:r>
      <w:r w:rsidRPr="00BD445A">
        <w:t xml:space="preserve">over time. This constant flux would mean that neurons are perpetually competing for the privilege to encode the present experience. Consequently, different experiences over time are preserved in a continuously rotating cast of neurons. This idea would explain the population “drift” phenomena explained </w:t>
      </w:r>
      <w:r>
        <w:t xml:space="preserve">previously in Chapter One </w:t>
      </w:r>
      <w:r w:rsidRPr="00BD445A">
        <w:fldChar w:fldCharType="begin" w:fldLock="1"/>
      </w:r>
      <w:r w:rsidRPr="00BD445A">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Pr="00BD445A">
        <w:fldChar w:fldCharType="separate"/>
      </w:r>
      <w:r w:rsidRPr="00BD445A">
        <w:rPr>
          <w:noProof/>
        </w:rPr>
        <w:t>(Mankin et al., 2012; Mau et al., 2018; Rubin et al., 2015)</w:t>
      </w:r>
      <w:r w:rsidRPr="00BD445A">
        <w:fldChar w:fldCharType="end"/>
      </w:r>
      <w:r w:rsidRPr="00BD445A">
        <w:t xml:space="preserve">. Population drift may reflect snapshots of the overall heterogeneous excitation levels of neurons, with some increasing and others decreasing their activity over hours and days </w:t>
      </w:r>
      <w:r w:rsidRPr="00BD445A">
        <w:fldChar w:fldCharType="begin" w:fldLock="1"/>
      </w:r>
      <w:r w:rsidRPr="00BD445A">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Pr="00BD445A">
        <w:rPr>
          <w:rFonts w:ascii="Lucida Sans Unicode" w:hAnsi="Lucida Sans Unicode" w:cs="Lucida Sans Unicode"/>
        </w:rPr>
        <w:instrText>∼</w:instrText>
      </w:r>
      <w:r w:rsidRPr="00BD445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Pr="00BD445A">
        <w:fldChar w:fldCharType="separate"/>
      </w:r>
      <w:r w:rsidRPr="00BD445A">
        <w:rPr>
          <w:noProof/>
        </w:rPr>
        <w:t>(Mau et al., 2018; Rubin et al., 2015; Ziv et al., 2013)</w:t>
      </w:r>
      <w:r w:rsidRPr="00BD445A">
        <w:fldChar w:fldCharType="end"/>
      </w:r>
      <w:r w:rsidRPr="00BD445A">
        <w:t xml:space="preserve">. These basal dynamics also explain why co-allocation of </w:t>
      </w:r>
      <w:r w:rsidR="00BF34BD">
        <w:t xml:space="preserve">similar </w:t>
      </w:r>
      <w:r w:rsidRPr="00BD445A">
        <w:t xml:space="preserve">memories is dependent on temporal distance </w:t>
      </w:r>
      <w:r w:rsidRPr="00BD445A">
        <w:fldChar w:fldCharType="begin" w:fldLock="1"/>
      </w:r>
      <w:r w:rsidRPr="00BD445A">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Pr="00BD445A">
        <w:fldChar w:fldCharType="separate"/>
      </w:r>
      <w:r w:rsidRPr="00BD445A">
        <w:rPr>
          <w:noProof/>
        </w:rPr>
        <w:t>(Cai et al., 2016; Rashid et al., 2016; Yokose et al., 2017)</w:t>
      </w:r>
      <w:r w:rsidRPr="00BD445A">
        <w:fldChar w:fldCharType="end"/>
      </w:r>
      <w:r w:rsidRPr="00BD445A">
        <w:t xml:space="preserve">. </w:t>
      </w:r>
      <w:r w:rsidR="00BF34BD">
        <w:t>Cells</w:t>
      </w:r>
      <w:r w:rsidRPr="00BD445A">
        <w:t xml:space="preserve"> with ramping CREB levels become preferentiall</w:t>
      </w:r>
      <w:r w:rsidR="00BF34BD">
        <w:t>y selected for inclusion into a memory trace</w:t>
      </w:r>
      <w:r w:rsidRPr="00BD445A">
        <w:t xml:space="preserve">, linking memories across time </w:t>
      </w:r>
      <w:r w:rsidRPr="00BD445A">
        <w:fldChar w:fldCharType="begin" w:fldLock="1"/>
      </w:r>
      <w:r w:rsidRPr="00BD445A">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Pr="00BD445A">
        <w:fldChar w:fldCharType="separate"/>
      </w:r>
      <w:r w:rsidRPr="00BD445A">
        <w:rPr>
          <w:noProof/>
        </w:rPr>
        <w:t>(Lisman et al., 2018)</w:t>
      </w:r>
      <w:r w:rsidRPr="00BD445A">
        <w:fldChar w:fldCharType="end"/>
      </w:r>
      <w:r w:rsidRPr="00BD445A">
        <w:t xml:space="preserve">. Interestingly, recent findings showing that memory retrieval increases the excitability of engram cells provides a mechanism for linking memories from the distant past to present experience </w:t>
      </w:r>
      <w:r w:rsidRPr="00BD445A">
        <w:fldChar w:fldCharType="begin" w:fldLock="1"/>
      </w:r>
      <w:r w:rsidRPr="00BD445A">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Pr="00BD445A">
        <w:fldChar w:fldCharType="separate"/>
      </w:r>
      <w:r w:rsidRPr="00BD445A">
        <w:rPr>
          <w:noProof/>
        </w:rPr>
        <w:t>(Pignatelli et al., 2019)</w:t>
      </w:r>
      <w:r w:rsidRPr="00BD445A">
        <w:fldChar w:fldCharType="end"/>
      </w:r>
      <w:r w:rsidRPr="00BD445A">
        <w:t xml:space="preserve">. Dynamic excitability also fits with observations of a different population of neurons “filling in” for those that have been experimentally suppressed </w:t>
      </w:r>
      <w:r w:rsidRPr="00BD445A">
        <w:fldChar w:fldCharType="begin" w:fldLock="1"/>
      </w:r>
      <w:r w:rsidRPr="00BD445A">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Pr="00BD445A">
        <w:fldChar w:fldCharType="separate"/>
      </w:r>
      <w:r w:rsidRPr="00BD445A">
        <w:rPr>
          <w:noProof/>
        </w:rPr>
        <w:t>(Han et al., 2007; Rashid et al., 2016; Trouche et al., 2016)</w:t>
      </w:r>
      <w:r w:rsidRPr="00BD445A">
        <w:fldChar w:fldCharType="end"/>
      </w:r>
      <w:r w:rsidRPr="00BD445A">
        <w:t xml:space="preserve">. In cases where “winner” neurons are inhibited, a </w:t>
      </w:r>
      <w:r w:rsidRPr="00BD445A">
        <w:lastRenderedPageBreak/>
        <w:t>secondary population emerges to assume encoding responsibilities as if the would-be winners had endogenously decreased in excitability.</w:t>
      </w:r>
      <w:r>
        <w:t xml:space="preserve"> </w:t>
      </w:r>
    </w:p>
    <w:p w14:paraId="4A2A2805" w14:textId="6B000D45" w:rsidR="00BF34BD" w:rsidRPr="00C3423C" w:rsidRDefault="00BF34BD" w:rsidP="00B82025">
      <w:pPr>
        <w:pStyle w:val="BUMainText"/>
      </w:pPr>
      <w:r>
        <w:tab/>
        <w:t xml:space="preserve">The continuous basal dynamics supporting integration of new cells into a sequence could be adaptive and may underlie learning of </w:t>
      </w:r>
      <w:r w:rsidR="00B44A94">
        <w:t>novel</w:t>
      </w:r>
      <w:r>
        <w:t xml:space="preserve"> associations. </w:t>
      </w:r>
      <w:r w:rsidR="001B121F">
        <w:t xml:space="preserve">CA1 </w:t>
      </w:r>
      <w:r w:rsidR="00043D2C">
        <w:t xml:space="preserve">appears to </w:t>
      </w:r>
      <w:r w:rsidR="0058556D">
        <w:t xml:space="preserve">morph its activity patterns over time to a greater extent </w:t>
      </w:r>
      <w:r w:rsidR="00043D2C">
        <w:t xml:space="preserve">than CA3 </w:t>
      </w:r>
      <w:r w:rsidR="00043D2C">
        <w:fldChar w:fldCharType="begin" w:fldLock="1"/>
      </w:r>
      <w:r w:rsidR="00043D2C">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mendeley":{"formattedCitation":"(Mankin et al., 2012)","plainTextFormattedCitation":"(Mankin et al., 2012)","previouslyFormattedCitation":"(Mankin et al., 2012)"},"properties":{"noteIndex":0},"schema":"https://github.com/citation-style-language/schema/raw/master/csl-citation.json"}</w:instrText>
      </w:r>
      <w:r w:rsidR="00043D2C">
        <w:fldChar w:fldCharType="separate"/>
      </w:r>
      <w:r w:rsidR="00043D2C" w:rsidRPr="00043D2C">
        <w:rPr>
          <w:noProof/>
        </w:rPr>
        <w:t>(Mankin et al., 2012)</w:t>
      </w:r>
      <w:r w:rsidR="00043D2C">
        <w:fldChar w:fldCharType="end"/>
      </w:r>
      <w:r w:rsidR="0058556D">
        <w:t xml:space="preserve">, as if continuously </w:t>
      </w:r>
      <w:r w:rsidR="00413ACF">
        <w:t>sampling</w:t>
      </w:r>
      <w:r w:rsidR="0058556D">
        <w:t xml:space="preserve"> neural state space. </w:t>
      </w:r>
      <w:r w:rsidR="00413ACF">
        <w:t xml:space="preserve">Indeed, during sleep, CA1 launches sequences representing random trajectories in a manner that could support generalization or insight into shortcuts </w:t>
      </w:r>
      <w:r w:rsidR="00413ACF">
        <w:fldChar w:fldCharType="begin" w:fldLock="1"/>
      </w:r>
      <w:r w:rsidR="00E61FDE">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413ACF">
        <w:fldChar w:fldCharType="separate"/>
      </w:r>
      <w:r w:rsidR="00413ACF" w:rsidRPr="00413ACF">
        <w:rPr>
          <w:noProof/>
        </w:rPr>
        <w:t>(Stella et al., 2019)</w:t>
      </w:r>
      <w:r w:rsidR="00413ACF">
        <w:fldChar w:fldCharType="end"/>
      </w:r>
      <w:r w:rsidR="00413ACF">
        <w:t xml:space="preserve">. In other words, this sporadic exploration of “sequence space” could allow for incidental potentiation of a </w:t>
      </w:r>
      <w:r w:rsidR="000A3F39">
        <w:t>microcircuit</w:t>
      </w:r>
      <w:r w:rsidR="00B44A94">
        <w:t xml:space="preserve"> that could represent a novel</w:t>
      </w:r>
      <w:r w:rsidR="00413ACF">
        <w:t xml:space="preserve"> </w:t>
      </w:r>
      <w:r w:rsidR="00B44A94">
        <w:t xml:space="preserve">(i.e., </w:t>
      </w:r>
      <w:r w:rsidR="00413ACF">
        <w:t>never-experienced</w:t>
      </w:r>
      <w:r w:rsidR="00B44A94">
        <w:t>)</w:t>
      </w:r>
      <w:r w:rsidR="00413ACF">
        <w:t xml:space="preserve"> event. Such replay events have previously been observed, albeit in </w:t>
      </w:r>
      <w:r w:rsidR="00E61FDE">
        <w:t xml:space="preserve">extremely rare occasions </w:t>
      </w:r>
      <w:r w:rsidR="00E61FDE">
        <w:fldChar w:fldCharType="begin" w:fldLock="1"/>
      </w:r>
      <w:r w:rsidR="00AD4F8B">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mendeley":{"formattedCitation":"(Gupta et al., 2010)","plainTextFormattedCitation":"(Gupta et al., 2010)","previouslyFormattedCitation":"(Gupta et al., 2010)"},"properties":{"noteIndex":0},"schema":"https://github.com/citation-style-language/schema/raw/master/csl-citation.json"}</w:instrText>
      </w:r>
      <w:r w:rsidR="00E61FDE">
        <w:fldChar w:fldCharType="separate"/>
      </w:r>
      <w:r w:rsidR="00E61FDE" w:rsidRPr="00E61FDE">
        <w:rPr>
          <w:noProof/>
        </w:rPr>
        <w:t>(Gupta et al., 2010)</w:t>
      </w:r>
      <w:r w:rsidR="00E61FDE">
        <w:fldChar w:fldCharType="end"/>
      </w:r>
      <w:r w:rsidR="00E61FDE">
        <w:t xml:space="preserve">. </w:t>
      </w:r>
      <w:r w:rsidR="00B44A94">
        <w:t xml:space="preserve">But what mechanisms could inform the hippocampus as to which synapses are </w:t>
      </w:r>
      <w:r w:rsidR="00FA183A">
        <w:t>“worth”</w:t>
      </w:r>
      <w:r w:rsidR="00B44A94">
        <w:t xml:space="preserve"> potentiating? One possibility is a neurochemical signal for novelty. By definition, novelty is deviation from expectation, which is highly relevant for an animal’s behavior. If a new odor predicts the presence of a predator, a rodent had better learn this association posthaste. CA1 </w:t>
      </w:r>
      <w:r w:rsidR="000B58B2">
        <w:t xml:space="preserve">sits at the perfect junction to make comparisons between stored internal information (from CA3 Schaffer collaterals) and sensory reality (from the EC-CA1 direct pathway; </w:t>
      </w:r>
      <w:r w:rsidR="0058556D">
        <w:fldChar w:fldCharType="begin" w:fldLock="1"/>
      </w:r>
      <w:r w:rsidR="00AD4F8B">
        <w:instrText>ADDIN CSL_CITATION {"citationItems":[{"id":"ITEM-1","itemData":{"ISSN":"0896-6273","PMID":"12165476","abstract":"To examine how hippocampal neurons respond to a mismatch between retrieved and actual experience, we trained rats to find a hidden platform at a particular location in an annular watermaze and then moved the platform. Several cells that were silent at the new platform location before the move fired vigorously when the rat found the goal. The new activity was paralleled by reduced discharge in a subset of simultaneously recorded interneurons. The pattern of activity returned toward its original configuration as the rat learned the new location. The activation of specific hippocampal neurons following dislocation of a target object may be essential for synaptic plasticity and adaptive modification of the animal's representation of the environment.","author":[{"dropping-particle":"","family":"Fyhn","given":"Marianne","non-dropping-particle":"","parse-names":false,"suffix":""},{"dropping-particle":"","family":"Molden","given":"Sturla","non-dropping-particle":"","parse-names":false,"suffix":""},{"dropping-particle":"","family":"Hollup","given":"Stig","non-dropping-particle":"","parse-names":false,"suffix":""},{"dropping-particle":"","family":"Moser","given":"May-Britt","non-dropping-particle":"","parse-names":false,"suffix":""},{"dropping-particle":"","family":"Moser","given":"Edvard","non-dropping-particle":"","parse-names":false,"suffix":""}],"container-title":"Neuron","id":"ITEM-1","issue":"3","issued":{"date-parts":[["2002","8","1"]]},"page":"555-66","title":"Hippocampal neurons responding to first-time dislocation of a target object.","type":"article-journal","volume":"35"},"uris":["http://www.mendeley.com/documents/?uuid=737408c4-b01e-35a0-8156-90725d4c4663"]},{"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mendeley":{"formattedCitation":"(Fyhn et al., 2002; Lisman and Otmakhova, 2001)","manualFormatting":"Fyhn et al., 2002; Lisman and Otmakhova, 2001)","plainTextFormattedCitation":"(Fyhn et al., 2002; Lisman and Otmakhova, 2001)","previouslyFormattedCitation":"(Fyhn et al., 2002; Lisman and Otmakhova, 2001)"},"properties":{"noteIndex":0},"schema":"https://github.com/citation-style-language/schema/raw/master/csl-citation.json"}</w:instrText>
      </w:r>
      <w:r w:rsidR="0058556D">
        <w:fldChar w:fldCharType="separate"/>
      </w:r>
      <w:r w:rsidR="00413ACF" w:rsidRPr="00413ACF">
        <w:rPr>
          <w:noProof/>
        </w:rPr>
        <w:t>Fyhn et al., 2002; Lisman and Otmakhova, 2001)</w:t>
      </w:r>
      <w:r w:rsidR="0058556D">
        <w:fldChar w:fldCharType="end"/>
      </w:r>
      <w:r w:rsidR="0058556D">
        <w:t>.</w:t>
      </w:r>
      <w:r w:rsidR="000B58B2">
        <w:t xml:space="preserve"> CA1 also receives projections from the ventral tegmental area (VTA)</w:t>
      </w:r>
      <w:r w:rsidR="00FA183A">
        <w:t xml:space="preserve">, which supplies dopaminergic input. This CA1-VTA loop could comprise a circuit that takes prior knowledge (coming from CA3), compares it to incoming sensory information (coming from EC), and potentiates (using VTA dopamine) an excitable set of neurons to compose a novel neural sequence </w:t>
      </w:r>
      <w:r w:rsidR="00FA183A">
        <w:lastRenderedPageBreak/>
        <w:t xml:space="preserve">encoding a new experience </w:t>
      </w:r>
      <w:r w:rsidR="00AD4F8B">
        <w:fldChar w:fldCharType="begin" w:fldLock="1"/>
      </w:r>
      <w:r w:rsidR="0025262F">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id":"ITEM-3","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3","issue":"9","issued":{"date-parts":[["2015","9","1"]]},"page":"560-570","publisher":"Elsevier Current Trends","title":"Memory trace replay: the shaping of memory consolidation by neuromodulation","type":"article-journal","volume":"38"},"uris":["http://www.mendeley.com/documents/?uuid=1402744a-4ca3-3be7-a865-68b102ca5f72"]}],"mendeley":{"formattedCitation":"(Atherton et al., 2015; Lisman and Grace, 2005; Lisman and Otmakhova, 2001)","plainTextFormattedCitation":"(Atherton et al., 2015; Lisman and Grace, 2005; Lisman and Otmakhova, 2001)","previouslyFormattedCitation":"(Atherton et al., 2015; Lisman and Grace, 2005; Lisman and Otmakhova, 2001)"},"properties":{"noteIndex":0},"schema":"https://github.com/citation-style-language/schema/raw/master/csl-citation.json"}</w:instrText>
      </w:r>
      <w:r w:rsidR="00AD4F8B">
        <w:fldChar w:fldCharType="separate"/>
      </w:r>
      <w:r w:rsidR="00AD4F8B" w:rsidRPr="00AD4F8B">
        <w:rPr>
          <w:noProof/>
        </w:rPr>
        <w:t>(Atherton et al., 2015; Lisman and Grace, 2005; Lisman and Otmakhova, 2001)</w:t>
      </w:r>
      <w:r w:rsidR="00AD4F8B">
        <w:fldChar w:fldCharType="end"/>
      </w:r>
      <w:r w:rsidR="00FA183A">
        <w:t xml:space="preserve">. </w:t>
      </w:r>
      <w:r w:rsidR="0025262F">
        <w:t xml:space="preserve">If this set of neurons overlaps with a population encoding some other related memory, this could facilitate integration of these new cells into an existing memory representation to link these two memories, thereby forming a complex cognitive schema </w:t>
      </w:r>
      <w:r w:rsidR="0025262F">
        <w:fldChar w:fldCharType="begin" w:fldLock="1"/>
      </w:r>
      <w:r w:rsidR="0025262F">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id":"ITEM-3","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3","issue":"5821","issued":{"date-parts":[["2007","4","6"]]},"page":"76-82","title":"Schemas and Memory Consolidation","type":"article-journal","volume":"316"},"uris":["http://www.mendeley.com/documents/?uuid=b1abb6b7-dd77-411b-b54b-c5e484e79ae9"]},{"id":"ITEM-4","itemData":{"DOI":"10.1007/978-3-319-50406-3_13","author":[{"dropping-particle":"","family":"Schlichting","given":"Margaret L.","non-dropping-particle":"","parse-names":false,"suffix":""},{"dropping-particle":"","family":"Preston","given":"Alison R.","non-dropping-particle":"","parse-names":false,"suffix":""}],"container-title":"The Hippocampus from Cells to Systems","id":"ITEM-4","issued":{"date-parts":[["2017"]]},"page":"405-437","publisher":"Springer International Publishing","publisher-place":"Cham","title":"The Hippocampus and Memory Integration: Building Knowledge to Navigate Future Decisions","type":"chapter"},"uris":["http://www.mendeley.com/documents/?uuid=50eacb38-f079-3e56-a050-e30fc47a4bb2"]}],"mendeley":{"formattedCitation":"(Lisman et al., 2018; McKenzie and Eichenbaum, 2011; Schlichting and Preston, 2017; Tse et al., 2007)","plainTextFormattedCitation":"(Lisman et al., 2018; McKenzie and Eichenbaum, 2011; Schlichting and Preston, 2017; Tse et al., 2007)","previouslyFormattedCitation":"(Lisman et al., 2018; McKenzie and Eichenbaum, 2011; Tse et al., 2007)"},"properties":{"noteIndex":0},"schema":"https://github.com/citation-style-language/schema/raw/master/csl-citation.json"}</w:instrText>
      </w:r>
      <w:r w:rsidR="0025262F">
        <w:fldChar w:fldCharType="separate"/>
      </w:r>
      <w:r w:rsidR="0025262F" w:rsidRPr="0025262F">
        <w:rPr>
          <w:noProof/>
        </w:rPr>
        <w:t>(Lisman et al., 2018; McKenzie and Eichenbaum, 2011; Schlichting and Preston, 2017; Tse et al., 2007)</w:t>
      </w:r>
      <w:r w:rsidR="0025262F">
        <w:fldChar w:fldCharType="end"/>
      </w:r>
      <w:r w:rsidR="0025262F">
        <w:t xml:space="preserve">. </w:t>
      </w:r>
    </w:p>
    <w:p w14:paraId="69D00975" w14:textId="77777777" w:rsidR="006F1E25" w:rsidRDefault="006F1E25" w:rsidP="00B82025">
      <w:pPr>
        <w:pStyle w:val="BUMainText"/>
      </w:pPr>
    </w:p>
    <w:p w14:paraId="7F3323B1" w14:textId="2D5D2F87" w:rsidR="00CA383D" w:rsidRDefault="00B40C43" w:rsidP="00B82025">
      <w:pPr>
        <w:pStyle w:val="Heading2"/>
      </w:pPr>
      <w:bookmarkStart w:id="153" w:name="_Toc414981723"/>
      <w:r>
        <w:t xml:space="preserve">Theta sequences and replay-associated consolidation </w:t>
      </w:r>
      <w:r w:rsidR="00C3423C">
        <w:t>maintain</w:t>
      </w:r>
      <w:r>
        <w:t xml:space="preserve"> behavioral-timescale sequences</w:t>
      </w:r>
      <w:bookmarkEnd w:id="153"/>
      <w:r w:rsidR="006F1E25">
        <w:tab/>
      </w:r>
    </w:p>
    <w:p w14:paraId="10E66CDD" w14:textId="3B2214C5" w:rsidR="006F1E25" w:rsidRDefault="00CA383D" w:rsidP="00B82025">
      <w:pPr>
        <w:pStyle w:val="BUMainText"/>
      </w:pPr>
      <w:r>
        <w:tab/>
        <w:t xml:space="preserve">In the place cell literature, spatial sequences are thought to be bound together via plasticity mechanisms facilitated by compression during theta sequences </w:t>
      </w:r>
      <w:r>
        <w:fldChar w:fldCharType="begin" w:fldLock="1"/>
      </w:r>
      <w:r>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Mehta et al., 2002)","plainTextFormattedCitation":"(Mehta et al., 2002)","previouslyFormattedCitation":"(Mehta et al., 2002)"},"properties":{"noteIndex":0},"schema":"https://github.com/citation-style-language/schema/raw/master/csl-citation.json"}</w:instrText>
      </w:r>
      <w:r>
        <w:fldChar w:fldCharType="separate"/>
      </w:r>
      <w:r w:rsidRPr="00CA383D">
        <w:rPr>
          <w:noProof/>
        </w:rPr>
        <w:t>(Mehta et al., 2002)</w:t>
      </w:r>
      <w:r>
        <w:fldChar w:fldCharType="end"/>
      </w:r>
      <w:r>
        <w:t xml:space="preserve">. Sequences that occur during fixed-space delays most likely operate via shared mechanisms. After all, theta-compressed sequences are also observed in behavioral-timescale sequences </w:t>
      </w:r>
      <w:r>
        <w:fldChar w:fldCharType="begin" w:fldLock="1"/>
      </w:r>
      <w:r w:rsidR="00631A3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fldChar w:fldCharType="separate"/>
      </w:r>
      <w:r w:rsidRPr="00CA383D">
        <w:rPr>
          <w:noProof/>
        </w:rPr>
        <w:t>(Pastalkova et al., 2008)</w:t>
      </w:r>
      <w:r>
        <w:fldChar w:fldCharType="end"/>
      </w:r>
      <w:r>
        <w:t xml:space="preserve">. </w:t>
      </w:r>
    </w:p>
    <w:p w14:paraId="7304B7FB" w14:textId="53089ACC" w:rsidR="004837D8" w:rsidRPr="006F1E25" w:rsidRDefault="004837D8" w:rsidP="00B82025">
      <w:pPr>
        <w:pStyle w:val="BUMainText"/>
        <w:sectPr w:rsidR="004837D8" w:rsidRPr="006F1E25" w:rsidSect="003547DD">
          <w:pgSz w:w="12240" w:h="15840"/>
          <w:pgMar w:top="2160" w:right="1440" w:bottom="1440" w:left="2160" w:header="1440" w:footer="1080" w:gutter="0"/>
          <w:cols w:space="720"/>
          <w:docGrid w:linePitch="360"/>
        </w:sectPr>
      </w:pPr>
      <w:r>
        <w:tab/>
        <w:t>However, because these studies involved sequences of place cells, one could not rule out the possibility that the rodent was utilizing old external cues to navigate, which could account for the stability of existing place fields.</w:t>
      </w:r>
    </w:p>
    <w:p w14:paraId="527B3F95" w14:textId="77777777" w:rsidR="0072455D" w:rsidRPr="0072455D" w:rsidRDefault="0072455D" w:rsidP="0072455D">
      <w:pPr>
        <w:pStyle w:val="Heading1"/>
      </w:pPr>
      <w:bookmarkStart w:id="154" w:name="_Toc414981724"/>
      <w:r>
        <w:lastRenderedPageBreak/>
        <w:t>APPENDIX</w:t>
      </w:r>
      <w:bookmarkEnd w:id="154"/>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3759E0C6" w:rsidR="00E30FDA" w:rsidRPr="00E30FDA" w:rsidRDefault="00E30FDA" w:rsidP="00D620B4">
      <w:pPr>
        <w:pStyle w:val="Heading1"/>
      </w:pPr>
      <w:bookmarkStart w:id="155" w:name="_Toc414981725"/>
      <w:r>
        <w:lastRenderedPageBreak/>
        <w:t>BIBLIOGRAPHY</w:t>
      </w:r>
      <w:bookmarkEnd w:id="155"/>
    </w:p>
    <w:p w14:paraId="171FC054" w14:textId="39B34E5D" w:rsidR="0025262F" w:rsidRPr="0025262F" w:rsidRDefault="00942D3B" w:rsidP="0025262F">
      <w:pPr>
        <w:widowControl w:val="0"/>
        <w:autoSpaceDE w:val="0"/>
        <w:autoSpaceDN w:val="0"/>
        <w:adjustRightInd w:val="0"/>
        <w:spacing w:after="240" w:line="240" w:lineRule="auto"/>
        <w:rPr>
          <w:noProof/>
        </w:rPr>
      </w:pPr>
      <w:r>
        <w:fldChar w:fldCharType="begin" w:fldLock="1"/>
      </w:r>
      <w:r>
        <w:instrText xml:space="preserve">ADDIN Mendeley Bibliography CSL_BIBLIOGRAPHY </w:instrText>
      </w:r>
      <w:r>
        <w:fldChar w:fldCharType="separate"/>
      </w:r>
      <w:r w:rsidR="0025262F" w:rsidRPr="0025262F">
        <w:rPr>
          <w:noProof/>
        </w:rPr>
        <w:t xml:space="preserve">Adolphs, R., Tranel, D., Damasio, H., and Damasio, A. (1994). Impaired recognition of emotion in facial expressions following bilateral damage to the human amygdala. Nature </w:t>
      </w:r>
      <w:r w:rsidR="0025262F" w:rsidRPr="0025262F">
        <w:rPr>
          <w:i/>
          <w:iCs/>
          <w:noProof/>
        </w:rPr>
        <w:t>372</w:t>
      </w:r>
      <w:r w:rsidR="0025262F" w:rsidRPr="0025262F">
        <w:rPr>
          <w:noProof/>
        </w:rPr>
        <w:t>, 669–672.</w:t>
      </w:r>
    </w:p>
    <w:p w14:paraId="382217DB"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Ahmed, O.J., and Mehta, M.R. (2009). The hippocampal rate code: anatomy, physiology and theory. Trends Neurosci. </w:t>
      </w:r>
      <w:r w:rsidRPr="0025262F">
        <w:rPr>
          <w:i/>
          <w:iCs/>
          <w:noProof/>
        </w:rPr>
        <w:t>32</w:t>
      </w:r>
      <w:r w:rsidRPr="0025262F">
        <w:rPr>
          <w:noProof/>
        </w:rPr>
        <w:t>, 329–338.</w:t>
      </w:r>
    </w:p>
    <w:p w14:paraId="0EF9EF0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Ahn, J.-R., Lee, H.-W., and Lee, I. (2019). Rhythmic Pruning of Perceptual Noise for Object Representation in the Hippocampus and Perirhinal Cortex in Rats. Cell Rep. </w:t>
      </w:r>
      <w:r w:rsidRPr="0025262F">
        <w:rPr>
          <w:i/>
          <w:iCs/>
          <w:noProof/>
        </w:rPr>
        <w:t>26</w:t>
      </w:r>
      <w:r w:rsidRPr="0025262F">
        <w:rPr>
          <w:noProof/>
        </w:rPr>
        <w:t>, 2362–2376.e4.</w:t>
      </w:r>
    </w:p>
    <w:p w14:paraId="2553711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Allen, T.A., Salz, D.M., McKenzie, S., and Fortin, N.J. (2016). Nonspatial sequence coding in CA1 neurons. J. Neurosci. </w:t>
      </w:r>
      <w:r w:rsidRPr="0025262F">
        <w:rPr>
          <w:i/>
          <w:iCs/>
          <w:noProof/>
        </w:rPr>
        <w:t>36</w:t>
      </w:r>
      <w:r w:rsidRPr="0025262F">
        <w:rPr>
          <w:noProof/>
        </w:rPr>
        <w:t>, 1547–1563.</w:t>
      </w:r>
    </w:p>
    <w:p w14:paraId="0D25D31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Amaral, D.G., Dolorfo, C., and Alvarez-Royo, P. (1991). Organization of CA1 projections to the subiculum: A PHA-L analysis in the rat. Hippocampus </w:t>
      </w:r>
      <w:r w:rsidRPr="0025262F">
        <w:rPr>
          <w:i/>
          <w:iCs/>
          <w:noProof/>
        </w:rPr>
        <w:t>1</w:t>
      </w:r>
      <w:r w:rsidRPr="0025262F">
        <w:rPr>
          <w:noProof/>
        </w:rPr>
        <w:t>, 415–435.</w:t>
      </w:r>
    </w:p>
    <w:p w14:paraId="7F1F4C53"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Ang, C.W., Carlson, G.C., and Coulter, D.A. (2005). Hippocampal CA1 Circuitry Dynamically Gates Direct Cortical Inputs Preferentially at Theta Frequencies. J. Neurosci. </w:t>
      </w:r>
      <w:r w:rsidRPr="0025262F">
        <w:rPr>
          <w:i/>
          <w:iCs/>
          <w:noProof/>
        </w:rPr>
        <w:t>19</w:t>
      </w:r>
      <w:r w:rsidRPr="0025262F">
        <w:rPr>
          <w:noProof/>
        </w:rPr>
        <w:t>, 274–287.</w:t>
      </w:r>
    </w:p>
    <w:p w14:paraId="6EC016D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Aronov, D., Nevers, R., and Tank, D.W. (2017). Mapping of a non-spatial dimension by the hippocampal–entorhinal circuit. Nature </w:t>
      </w:r>
      <w:r w:rsidRPr="0025262F">
        <w:rPr>
          <w:i/>
          <w:iCs/>
          <w:noProof/>
        </w:rPr>
        <w:t>543</w:t>
      </w:r>
      <w:r w:rsidRPr="0025262F">
        <w:rPr>
          <w:noProof/>
        </w:rPr>
        <w:t>, 719–722.</w:t>
      </w:r>
    </w:p>
    <w:p w14:paraId="5A393EB3"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Atherton, L.A., Dupret, D., and Mellor, J.R. (2015). Memory trace replay: the shaping of memory consolidation by neuromodulation. Trends Neurosci. </w:t>
      </w:r>
      <w:r w:rsidRPr="0025262F">
        <w:rPr>
          <w:i/>
          <w:iCs/>
          <w:noProof/>
        </w:rPr>
        <w:t>38</w:t>
      </w:r>
      <w:r w:rsidRPr="0025262F">
        <w:rPr>
          <w:noProof/>
        </w:rPr>
        <w:t>, 560–570.</w:t>
      </w:r>
    </w:p>
    <w:p w14:paraId="612737F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Attardo, A., Fitzgerald, J.E., and Schnitzer, M.J. (2015). Impermanence of dendritic spines in live adult CA1 hippocampus. Nature </w:t>
      </w:r>
      <w:r w:rsidRPr="0025262F">
        <w:rPr>
          <w:i/>
          <w:iCs/>
          <w:noProof/>
        </w:rPr>
        <w:t>523</w:t>
      </w:r>
      <w:r w:rsidRPr="0025262F">
        <w:rPr>
          <w:noProof/>
        </w:rPr>
        <w:t>, 592–596.</w:t>
      </w:r>
    </w:p>
    <w:p w14:paraId="389AB78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Bangasser, D.A., Waxler, D.E., Santollo, J., and Shors, T.J. (2006). Trace conditioning and the hippocampus: the importance of contiguity. J. Neurosci. </w:t>
      </w:r>
      <w:r w:rsidRPr="0025262F">
        <w:rPr>
          <w:i/>
          <w:iCs/>
          <w:noProof/>
        </w:rPr>
        <w:t>26</w:t>
      </w:r>
      <w:r w:rsidRPr="0025262F">
        <w:rPr>
          <w:noProof/>
        </w:rPr>
        <w:t>, 8702–8706.</w:t>
      </w:r>
    </w:p>
    <w:p w14:paraId="227F83BF"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Bellmund, J.L.S., Gärdenfors, P., Moser, E.I., and Doeller, C.F. (2018). Navigating cognition: Spatial codes for human thinking. Science </w:t>
      </w:r>
      <w:r w:rsidRPr="0025262F">
        <w:rPr>
          <w:i/>
          <w:iCs/>
          <w:noProof/>
        </w:rPr>
        <w:t>362</w:t>
      </w:r>
      <w:r w:rsidRPr="0025262F">
        <w:rPr>
          <w:noProof/>
        </w:rPr>
        <w:t>, eaat6766.</w:t>
      </w:r>
    </w:p>
    <w:p w14:paraId="10EDF7B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Berger, T.W., Swanson, G.W., Milner, T.A., Lynch, G.S., and Thompson, R.F. (1980). Reciprocal anatomical connections between hippocampus and subiculum in the rabbit evidence for subicular innervation of regio superior. Brain Res. </w:t>
      </w:r>
      <w:r w:rsidRPr="0025262F">
        <w:rPr>
          <w:i/>
          <w:iCs/>
          <w:noProof/>
        </w:rPr>
        <w:t>183</w:t>
      </w:r>
      <w:r w:rsidRPr="0025262F">
        <w:rPr>
          <w:noProof/>
        </w:rPr>
        <w:t>, 265–276.</w:t>
      </w:r>
    </w:p>
    <w:p w14:paraId="14455D09"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Bito, H., Deisseroth, K., and Tsien, R.W. (1996). CREB Phosphorylation and Dephosphorylation: A Ca2+- and Stimulus Duration–Dependent Switch for Hippocampal Gene Expression. Cell </w:t>
      </w:r>
      <w:r w:rsidRPr="0025262F">
        <w:rPr>
          <w:i/>
          <w:iCs/>
          <w:noProof/>
        </w:rPr>
        <w:t>87</w:t>
      </w:r>
      <w:r w:rsidRPr="0025262F">
        <w:rPr>
          <w:noProof/>
        </w:rPr>
        <w:t>, 1203–1214.</w:t>
      </w:r>
    </w:p>
    <w:p w14:paraId="440EDA2B"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Bittner, K.C., Grienberger, C., Vaidya, S.P., Milstein, A.D., Macklin, J.J., Suh, J., Tonegawa, S., and Magee, J.C. (2015). Conjunctive input processing drives feature selectivity in hippocampal CA1 neurons. Nat. Neurosci. </w:t>
      </w:r>
      <w:r w:rsidRPr="0025262F">
        <w:rPr>
          <w:i/>
          <w:iCs/>
          <w:noProof/>
        </w:rPr>
        <w:t>18</w:t>
      </w:r>
      <w:r w:rsidRPr="0025262F">
        <w:rPr>
          <w:noProof/>
        </w:rPr>
        <w:t>, 1133–1142.</w:t>
      </w:r>
    </w:p>
    <w:p w14:paraId="08D46A6F"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Bittner, K.C., Milstein, A.D., Grienberger, C., Romani, S., and Magee, J.C. (2017). Behavioral time scale synaptic plasticity underlies CA1 place fields. Science (80-. ). </w:t>
      </w:r>
      <w:r w:rsidRPr="0025262F">
        <w:rPr>
          <w:i/>
          <w:iCs/>
          <w:noProof/>
        </w:rPr>
        <w:t>357</w:t>
      </w:r>
      <w:r w:rsidRPr="0025262F">
        <w:rPr>
          <w:noProof/>
        </w:rPr>
        <w:t>, 1033–1036.</w:t>
      </w:r>
    </w:p>
    <w:p w14:paraId="5803CA63"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Bliss, T.V.P., and Collingridge, G.L. (1993). A synaptic model of memory: long-term potentiation in the hippocampus. Nature </w:t>
      </w:r>
      <w:r w:rsidRPr="0025262F">
        <w:rPr>
          <w:i/>
          <w:iCs/>
          <w:noProof/>
        </w:rPr>
        <w:t>361</w:t>
      </w:r>
      <w:r w:rsidRPr="0025262F">
        <w:rPr>
          <w:noProof/>
        </w:rPr>
        <w:t>, 31–39.</w:t>
      </w:r>
    </w:p>
    <w:p w14:paraId="24781C4C"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Bontempi, B., Laurent-Demir, C., Destrade, C., and Jaffard, R. (1999). Time-dependent reorganization of brain circuitry underlying long-term memory storage. Nature </w:t>
      </w:r>
      <w:r w:rsidRPr="0025262F">
        <w:rPr>
          <w:i/>
          <w:iCs/>
          <w:noProof/>
        </w:rPr>
        <w:t>400</w:t>
      </w:r>
      <w:r w:rsidRPr="0025262F">
        <w:rPr>
          <w:noProof/>
        </w:rPr>
        <w:t>, 671–675.</w:t>
      </w:r>
    </w:p>
    <w:p w14:paraId="2EE24B6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Brandon, M.P., Bogaard, A.R., Libby, C.P., Connerney, M.A., Gupta, K., and Hasselmo, M.E. (2011). Reduction of Theta Rhythm Dissociates Grid Cell Spatial Periodicity from Directional Tuning. Science (80-. ). </w:t>
      </w:r>
      <w:r w:rsidRPr="0025262F">
        <w:rPr>
          <w:i/>
          <w:iCs/>
          <w:noProof/>
        </w:rPr>
        <w:t>332</w:t>
      </w:r>
      <w:r w:rsidRPr="0025262F">
        <w:rPr>
          <w:noProof/>
        </w:rPr>
        <w:t>, 595–599.</w:t>
      </w:r>
    </w:p>
    <w:p w14:paraId="3A73864F"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Bunsey, M., and Eichenbaum, H. (1996). Conservation of hippocampal memory function in rats and humans. Nature </w:t>
      </w:r>
      <w:r w:rsidRPr="0025262F">
        <w:rPr>
          <w:i/>
          <w:iCs/>
          <w:noProof/>
        </w:rPr>
        <w:t>379</w:t>
      </w:r>
      <w:r w:rsidRPr="0025262F">
        <w:rPr>
          <w:noProof/>
        </w:rPr>
        <w:t>, 255–257.</w:t>
      </w:r>
    </w:p>
    <w:p w14:paraId="7CF46102"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Burwell, R.D., and Amaral, D.G. (1998). Cortical afferents of the perirhinal, postrhinal, and entorhinal cortices of the rat. J. Comp. Neurol. </w:t>
      </w:r>
      <w:r w:rsidRPr="0025262F">
        <w:rPr>
          <w:i/>
          <w:iCs/>
          <w:noProof/>
        </w:rPr>
        <w:t>398</w:t>
      </w:r>
      <w:r w:rsidRPr="0025262F">
        <w:rPr>
          <w:noProof/>
        </w:rPr>
        <w:t>, 179–205.</w:t>
      </w:r>
    </w:p>
    <w:p w14:paraId="463A8189"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Buzsáki, G. (2002). Theta oscillations in the hippocampus. Neuron </w:t>
      </w:r>
      <w:r w:rsidRPr="0025262F">
        <w:rPr>
          <w:i/>
          <w:iCs/>
          <w:noProof/>
        </w:rPr>
        <w:t>33</w:t>
      </w:r>
      <w:r w:rsidRPr="0025262F">
        <w:rPr>
          <w:noProof/>
        </w:rPr>
        <w:t>, 325–340.</w:t>
      </w:r>
    </w:p>
    <w:p w14:paraId="4D884FB1"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Buzsáki, G. (2006). Rhythms of the Brain (New York, NY, US: Oxford University Press).</w:t>
      </w:r>
    </w:p>
    <w:p w14:paraId="01661ADD"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Buzsáki, G. (2015). Hippocampal sharp wave-ripple: A cognitive biomarker for episodic memory and planning. Hippocampus </w:t>
      </w:r>
      <w:r w:rsidRPr="0025262F">
        <w:rPr>
          <w:i/>
          <w:iCs/>
          <w:noProof/>
        </w:rPr>
        <w:t>25</w:t>
      </w:r>
      <w:r w:rsidRPr="0025262F">
        <w:rPr>
          <w:noProof/>
        </w:rPr>
        <w:t>, 1073–1188.</w:t>
      </w:r>
    </w:p>
    <w:p w14:paraId="4521306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Buzsáki, G., and Llinás, R. (2017). Space and time in the brain. Science (80-. ). </w:t>
      </w:r>
      <w:r w:rsidRPr="0025262F">
        <w:rPr>
          <w:i/>
          <w:iCs/>
          <w:noProof/>
        </w:rPr>
        <w:t>358</w:t>
      </w:r>
      <w:r w:rsidRPr="0025262F">
        <w:rPr>
          <w:noProof/>
        </w:rPr>
        <w:t>, 482–485.</w:t>
      </w:r>
    </w:p>
    <w:p w14:paraId="254BC2E2"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Buzsáki, G., and Mizuseki, K. (2014). The log-dynamic brain: how skewed distributions affect network operations. Nat. Rev. Neurosci. </w:t>
      </w:r>
      <w:r w:rsidRPr="0025262F">
        <w:rPr>
          <w:i/>
          <w:iCs/>
          <w:noProof/>
        </w:rPr>
        <w:t>15</w:t>
      </w:r>
      <w:r w:rsidRPr="0025262F">
        <w:rPr>
          <w:noProof/>
        </w:rPr>
        <w:t>, 264–278.</w:t>
      </w:r>
    </w:p>
    <w:p w14:paraId="66800BA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Buzsáki, G., and Tingley, D. (2018). Special Issue: Time in the Brain Space and Time: The Hippocampus as a Sequence Generator.</w:t>
      </w:r>
    </w:p>
    <w:p w14:paraId="594BDE4F"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Buzsáki, G., Leung, L.W., and Vanderwolf, C.H. (1983). Cellular bases of hippocampal EEG in the behaving rat. Brain Res. </w:t>
      </w:r>
      <w:r w:rsidRPr="0025262F">
        <w:rPr>
          <w:i/>
          <w:iCs/>
          <w:noProof/>
        </w:rPr>
        <w:t>287</w:t>
      </w:r>
      <w:r w:rsidRPr="0025262F">
        <w:rPr>
          <w:noProof/>
        </w:rPr>
        <w:t>, 139–171.</w:t>
      </w:r>
    </w:p>
    <w:p w14:paraId="4E9C51F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Buzsáki, G., Horváth, Z., Urioste, R., Hetke, J., and Wise, K. (1992). High-frequency network oscillation in the hippocampus. Science </w:t>
      </w:r>
      <w:r w:rsidRPr="0025262F">
        <w:rPr>
          <w:i/>
          <w:iCs/>
          <w:noProof/>
        </w:rPr>
        <w:t>256</w:t>
      </w:r>
      <w:r w:rsidRPr="0025262F">
        <w:rPr>
          <w:noProof/>
        </w:rPr>
        <w:t>, 1025–1027.</w:t>
      </w:r>
    </w:p>
    <w:p w14:paraId="5E0165B1"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Cai, D.J., Aharoni, D., Shuman, T., Shobe, J., Biane, J., Song, W., Wei, B., Veshkini, M., La-Vu, M., Lou, J., et al. (2016). A shared neural ensemble links distinct contextual memories encoded close in time. Nature </w:t>
      </w:r>
      <w:r w:rsidRPr="0025262F">
        <w:rPr>
          <w:i/>
          <w:iCs/>
          <w:noProof/>
        </w:rPr>
        <w:t>534</w:t>
      </w:r>
      <w:r w:rsidRPr="0025262F">
        <w:rPr>
          <w:noProof/>
        </w:rPr>
        <w:t>, 115–118.</w:t>
      </w:r>
    </w:p>
    <w:p w14:paraId="76A725E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Cei, A., Girardeau, G., Drieu, C., Kanbi, K. El, and Zugaro, M. (2014). Reversed theta sequences of hippocampal cell assemblies during backward travel. Nat. Neurosci. </w:t>
      </w:r>
      <w:r w:rsidRPr="0025262F">
        <w:rPr>
          <w:i/>
          <w:iCs/>
          <w:noProof/>
        </w:rPr>
        <w:t>17</w:t>
      </w:r>
      <w:r w:rsidRPr="0025262F">
        <w:rPr>
          <w:noProof/>
        </w:rPr>
        <w:t>, 719–724.</w:t>
      </w:r>
    </w:p>
    <w:p w14:paraId="05659FE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Chambers, A.R., and Rumpel, S. (2017). A stable brain from unstable components: Emerging concepts and implications for neural computation. Neuroscience </w:t>
      </w:r>
      <w:r w:rsidRPr="0025262F">
        <w:rPr>
          <w:i/>
          <w:iCs/>
          <w:noProof/>
        </w:rPr>
        <w:t>357</w:t>
      </w:r>
      <w:r w:rsidRPr="0025262F">
        <w:rPr>
          <w:noProof/>
        </w:rPr>
        <w:t>, 172–184.</w:t>
      </w:r>
    </w:p>
    <w:p w14:paraId="26B529E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Cheng, S., and Frank, L.M. (2008). New Experiences Enhance Coordinated Neural Activity in the Hippocampus. Neuron </w:t>
      </w:r>
      <w:r w:rsidRPr="0025262F">
        <w:rPr>
          <w:i/>
          <w:iCs/>
          <w:noProof/>
        </w:rPr>
        <w:t>57</w:t>
      </w:r>
      <w:r w:rsidRPr="0025262F">
        <w:rPr>
          <w:noProof/>
        </w:rPr>
        <w:t>, 303–313.</w:t>
      </w:r>
    </w:p>
    <w:p w14:paraId="0F16595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Choi, J.-H., Sim, S.-E., Kim, J.-I., Choi, D. Il, Oh, J., Ye, S., Lee, J., Kim, T., Ko, H.-G., Lim, C.-S., et al. (2018). Interregional synaptic maps among engram cells underlie memory formation. Science </w:t>
      </w:r>
      <w:r w:rsidRPr="0025262F">
        <w:rPr>
          <w:i/>
          <w:iCs/>
          <w:noProof/>
        </w:rPr>
        <w:t>360</w:t>
      </w:r>
      <w:r w:rsidRPr="0025262F">
        <w:rPr>
          <w:noProof/>
        </w:rPr>
        <w:t>, 430–435.</w:t>
      </w:r>
    </w:p>
    <w:p w14:paraId="676E3C30"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Clem, R.L., and Schiller, D. (2016). New Learning and Unlearning: Strangers or Accomplices in Threat Memory Attenuation? Trends Neurosci. </w:t>
      </w:r>
      <w:r w:rsidRPr="0025262F">
        <w:rPr>
          <w:i/>
          <w:iCs/>
          <w:noProof/>
        </w:rPr>
        <w:t>39</w:t>
      </w:r>
      <w:r w:rsidRPr="0025262F">
        <w:rPr>
          <w:noProof/>
        </w:rPr>
        <w:t>, 340–351.</w:t>
      </w:r>
    </w:p>
    <w:p w14:paraId="0B07F8A0"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Clopath, C., Bonhoeffer, T., Hübener, M., and Rose, T. (2017). Variance and invariance of neuronal long-term representations. Philos. Trans. R. Soc. Lond. B. Biol. Sci. </w:t>
      </w:r>
      <w:r w:rsidRPr="0025262F">
        <w:rPr>
          <w:i/>
          <w:iCs/>
          <w:noProof/>
        </w:rPr>
        <w:t>372</w:t>
      </w:r>
      <w:r w:rsidRPr="0025262F">
        <w:rPr>
          <w:noProof/>
        </w:rPr>
        <w:t>, 20160161.</w:t>
      </w:r>
    </w:p>
    <w:p w14:paraId="4BD9B6E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Cohen, N.J.J., and Eichenbaum, H. (1993). Memory, Amnesia, and the Hippocampal System (Cambridge, MA: MIT Press).</w:t>
      </w:r>
    </w:p>
    <w:p w14:paraId="7A4B0FF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Colgin, L.L. (2013). Mechanisms and Functions of Theta Rhythms. Annu. Rev. Neurosci. </w:t>
      </w:r>
      <w:r w:rsidRPr="0025262F">
        <w:rPr>
          <w:i/>
          <w:iCs/>
          <w:noProof/>
        </w:rPr>
        <w:t>36</w:t>
      </w:r>
      <w:r w:rsidRPr="0025262F">
        <w:rPr>
          <w:noProof/>
        </w:rPr>
        <w:t>, 295–312.</w:t>
      </w:r>
    </w:p>
    <w:p w14:paraId="2CB0523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Colgin, L.L., Moser, E.I., and Moser, M.-B. (2008). Understanding memory through hippocampal remapping. Trends Neurosci. </w:t>
      </w:r>
      <w:r w:rsidRPr="0025262F">
        <w:rPr>
          <w:i/>
          <w:iCs/>
          <w:noProof/>
        </w:rPr>
        <w:t>31</w:t>
      </w:r>
      <w:r w:rsidRPr="0025262F">
        <w:rPr>
          <w:noProof/>
        </w:rPr>
        <w:t>, 469–477.</w:t>
      </w:r>
    </w:p>
    <w:p w14:paraId="034EFFF2"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Cui, Z., Gerfen, C.R., and Young, W.S. (2013). Hypothalamic and other connections with dorsal CA2 area of the mouse hippocampus. J. Comp. Neurol. </w:t>
      </w:r>
      <w:r w:rsidRPr="0025262F">
        <w:rPr>
          <w:i/>
          <w:iCs/>
          <w:noProof/>
        </w:rPr>
        <w:t>521</w:t>
      </w:r>
      <w:r w:rsidRPr="0025262F">
        <w:rPr>
          <w:noProof/>
        </w:rPr>
        <w:t>, 1844–1866.</w:t>
      </w:r>
    </w:p>
    <w:p w14:paraId="08BD92F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Czurkó, A., Hirase, H., Csicsvari, J., and Buzsáki, G. (1999). Sustained activation of hippocampal pyramidal cells by “space clamping” in a running wheel. Eur. J. Neurosci. </w:t>
      </w:r>
      <w:r w:rsidRPr="0025262F">
        <w:rPr>
          <w:i/>
          <w:iCs/>
          <w:noProof/>
        </w:rPr>
        <w:t>11</w:t>
      </w:r>
      <w:r w:rsidRPr="0025262F">
        <w:rPr>
          <w:noProof/>
        </w:rPr>
        <w:t>, 344–352.</w:t>
      </w:r>
    </w:p>
    <w:p w14:paraId="6BBC2CC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Danielson, N.B., Kaifosh, P., Zaremba, J.D., Lovett-Barron, M., Tsai, J., Denny, C.A., Balough, E.M., Goldberg, A.R., Drew, L.J., Hen, R., et al. (2016a). Distinct Contribution of Adult-Born Hippocampal Granule Cells to Context Encoding. Neuron </w:t>
      </w:r>
      <w:r w:rsidRPr="0025262F">
        <w:rPr>
          <w:i/>
          <w:iCs/>
          <w:noProof/>
        </w:rPr>
        <w:t>90</w:t>
      </w:r>
      <w:r w:rsidRPr="0025262F">
        <w:rPr>
          <w:noProof/>
        </w:rPr>
        <w:t>, 101–112.</w:t>
      </w:r>
    </w:p>
    <w:p w14:paraId="2D0FBD3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Danielson, N.B., Zaremba, J.D., Kaifosh, P., Bowler, J., Ladow, M., and Losonczy, A. (2016b). Sublayer-Specific Coding Dynamics during Spatial Navigation and Learning in Hippocampal Area CA1. Neuron </w:t>
      </w:r>
      <w:r w:rsidRPr="0025262F">
        <w:rPr>
          <w:i/>
          <w:iCs/>
          <w:noProof/>
        </w:rPr>
        <w:t>91</w:t>
      </w:r>
      <w:r w:rsidRPr="0025262F">
        <w:rPr>
          <w:noProof/>
        </w:rPr>
        <w:t>, 652–665.</w:t>
      </w:r>
    </w:p>
    <w:p w14:paraId="4FDA77D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Danielson, N.B., Turi, G.F., Ladow, M., Chavlis, S., Petrantonakis, P.C., Poirazi, P., and Losonczy, A. (2017). In Vivo Imaging of Dentate Gyrus Mossy Cells in Behaving Mice. Neuron </w:t>
      </w:r>
      <w:r w:rsidRPr="0025262F">
        <w:rPr>
          <w:i/>
          <w:iCs/>
          <w:noProof/>
        </w:rPr>
        <w:t>93</w:t>
      </w:r>
      <w:r w:rsidRPr="0025262F">
        <w:rPr>
          <w:noProof/>
        </w:rPr>
        <w:t>, 552–559.e4.</w:t>
      </w:r>
    </w:p>
    <w:p w14:paraId="0B3447E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Danjo, T., Toyoizumi, T., and Fujisawa, S. (2018). Spatial representations of self and other in the hippocampus. Science </w:t>
      </w:r>
      <w:r w:rsidRPr="0025262F">
        <w:rPr>
          <w:i/>
          <w:iCs/>
          <w:noProof/>
        </w:rPr>
        <w:t>359</w:t>
      </w:r>
      <w:r w:rsidRPr="0025262F">
        <w:rPr>
          <w:noProof/>
        </w:rPr>
        <w:t>, 213–218.</w:t>
      </w:r>
    </w:p>
    <w:p w14:paraId="6FB81A40"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Davachi, L., and DuBrow, S. (2015). How the hippocampus preserves order: the role of prediction and context. Trends Cogn. Sci. </w:t>
      </w:r>
      <w:r w:rsidRPr="0025262F">
        <w:rPr>
          <w:i/>
          <w:iCs/>
          <w:noProof/>
        </w:rPr>
        <w:t>19</w:t>
      </w:r>
      <w:r w:rsidRPr="0025262F">
        <w:rPr>
          <w:noProof/>
        </w:rPr>
        <w:t>, 92–99.</w:t>
      </w:r>
    </w:p>
    <w:p w14:paraId="04D3EA3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Davidson, T.J., Kloosterman, F., and Wilson, M.A. (2009). Hippocampal Replay of Extended Experience. Neuron </w:t>
      </w:r>
      <w:r w:rsidRPr="0025262F">
        <w:rPr>
          <w:i/>
          <w:iCs/>
          <w:noProof/>
        </w:rPr>
        <w:t>63</w:t>
      </w:r>
      <w:r w:rsidRPr="0025262F">
        <w:rPr>
          <w:noProof/>
        </w:rPr>
        <w:t>, 497–507.</w:t>
      </w:r>
    </w:p>
    <w:p w14:paraId="50CCCEE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Davis, P., Zaki, Y., Maguire, J., and Reijmers, L.G. (2017). Cellular and oscillatory substrates of fear extinction learning. Nat. Neurosci. </w:t>
      </w:r>
      <w:r w:rsidRPr="0025262F">
        <w:rPr>
          <w:i/>
          <w:iCs/>
          <w:noProof/>
        </w:rPr>
        <w:t>20</w:t>
      </w:r>
      <w:r w:rsidRPr="0025262F">
        <w:rPr>
          <w:noProof/>
        </w:rPr>
        <w:t>, 1624–1633.</w:t>
      </w:r>
    </w:p>
    <w:p w14:paraId="5C29E049"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Denny, C.A., Kheirbek, M.A., Alba, E.L., Tanaka, K.F., Brachman, R.A., Laughman, K.B., Tomm, N.K., Turi, G.F., Losonczy, A., and Hen, R. (2014). Hippocampal Memory Traces Are Differentially Modulated by Experience, Time, and Adult Neurogenesis. Neuron </w:t>
      </w:r>
      <w:r w:rsidRPr="0025262F">
        <w:rPr>
          <w:i/>
          <w:iCs/>
          <w:noProof/>
        </w:rPr>
        <w:t>83</w:t>
      </w:r>
      <w:r w:rsidRPr="0025262F">
        <w:rPr>
          <w:noProof/>
        </w:rPr>
        <w:t>, 189–201.</w:t>
      </w:r>
    </w:p>
    <w:p w14:paraId="4D8E3A1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Deshmukh, S.S., and Knierim, J.J. (2011). Representation of Non-Spatial and Spatial Information in the Lateral Entorhinal Cortex. Front. Behav. Neurosci. </w:t>
      </w:r>
      <w:r w:rsidRPr="0025262F">
        <w:rPr>
          <w:i/>
          <w:iCs/>
          <w:noProof/>
        </w:rPr>
        <w:t>5</w:t>
      </w:r>
      <w:r w:rsidRPr="0025262F">
        <w:rPr>
          <w:noProof/>
        </w:rPr>
        <w:t>, 69.</w:t>
      </w:r>
    </w:p>
    <w:p w14:paraId="645781EF"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Deshmukh, S.S., Johnson, J.L., and Knierim, J.J. (2012). Perirhinal cortex represents nonspatial, but not spatial, information in rats foraging in the presence of objects: Comparison with lateral entorhinal cortex. Hippocampus </w:t>
      </w:r>
      <w:r w:rsidRPr="0025262F">
        <w:rPr>
          <w:i/>
          <w:iCs/>
          <w:noProof/>
        </w:rPr>
        <w:t>22</w:t>
      </w:r>
      <w:r w:rsidRPr="0025262F">
        <w:rPr>
          <w:noProof/>
        </w:rPr>
        <w:t>, 2045–2058.</w:t>
      </w:r>
    </w:p>
    <w:p w14:paraId="0C20982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Diamantaki, M., Coletta, S., Nasr, K., Zeraati, R., Laturnus, S., Berens, P., Preston-Ferrer, P., and Burgalossi, A. (2018). Manipulating Hippocampal Place Cell Activity by Single-Cell Stimulation in Freely Moving Mice. Cell Rep. </w:t>
      </w:r>
      <w:r w:rsidRPr="0025262F">
        <w:rPr>
          <w:i/>
          <w:iCs/>
          <w:noProof/>
        </w:rPr>
        <w:t>23</w:t>
      </w:r>
      <w:r w:rsidRPr="0025262F">
        <w:rPr>
          <w:noProof/>
        </w:rPr>
        <w:t>, 32–38.</w:t>
      </w:r>
    </w:p>
    <w:p w14:paraId="5979B9F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Diba, K., and Buzsáki, G. (2007). Forward and reverse hippocampal place-cell sequences during ripples. Nat. Neurosci. </w:t>
      </w:r>
      <w:r w:rsidRPr="0025262F">
        <w:rPr>
          <w:i/>
          <w:iCs/>
          <w:noProof/>
        </w:rPr>
        <w:t>10</w:t>
      </w:r>
      <w:r w:rsidRPr="0025262F">
        <w:rPr>
          <w:noProof/>
        </w:rPr>
        <w:t>, 1241–1242.</w:t>
      </w:r>
    </w:p>
    <w:p w14:paraId="2DE0934C"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Dragoi, G., and Buzsáki, G. (2006). Temporal Encoding of Place Sequences by Hippocampal Cell Assemblies. Neuron </w:t>
      </w:r>
      <w:r w:rsidRPr="0025262F">
        <w:rPr>
          <w:i/>
          <w:iCs/>
          <w:noProof/>
        </w:rPr>
        <w:t>50</w:t>
      </w:r>
      <w:r w:rsidRPr="0025262F">
        <w:rPr>
          <w:noProof/>
        </w:rPr>
        <w:t>, 145–157.</w:t>
      </w:r>
    </w:p>
    <w:p w14:paraId="1B7F9E8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Dragoi, G., and Tonegawa, S. (2011). Preplay of future place cell sequences by hippocampal cellular assemblies. Nature </w:t>
      </w:r>
      <w:r w:rsidRPr="0025262F">
        <w:rPr>
          <w:i/>
          <w:iCs/>
          <w:noProof/>
        </w:rPr>
        <w:t>469</w:t>
      </w:r>
      <w:r w:rsidRPr="0025262F">
        <w:rPr>
          <w:noProof/>
        </w:rPr>
        <w:t>, 397–401.</w:t>
      </w:r>
    </w:p>
    <w:p w14:paraId="09F18BAB"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Dudek, S.M., Alexander, G.M., and Farris, S. (2016). Rediscovering area CA2: unique properties and functions. Nat. Rev. Neurosci. </w:t>
      </w:r>
      <w:r w:rsidRPr="0025262F">
        <w:rPr>
          <w:i/>
          <w:iCs/>
          <w:noProof/>
        </w:rPr>
        <w:t>17</w:t>
      </w:r>
      <w:r w:rsidRPr="0025262F">
        <w:rPr>
          <w:noProof/>
        </w:rPr>
        <w:t>, 89–102.</w:t>
      </w:r>
    </w:p>
    <w:p w14:paraId="1287E4CF"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Dupret, D., O’Neill, J., Pleydell-Bouverie, B., and Csicsvari, J. (2010). The reorganization and reactivation of hippocampal maps predict spatial memory performance. Nat. Neurosci. </w:t>
      </w:r>
      <w:r w:rsidRPr="0025262F">
        <w:rPr>
          <w:i/>
          <w:iCs/>
          <w:noProof/>
        </w:rPr>
        <w:t>13</w:t>
      </w:r>
      <w:r w:rsidRPr="0025262F">
        <w:rPr>
          <w:noProof/>
        </w:rPr>
        <w:t>, 995–1002.</w:t>
      </w:r>
    </w:p>
    <w:p w14:paraId="026189D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Dusek, J.A., and Eichenbaum, H. (1997). The hippocampus and memory for orderly stimulus relations. Proc. Natl. Acad. Sci. U. S. A. </w:t>
      </w:r>
      <w:r w:rsidRPr="0025262F">
        <w:rPr>
          <w:i/>
          <w:iCs/>
          <w:noProof/>
        </w:rPr>
        <w:t>94</w:t>
      </w:r>
      <w:r w:rsidRPr="0025262F">
        <w:rPr>
          <w:noProof/>
        </w:rPr>
        <w:t>, 7109–7114.</w:t>
      </w:r>
    </w:p>
    <w:p w14:paraId="72F15F6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Ego-Stengel, V., and Wilson, M.A. (2009). Disruption of ripple-associated hippocampal activity during rest impairs spatial learning in the rat. Hippocampus </w:t>
      </w:r>
      <w:r w:rsidRPr="0025262F">
        <w:rPr>
          <w:i/>
          <w:iCs/>
          <w:noProof/>
        </w:rPr>
        <w:t>20</w:t>
      </w:r>
      <w:r w:rsidRPr="0025262F">
        <w:rPr>
          <w:noProof/>
        </w:rPr>
        <w:t>, NA-NA.</w:t>
      </w:r>
    </w:p>
    <w:p w14:paraId="30E701DD"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Eichenbaum, H. (2004). Hippocampus: Cognitive processes and neural representations that underlie declarative memory. Neuron </w:t>
      </w:r>
      <w:r w:rsidRPr="0025262F">
        <w:rPr>
          <w:i/>
          <w:iCs/>
          <w:noProof/>
        </w:rPr>
        <w:t>44</w:t>
      </w:r>
      <w:r w:rsidRPr="0025262F">
        <w:rPr>
          <w:noProof/>
        </w:rPr>
        <w:t>, 109–120.</w:t>
      </w:r>
    </w:p>
    <w:p w14:paraId="293F524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Eichenbaum, H. (2013). Memory on time. Trends Cogn. Sci. </w:t>
      </w:r>
      <w:r w:rsidRPr="0025262F">
        <w:rPr>
          <w:i/>
          <w:iCs/>
          <w:noProof/>
        </w:rPr>
        <w:t>17</w:t>
      </w:r>
      <w:r w:rsidRPr="0025262F">
        <w:rPr>
          <w:noProof/>
        </w:rPr>
        <w:t>, 81–88.</w:t>
      </w:r>
    </w:p>
    <w:p w14:paraId="7D44433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Eichenbaum, H. (2014). Time cells in the hippocampus: a new dimension for mapping memories. Nat. Rev. Neurosci. </w:t>
      </w:r>
      <w:r w:rsidRPr="0025262F">
        <w:rPr>
          <w:i/>
          <w:iCs/>
          <w:noProof/>
        </w:rPr>
        <w:t>15</w:t>
      </w:r>
      <w:r w:rsidRPr="0025262F">
        <w:rPr>
          <w:noProof/>
        </w:rPr>
        <w:t>, 1–13.</w:t>
      </w:r>
    </w:p>
    <w:p w14:paraId="3ED34B2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Eichenbaum, H. (2016). What Versus Where: Non-spatial Aspects of Memory Representation by the Hippocampus. (Springer, Cham), pp. 101–117.</w:t>
      </w:r>
    </w:p>
    <w:p w14:paraId="4AF6FD9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Eichenbaum, H. (2017). On the Integration of Space, Time, and Memory. Neuron </w:t>
      </w:r>
      <w:r w:rsidRPr="0025262F">
        <w:rPr>
          <w:i/>
          <w:iCs/>
          <w:noProof/>
        </w:rPr>
        <w:t>95</w:t>
      </w:r>
      <w:r w:rsidRPr="0025262F">
        <w:rPr>
          <w:noProof/>
        </w:rPr>
        <w:t>, 1007–1018.</w:t>
      </w:r>
    </w:p>
    <w:p w14:paraId="006B95AD"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Eichenbaum, H., and Cohen, N.J. (2014). Can We Reconcile the Declarative Memory and Spatial Navigation Views on Hippocampal Function? Neuron </w:t>
      </w:r>
      <w:r w:rsidRPr="0025262F">
        <w:rPr>
          <w:i/>
          <w:iCs/>
          <w:noProof/>
        </w:rPr>
        <w:t>83</w:t>
      </w:r>
      <w:r w:rsidRPr="0025262F">
        <w:rPr>
          <w:noProof/>
        </w:rPr>
        <w:t>, 764–770.</w:t>
      </w:r>
    </w:p>
    <w:p w14:paraId="3A59BF1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Eichenbaum, H., Dudchenko, P., Wood, E., Shapiro, M., and Tanila, H. (1999). The hippocampus, memory, and place cells: is it spatial memory or a memory space? Neuron </w:t>
      </w:r>
      <w:r w:rsidRPr="0025262F">
        <w:rPr>
          <w:i/>
          <w:iCs/>
          <w:noProof/>
        </w:rPr>
        <w:t>23</w:t>
      </w:r>
      <w:r w:rsidRPr="0025262F">
        <w:rPr>
          <w:noProof/>
        </w:rPr>
        <w:t>, 209–226.</w:t>
      </w:r>
    </w:p>
    <w:p w14:paraId="200422B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Eichenbaum, H., Sauvage, M., Fortin, N., Komorowski, R., and Lipton, P. (2012). Towards a functional organization of episodic memory in the medial temporal lobe. Neurosci. Biobehav. Rev. </w:t>
      </w:r>
      <w:r w:rsidRPr="0025262F">
        <w:rPr>
          <w:i/>
          <w:iCs/>
          <w:noProof/>
        </w:rPr>
        <w:t>36</w:t>
      </w:r>
      <w:r w:rsidRPr="0025262F">
        <w:rPr>
          <w:noProof/>
        </w:rPr>
        <w:t>, 1597–1608.</w:t>
      </w:r>
    </w:p>
    <w:p w14:paraId="59B440C9"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Epsztein, J., Brecht, M., and Lee, A.K. (2011). Intracellular Determinants of Hippocampal CA1 Place and Silent Cell Activity in a Novel Environment. Neuron </w:t>
      </w:r>
      <w:r w:rsidRPr="0025262F">
        <w:rPr>
          <w:i/>
          <w:iCs/>
          <w:noProof/>
        </w:rPr>
        <w:t>70</w:t>
      </w:r>
      <w:r w:rsidRPr="0025262F">
        <w:rPr>
          <w:noProof/>
        </w:rPr>
        <w:t>, 109–120.</w:t>
      </w:r>
    </w:p>
    <w:p w14:paraId="73264059"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Ezzyat, Y., and Davachi, L. (2014). Similarity breeds proximity: pattern similarity within and across contexts is related to later mnemonic judgments of temporal proximity. Neuron </w:t>
      </w:r>
      <w:r w:rsidRPr="0025262F">
        <w:rPr>
          <w:i/>
          <w:iCs/>
          <w:noProof/>
        </w:rPr>
        <w:t>81</w:t>
      </w:r>
      <w:r w:rsidRPr="0025262F">
        <w:rPr>
          <w:noProof/>
        </w:rPr>
        <w:t>, 1179–1189.</w:t>
      </w:r>
    </w:p>
    <w:p w14:paraId="1D7F94A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Fanselow, M.S., and Dong, H.-W. (2010). Are the dorsal and ventral hippocampus functionally distinct structures? Neuron </w:t>
      </w:r>
      <w:r w:rsidRPr="0025262F">
        <w:rPr>
          <w:i/>
          <w:iCs/>
          <w:noProof/>
        </w:rPr>
        <w:t>65</w:t>
      </w:r>
      <w:r w:rsidRPr="0025262F">
        <w:rPr>
          <w:noProof/>
        </w:rPr>
        <w:t>, 7–19.</w:t>
      </w:r>
    </w:p>
    <w:p w14:paraId="4276FAD3"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Felix-Ortiz, A.C., Beyeler, A., Seo, C., Leppla, C.A., Wildes, C.P., and Tye, K.M. (2013). BLA to vHPC Inputs Modulate Anxiety-Related Behaviors. Neuron </w:t>
      </w:r>
      <w:r w:rsidRPr="0025262F">
        <w:rPr>
          <w:i/>
          <w:iCs/>
          <w:noProof/>
        </w:rPr>
        <w:t>79</w:t>
      </w:r>
      <w:r w:rsidRPr="0025262F">
        <w:rPr>
          <w:noProof/>
        </w:rPr>
        <w:t>, 658–664.</w:t>
      </w:r>
    </w:p>
    <w:p w14:paraId="69814BE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Feng, T., Silva, D., and Foster, D.J. (2015). Dissociation between the Experience-Dependent Development of Hippocampal Theta Sequences and Single-Trial Phase Precession. J. Neurosci. </w:t>
      </w:r>
      <w:r w:rsidRPr="0025262F">
        <w:rPr>
          <w:i/>
          <w:iCs/>
          <w:noProof/>
        </w:rPr>
        <w:t>35</w:t>
      </w:r>
      <w:r w:rsidRPr="0025262F">
        <w:rPr>
          <w:noProof/>
        </w:rPr>
        <w:t>, 4890–4902.</w:t>
      </w:r>
    </w:p>
    <w:p w14:paraId="204A32F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Ferbinteanu, J., and Shapiro, M.L. (2003). Prospective and retrospective memory coding in the hippocampus. Neuron </w:t>
      </w:r>
      <w:r w:rsidRPr="0025262F">
        <w:rPr>
          <w:i/>
          <w:iCs/>
          <w:noProof/>
        </w:rPr>
        <w:t>40</w:t>
      </w:r>
      <w:r w:rsidRPr="0025262F">
        <w:rPr>
          <w:noProof/>
        </w:rPr>
        <w:t>, 1227–1239.</w:t>
      </w:r>
    </w:p>
    <w:p w14:paraId="5992EBB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Fortin, N.J., Agster, K.L., and Eichenbaum, H. (2002). Critical role of the hippocampus in memory for sequences of events. Nat. Neurosci. </w:t>
      </w:r>
      <w:r w:rsidRPr="0025262F">
        <w:rPr>
          <w:i/>
          <w:iCs/>
          <w:noProof/>
        </w:rPr>
        <w:t>5</w:t>
      </w:r>
      <w:r w:rsidRPr="0025262F">
        <w:rPr>
          <w:noProof/>
        </w:rPr>
        <w:t>, 458–462.</w:t>
      </w:r>
    </w:p>
    <w:p w14:paraId="746A13E9"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Foster, D.J., and Wilson, M.A. (2006). Reverse replay of behavioural sequences in hippocampal place cells during the awake state. Nature </w:t>
      </w:r>
      <w:r w:rsidRPr="0025262F">
        <w:rPr>
          <w:i/>
          <w:iCs/>
          <w:noProof/>
        </w:rPr>
        <w:t>440</w:t>
      </w:r>
      <w:r w:rsidRPr="0025262F">
        <w:rPr>
          <w:noProof/>
        </w:rPr>
        <w:t>, 680–683.</w:t>
      </w:r>
    </w:p>
    <w:p w14:paraId="248ACD9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Foster, D.J., and Wilson, M.A. (2007). Hippocampal theta sequences. Hippocampus </w:t>
      </w:r>
      <w:r w:rsidRPr="0025262F">
        <w:rPr>
          <w:i/>
          <w:iCs/>
          <w:noProof/>
        </w:rPr>
        <w:t>17</w:t>
      </w:r>
      <w:r w:rsidRPr="0025262F">
        <w:rPr>
          <w:noProof/>
        </w:rPr>
        <w:t>, 1093–1099.</w:t>
      </w:r>
    </w:p>
    <w:p w14:paraId="7BFD6B0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Frank, A.C., Huang, S., Zhou, M., Gdalyahu, A., Kastellakis, G., Silva, T.K., Lu, E., Wen, X., Poirazi, P., Trachtenberg, J.T., et al. (2018). Hotspots of dendritic spine turnover facilitate clustered spine addition and learning and memory. Nat. Commun. </w:t>
      </w:r>
      <w:r w:rsidRPr="0025262F">
        <w:rPr>
          <w:i/>
          <w:iCs/>
          <w:noProof/>
        </w:rPr>
        <w:t>9</w:t>
      </w:r>
      <w:r w:rsidRPr="0025262F">
        <w:rPr>
          <w:noProof/>
        </w:rPr>
        <w:t>, 422.</w:t>
      </w:r>
    </w:p>
    <w:p w14:paraId="43FFB13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Frankland, P.W., and Bontempi, B. (2005). The organization of recent and remote memories. Nat. Rev. Neurosci. </w:t>
      </w:r>
      <w:r w:rsidRPr="0025262F">
        <w:rPr>
          <w:i/>
          <w:iCs/>
          <w:noProof/>
        </w:rPr>
        <w:t>6</w:t>
      </w:r>
      <w:r w:rsidRPr="0025262F">
        <w:rPr>
          <w:noProof/>
        </w:rPr>
        <w:t>, 119–130.</w:t>
      </w:r>
    </w:p>
    <w:p w14:paraId="433ED53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Freund, T.F., and Antal, M. (1988). GABA-containing neurons in the septum control inhibitory interneurons in the hippocampus. Nature </w:t>
      </w:r>
      <w:r w:rsidRPr="0025262F">
        <w:rPr>
          <w:i/>
          <w:iCs/>
          <w:noProof/>
        </w:rPr>
        <w:t>336</w:t>
      </w:r>
      <w:r w:rsidRPr="0025262F">
        <w:rPr>
          <w:noProof/>
        </w:rPr>
        <w:t>, 170–173.</w:t>
      </w:r>
    </w:p>
    <w:p w14:paraId="5C865BF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Friston, K., and Buzsáki, G. (2016). The Functional Anatomy of Time: What and When in the Brain Good Enough Brains and Good Enough Models. Trends Cogn. Sci. </w:t>
      </w:r>
      <w:r w:rsidRPr="0025262F">
        <w:rPr>
          <w:i/>
          <w:iCs/>
          <w:noProof/>
        </w:rPr>
        <w:t>20</w:t>
      </w:r>
      <w:r w:rsidRPr="0025262F">
        <w:rPr>
          <w:noProof/>
        </w:rPr>
        <w:t>, 500–511.</w:t>
      </w:r>
    </w:p>
    <w:p w14:paraId="298333C1"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Fyhn, M., Molden, S., Hollup, S., Moser, M.-B., and Moser, E. (2002). Hippocampal neurons responding to first-time dislocation of a target object. Neuron </w:t>
      </w:r>
      <w:r w:rsidRPr="0025262F">
        <w:rPr>
          <w:i/>
          <w:iCs/>
          <w:noProof/>
        </w:rPr>
        <w:t>35</w:t>
      </w:r>
      <w:r w:rsidRPr="0025262F">
        <w:rPr>
          <w:noProof/>
        </w:rPr>
        <w:t>, 555–566.</w:t>
      </w:r>
    </w:p>
    <w:p w14:paraId="296533D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Garner, A.R., Rowland, D.C., Hwang, S.Y., Baumgaertel, K., Roth, B.L., Kentros, C., and Mayford, M. (2012). Generation of a Synthetic Memory Trace. Science (80-. ). </w:t>
      </w:r>
      <w:r w:rsidRPr="0025262F">
        <w:rPr>
          <w:i/>
          <w:iCs/>
          <w:noProof/>
        </w:rPr>
        <w:t>335</w:t>
      </w:r>
      <w:r w:rsidRPr="0025262F">
        <w:rPr>
          <w:noProof/>
        </w:rPr>
        <w:t>, 1513–1516.</w:t>
      </w:r>
    </w:p>
    <w:p w14:paraId="2A8309A3"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Ghosh, K.K., Burns, L.D., Cocker, E.D., Nimmerjahn, A., Ziv, Y., Gamal, A. El, and Schnitzer, M.J. (2011). Miniaturized integration of a fluorescence microscope. Nat. Methods </w:t>
      </w:r>
      <w:r w:rsidRPr="0025262F">
        <w:rPr>
          <w:i/>
          <w:iCs/>
          <w:noProof/>
        </w:rPr>
        <w:t>8</w:t>
      </w:r>
      <w:r w:rsidRPr="0025262F">
        <w:rPr>
          <w:noProof/>
        </w:rPr>
        <w:t>, 871–878.</w:t>
      </w:r>
    </w:p>
    <w:p w14:paraId="00158B1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Gill, P.R., Mizumori, S.J.Y., and Smith, D.M. (2011). Hippocampal episode fields develop with learning. Hippocampus </w:t>
      </w:r>
      <w:r w:rsidRPr="0025262F">
        <w:rPr>
          <w:i/>
          <w:iCs/>
          <w:noProof/>
        </w:rPr>
        <w:t>21</w:t>
      </w:r>
      <w:r w:rsidRPr="0025262F">
        <w:rPr>
          <w:noProof/>
        </w:rPr>
        <w:t>, 1240–1249.</w:t>
      </w:r>
    </w:p>
    <w:p w14:paraId="55856870"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Girardeau, G., Benchenane, K., Wiener, S.I., Buzsáki, G., and Zugaro, M.B. (2009). Selective suppression of hippocampal ripples impairs spatial memory. Nat. Neurosci. </w:t>
      </w:r>
      <w:r w:rsidRPr="0025262F">
        <w:rPr>
          <w:i/>
          <w:iCs/>
          <w:noProof/>
        </w:rPr>
        <w:t>12</w:t>
      </w:r>
      <w:r w:rsidRPr="0025262F">
        <w:rPr>
          <w:noProof/>
        </w:rPr>
        <w:t>, 1222–1223.</w:t>
      </w:r>
    </w:p>
    <w:p w14:paraId="7A047949"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Gonçalves, J.T., Schafer, S.T., and Gage, F.H. (2016). Adult Neurogenesis in the Hippocampus: From Stem Cells to Behavior. Cell </w:t>
      </w:r>
      <w:r w:rsidRPr="0025262F">
        <w:rPr>
          <w:i/>
          <w:iCs/>
          <w:noProof/>
        </w:rPr>
        <w:t>167</w:t>
      </w:r>
      <w:r w:rsidRPr="0025262F">
        <w:rPr>
          <w:noProof/>
        </w:rPr>
        <w:t>, 897–914.</w:t>
      </w:r>
    </w:p>
    <w:p w14:paraId="18ADE2E1"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Goode, T.D., Jin, J., and Maren, S. (2018). Neural circuits for fear relapse. In Neurobiology of Abnormal Emotion and Motivated Behaviors, S. Sangha, and D. Foti, eds. pp. 182–202.</w:t>
      </w:r>
    </w:p>
    <w:p w14:paraId="61E580D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Greenberg, M.E., and Ziff, E.B. (1984). Stimulation of 3T3 cells induces transcription of the c-fos proto-oncogene. Nature </w:t>
      </w:r>
      <w:r w:rsidRPr="0025262F">
        <w:rPr>
          <w:i/>
          <w:iCs/>
          <w:noProof/>
        </w:rPr>
        <w:t>311</w:t>
      </w:r>
      <w:r w:rsidRPr="0025262F">
        <w:rPr>
          <w:noProof/>
        </w:rPr>
        <w:t>, 433–438.</w:t>
      </w:r>
    </w:p>
    <w:p w14:paraId="3C8DA82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Grewe, B.F., Gründemann, J., Kitch, L.J., Lecoq, J.A., Parker, J.G., Marshall, J.D., Larkin, M.C., Jercog, P.E., Grenier, F., Li, J.Z., et al. (2017). Neural ensemble dynamics underlying a long-term associative memory. Nature </w:t>
      </w:r>
      <w:r w:rsidRPr="0025262F">
        <w:rPr>
          <w:i/>
          <w:iCs/>
          <w:noProof/>
        </w:rPr>
        <w:t>543</w:t>
      </w:r>
      <w:r w:rsidRPr="0025262F">
        <w:rPr>
          <w:noProof/>
        </w:rPr>
        <w:t>, 670–675.</w:t>
      </w:r>
    </w:p>
    <w:p w14:paraId="2178C26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Grosmark, A.D., and Buzsáki, G. (2016). Diversity in neural firing dynamics supports both rigid and learned hippocampal sequences. Science (80-. ). </w:t>
      </w:r>
      <w:r w:rsidRPr="0025262F">
        <w:rPr>
          <w:i/>
          <w:iCs/>
          <w:noProof/>
        </w:rPr>
        <w:t>351</w:t>
      </w:r>
      <w:r w:rsidRPr="0025262F">
        <w:rPr>
          <w:noProof/>
        </w:rPr>
        <w:t>, 1440–1443.</w:t>
      </w:r>
    </w:p>
    <w:p w14:paraId="30C6A1E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Gupta, A.S., van der Meer, M.A.A., Touretzky, D.S., and Redish, A.D. (2010). Hippocampal Replay Is Not a Simple Function of Experience. Neuron </w:t>
      </w:r>
      <w:r w:rsidRPr="0025262F">
        <w:rPr>
          <w:i/>
          <w:iCs/>
          <w:noProof/>
        </w:rPr>
        <w:t>65</w:t>
      </w:r>
      <w:r w:rsidRPr="0025262F">
        <w:rPr>
          <w:noProof/>
        </w:rPr>
        <w:t>, 695–705.</w:t>
      </w:r>
    </w:p>
    <w:p w14:paraId="4F3E6633"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Gupta, A.S., van der Meer, M.A.A., Touretzky, D.S., and Redish, A.D. (2012). Segmentation of spatial experience by hippocampal theta sequences. Nat. Neurosci. </w:t>
      </w:r>
      <w:r w:rsidRPr="0025262F">
        <w:rPr>
          <w:i/>
          <w:iCs/>
          <w:noProof/>
        </w:rPr>
        <w:t>15</w:t>
      </w:r>
      <w:r w:rsidRPr="0025262F">
        <w:rPr>
          <w:noProof/>
        </w:rPr>
        <w:t>, 1032–1039.</w:t>
      </w:r>
    </w:p>
    <w:p w14:paraId="27E3845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Guzman, S.J., Schlögl, A., Frotscher, M., and Jonas, P. (2016). Synaptic mechanisms of pattern completion in the hippocampal CA3 network. Science </w:t>
      </w:r>
      <w:r w:rsidRPr="0025262F">
        <w:rPr>
          <w:i/>
          <w:iCs/>
          <w:noProof/>
        </w:rPr>
        <w:t>353</w:t>
      </w:r>
      <w:r w:rsidRPr="0025262F">
        <w:rPr>
          <w:noProof/>
        </w:rPr>
        <w:t>, 1117–1123.</w:t>
      </w:r>
    </w:p>
    <w:p w14:paraId="5E5931A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afting, T., Fyhn, M., Molden, S., Moser, M.-B., and Moser, E.I. (2005). Microstructure of a spatial map in the entorhinal cortex. Nature </w:t>
      </w:r>
      <w:r w:rsidRPr="0025262F">
        <w:rPr>
          <w:i/>
          <w:iCs/>
          <w:noProof/>
        </w:rPr>
        <w:t>436</w:t>
      </w:r>
      <w:r w:rsidRPr="0025262F">
        <w:rPr>
          <w:noProof/>
        </w:rPr>
        <w:t>, 801–806.</w:t>
      </w:r>
    </w:p>
    <w:p w14:paraId="1ED2E661"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ales, J.B., Schlesiger, M.I., Leutgeb, J.K., Squire, L.R., Leutgeb, S., and Clark, R.E. (2014). Medial Entorhinal Cortex Lesions Only Partially Disrupt Hippocampal Place Cells and Hippocampus-Dependent Place Memory. Cell Rep. </w:t>
      </w:r>
      <w:r w:rsidRPr="0025262F">
        <w:rPr>
          <w:i/>
          <w:iCs/>
          <w:noProof/>
        </w:rPr>
        <w:t>9</w:t>
      </w:r>
      <w:r w:rsidRPr="0025262F">
        <w:rPr>
          <w:noProof/>
        </w:rPr>
        <w:t>, 893–901.</w:t>
      </w:r>
    </w:p>
    <w:p w14:paraId="1BDCE3B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amel, E.J.O., Grewe, B.F., Parker, J.G., and Schnitzer, M.J. (2015). Cellular Level Brain Imaging in Behaving Mammals: An Engineering Approach. Neuron </w:t>
      </w:r>
      <w:r w:rsidRPr="0025262F">
        <w:rPr>
          <w:i/>
          <w:iCs/>
          <w:noProof/>
        </w:rPr>
        <w:t>86</w:t>
      </w:r>
      <w:r w:rsidRPr="0025262F">
        <w:rPr>
          <w:noProof/>
        </w:rPr>
        <w:t>, 140–159.</w:t>
      </w:r>
    </w:p>
    <w:p w14:paraId="0419B4F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an, J.-H., Kushner, S.A., Yiu, A.P., Cole, C.J., Matynia, A., Brown, R.A., Neve, R.L., Guzowski, J.F., Silva, A.J., and Josselyn, S.A. (2007). Neuronal Competition and Selection During Memory Formation. Science (80-. ). </w:t>
      </w:r>
      <w:r w:rsidRPr="0025262F">
        <w:rPr>
          <w:i/>
          <w:iCs/>
          <w:noProof/>
        </w:rPr>
        <w:t>316</w:t>
      </w:r>
      <w:r w:rsidRPr="0025262F">
        <w:rPr>
          <w:noProof/>
        </w:rPr>
        <w:t>, 457–460.</w:t>
      </w:r>
    </w:p>
    <w:p w14:paraId="693FF909"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an, J.-H., Kushner, S.A., Yiu, A.P., Hsiang, H.-L., Buch, T., Waisman, A., Bontempi, B., Neve, R.L., Frankland, P.W., and Josselyn, S.A. (2009). Selective Erasure of a Fear Memory. Science (80-. ). </w:t>
      </w:r>
      <w:r w:rsidRPr="0025262F">
        <w:rPr>
          <w:i/>
          <w:iCs/>
          <w:noProof/>
        </w:rPr>
        <w:t>323</w:t>
      </w:r>
      <w:r w:rsidRPr="0025262F">
        <w:rPr>
          <w:noProof/>
        </w:rPr>
        <w:t>, 1492–1496.</w:t>
      </w:r>
    </w:p>
    <w:p w14:paraId="5641CCE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artley, T., Lever, C., Burgess, N., and O’Keefe, J. (2014). Space in the brain: how the hippocampal formation supports spatial cognition. Philos. Trans. R. Soc. Lond. B. Biol. Sci. </w:t>
      </w:r>
      <w:r w:rsidRPr="0025262F">
        <w:rPr>
          <w:i/>
          <w:iCs/>
          <w:noProof/>
        </w:rPr>
        <w:t>369</w:t>
      </w:r>
      <w:r w:rsidRPr="0025262F">
        <w:rPr>
          <w:noProof/>
        </w:rPr>
        <w:t>, 20120510.</w:t>
      </w:r>
    </w:p>
    <w:p w14:paraId="355E6C5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asselmo, M.E. (2005). What is the function of hippocampal theta rhythm?—Linking behavioral data to phasic properties of field potential and unit recording data. Hippocampus </w:t>
      </w:r>
      <w:r w:rsidRPr="0025262F">
        <w:rPr>
          <w:i/>
          <w:iCs/>
          <w:noProof/>
        </w:rPr>
        <w:t>15</w:t>
      </w:r>
      <w:r w:rsidRPr="0025262F">
        <w:rPr>
          <w:noProof/>
        </w:rPr>
        <w:t>, 936–949.</w:t>
      </w:r>
    </w:p>
    <w:p w14:paraId="026F4F2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asselmo, M.E. (2009). A model of episodic memory: Mental time travel along encoded trajectories using grid cells. Neurobiol. Learn. Mem. </w:t>
      </w:r>
      <w:r w:rsidRPr="0025262F">
        <w:rPr>
          <w:i/>
          <w:iCs/>
          <w:noProof/>
        </w:rPr>
        <w:t>92</w:t>
      </w:r>
      <w:r w:rsidRPr="0025262F">
        <w:rPr>
          <w:noProof/>
        </w:rPr>
        <w:t>, 559–573.</w:t>
      </w:r>
    </w:p>
    <w:p w14:paraId="033D37B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asselmo, M.E., Bodelón, C., and Wyble, B.P. (2002). A Proposed Function for Hippocampal Theta Rhythm: Separate Phases of Encoding and Retrieval Enhance Reversal of Prior Learning. Neural Comput. </w:t>
      </w:r>
      <w:r w:rsidRPr="0025262F">
        <w:rPr>
          <w:i/>
          <w:iCs/>
          <w:noProof/>
        </w:rPr>
        <w:t>14</w:t>
      </w:r>
      <w:r w:rsidRPr="0025262F">
        <w:rPr>
          <w:noProof/>
        </w:rPr>
        <w:t>, 793–817.</w:t>
      </w:r>
    </w:p>
    <w:p w14:paraId="5E8EE3BC"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Hebb, D. (1949). The Organization of Behavior (New York: Wiley &amp; Sons).</w:t>
      </w:r>
    </w:p>
    <w:p w14:paraId="2AC390FD"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enze, D.A., Wittner, L., and Buzsáki, G. (2002). Single granule cells reliably discharge targets in the hippocampal CA3 network in vivo. Nat. Neurosci. </w:t>
      </w:r>
      <w:r w:rsidRPr="0025262F">
        <w:rPr>
          <w:i/>
          <w:iCs/>
          <w:noProof/>
        </w:rPr>
        <w:t>5</w:t>
      </w:r>
      <w:r w:rsidRPr="0025262F">
        <w:rPr>
          <w:noProof/>
        </w:rPr>
        <w:t>, 790–795.</w:t>
      </w:r>
    </w:p>
    <w:p w14:paraId="2B9E091C"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erry, C., Ciocchi, S., Senn, V., Demmou, L., Müller, C., and Lüthi, A. (2008). Switching on and off fear by distinct neuronal circuits. Nature </w:t>
      </w:r>
      <w:r w:rsidRPr="0025262F">
        <w:rPr>
          <w:i/>
          <w:iCs/>
          <w:noProof/>
        </w:rPr>
        <w:t>454</w:t>
      </w:r>
      <w:r w:rsidRPr="0025262F">
        <w:rPr>
          <w:noProof/>
        </w:rPr>
        <w:t>, 600–606.</w:t>
      </w:r>
    </w:p>
    <w:p w14:paraId="68D050C9"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eys, J.G., and Dombeck, D.A. (2018). Evidence for a subcircuit in medial entorhinal cortex representing elapsed time during immobility. Nat. Neurosci. </w:t>
      </w:r>
      <w:r w:rsidRPr="0025262F">
        <w:rPr>
          <w:i/>
          <w:iCs/>
          <w:noProof/>
        </w:rPr>
        <w:t>21</w:t>
      </w:r>
      <w:r w:rsidRPr="0025262F">
        <w:rPr>
          <w:noProof/>
        </w:rPr>
        <w:t>, 1574–1582.</w:t>
      </w:r>
    </w:p>
    <w:p w14:paraId="1AB8122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ill, A.J. (1978). First occurrence of hippocampal spatial firing in a new environment. Exp. Neurol. </w:t>
      </w:r>
      <w:r w:rsidRPr="0025262F">
        <w:rPr>
          <w:i/>
          <w:iCs/>
          <w:noProof/>
        </w:rPr>
        <w:t>62</w:t>
      </w:r>
      <w:r w:rsidRPr="0025262F">
        <w:rPr>
          <w:noProof/>
        </w:rPr>
        <w:t>, 282–297.</w:t>
      </w:r>
    </w:p>
    <w:p w14:paraId="229D218F"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itti, F.L., and Siegelbaum, S.A. (2014). The hippocampal CA2 region is essential for social memory. Nature </w:t>
      </w:r>
      <w:r w:rsidRPr="0025262F">
        <w:rPr>
          <w:i/>
          <w:iCs/>
          <w:noProof/>
        </w:rPr>
        <w:t>508</w:t>
      </w:r>
      <w:r w:rsidRPr="0025262F">
        <w:rPr>
          <w:noProof/>
        </w:rPr>
        <w:t>, 88–92.</w:t>
      </w:r>
    </w:p>
    <w:p w14:paraId="011D380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oltmaat, A., and Caroni, P. (2016). Functional and structural underpinnings of neuronal assembly formation in learning. Nat. Neurosci. </w:t>
      </w:r>
      <w:r w:rsidRPr="0025262F">
        <w:rPr>
          <w:i/>
          <w:iCs/>
          <w:noProof/>
        </w:rPr>
        <w:t>19</w:t>
      </w:r>
      <w:r w:rsidRPr="0025262F">
        <w:rPr>
          <w:noProof/>
        </w:rPr>
        <w:t>, 1553–1562.</w:t>
      </w:r>
    </w:p>
    <w:p w14:paraId="58FC210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oward, M.W., and Eichenbaum, H. (2013). The hippocampus, time, and memory across scales. J. Exp. Psychol. Gen. </w:t>
      </w:r>
      <w:r w:rsidRPr="0025262F">
        <w:rPr>
          <w:i/>
          <w:iCs/>
          <w:noProof/>
        </w:rPr>
        <w:t>142</w:t>
      </w:r>
      <w:r w:rsidRPr="0025262F">
        <w:rPr>
          <w:noProof/>
        </w:rPr>
        <w:t>, 1211–1230.</w:t>
      </w:r>
    </w:p>
    <w:p w14:paraId="5B8C6010"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oward, M.W., and Eichenbaum, H. (2015). Time and space in the hippocampus. Brain Res. </w:t>
      </w:r>
      <w:r w:rsidRPr="0025262F">
        <w:rPr>
          <w:i/>
          <w:iCs/>
          <w:noProof/>
        </w:rPr>
        <w:t>1621</w:t>
      </w:r>
      <w:r w:rsidRPr="0025262F">
        <w:rPr>
          <w:noProof/>
        </w:rPr>
        <w:t>, 345–354.</w:t>
      </w:r>
    </w:p>
    <w:p w14:paraId="334E2C8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oward, M.W., Fotedar, M.S., Datey, A. V, and Hasselmo, M.E. (2005). The temporal context model in spatial navigation and relational learning: toward a common explanation of medial temporal lobe function across domains. Psychol. Rev. </w:t>
      </w:r>
      <w:r w:rsidRPr="0025262F">
        <w:rPr>
          <w:i/>
          <w:iCs/>
          <w:noProof/>
        </w:rPr>
        <w:t>112</w:t>
      </w:r>
      <w:r w:rsidRPr="0025262F">
        <w:rPr>
          <w:noProof/>
        </w:rPr>
        <w:t>, 75–116.</w:t>
      </w:r>
    </w:p>
    <w:p w14:paraId="590F851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oward, M.W., MacDonald, C.J., Tiganj, Z., Shankar, K.H., Du, Q., Hasselmo, M.E., and Eichenbaum, H. (2014). A Unified Mathematical Framework for Coding Time, Space, and Sequences in the Hippocampal Region. J. Neurosci. </w:t>
      </w:r>
      <w:r w:rsidRPr="0025262F">
        <w:rPr>
          <w:i/>
          <w:iCs/>
          <w:noProof/>
        </w:rPr>
        <w:t>34</w:t>
      </w:r>
      <w:r w:rsidRPr="0025262F">
        <w:rPr>
          <w:noProof/>
        </w:rPr>
        <w:t>, 4692–4707.</w:t>
      </w:r>
    </w:p>
    <w:p w14:paraId="4371D730"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oward, M.W., Shankar, K.H., Aue, W.R., and Criss, A.H. (2015). A distributed representation of internal time. Psychol. Rev. </w:t>
      </w:r>
      <w:r w:rsidRPr="0025262F">
        <w:rPr>
          <w:i/>
          <w:iCs/>
          <w:noProof/>
        </w:rPr>
        <w:t>122</w:t>
      </w:r>
      <w:r w:rsidRPr="0025262F">
        <w:rPr>
          <w:noProof/>
        </w:rPr>
        <w:t>, 24–53.</w:t>
      </w:r>
    </w:p>
    <w:p w14:paraId="015934B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Hsiang, H.-L., Epp, J.R., van den Oever, M.C., Yan, C., Rashid, A.J., Insel, N., Ye, L., Niibori, Y., Deisseroth, K., Frankland, P.W., et al. (2014). Manipulating a “Cocaine Engram” in Mice. J. Neurosci. </w:t>
      </w:r>
      <w:r w:rsidRPr="0025262F">
        <w:rPr>
          <w:i/>
          <w:iCs/>
          <w:noProof/>
        </w:rPr>
        <w:t>34</w:t>
      </w:r>
      <w:r w:rsidRPr="0025262F">
        <w:rPr>
          <w:noProof/>
        </w:rPr>
        <w:t>, 14115–14127.</w:t>
      </w:r>
    </w:p>
    <w:p w14:paraId="56490A81"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Hwaun, E., and Colgin, L.L. (2019). CA3 place cells that represent a novel waking experience are preferentially reactivated during sharp wave</w:t>
      </w:r>
      <w:r w:rsidRPr="0025262F">
        <w:rPr>
          <w:rFonts w:ascii="Nueva Std Cond" w:hAnsi="Nueva Std Cond" w:cs="Nueva Std Cond"/>
          <w:noProof/>
        </w:rPr>
        <w:t>‐</w:t>
      </w:r>
      <w:r w:rsidRPr="0025262F">
        <w:rPr>
          <w:noProof/>
        </w:rPr>
        <w:t>ripples in subsequent sleep. Hippocampus hipo.23090.</w:t>
      </w:r>
    </w:p>
    <w:p w14:paraId="4B24DA8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Ito, H.T., Zhang, S.-J., Witter, M.P., Moser, E.I., and Moser, M.-B. (2015). A prefrontal–thalamo–hippocampal circuit for goal-directed spatial navigation. Nature </w:t>
      </w:r>
      <w:r w:rsidRPr="0025262F">
        <w:rPr>
          <w:i/>
          <w:iCs/>
          <w:noProof/>
        </w:rPr>
        <w:t>522</w:t>
      </w:r>
      <w:r w:rsidRPr="0025262F">
        <w:rPr>
          <w:noProof/>
        </w:rPr>
        <w:t>, 50–55.</w:t>
      </w:r>
    </w:p>
    <w:p w14:paraId="5FDFF59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Itskov, V., Curto, C., Pastalkova, E., and Buzsáki, G. (2011). Cell assembly sequences arising from spike threshold adaptation keep track of time in the hippocampus. J. Neurosci. </w:t>
      </w:r>
      <w:r w:rsidRPr="0025262F">
        <w:rPr>
          <w:i/>
          <w:iCs/>
          <w:noProof/>
        </w:rPr>
        <w:t>31</w:t>
      </w:r>
      <w:r w:rsidRPr="0025262F">
        <w:rPr>
          <w:noProof/>
        </w:rPr>
        <w:t>, 2828–2834.</w:t>
      </w:r>
    </w:p>
    <w:p w14:paraId="2DDD4A1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Jadhav, S.P., Kemere, C., German, P.W., and Frank, L.M. (2012). Awake Hippocampal Sharp-Wave Ripples Support Spatial Memory. Science (80-. ). </w:t>
      </w:r>
      <w:r w:rsidRPr="0025262F">
        <w:rPr>
          <w:i/>
          <w:iCs/>
          <w:noProof/>
        </w:rPr>
        <w:t>336</w:t>
      </w:r>
      <w:r w:rsidRPr="0025262F">
        <w:rPr>
          <w:noProof/>
        </w:rPr>
        <w:t>, 1454–1458.</w:t>
      </w:r>
    </w:p>
    <w:p w14:paraId="1D7042F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Jarsky, T., Roxin, A., Kath, W.L., and Spruston, N. (2005). Conditional dendritic spike propagation following distal synaptic activation of hippocampal CA1 pyramidal neurons. Nat. Neurosci. </w:t>
      </w:r>
      <w:r w:rsidRPr="0025262F">
        <w:rPr>
          <w:i/>
          <w:iCs/>
          <w:noProof/>
        </w:rPr>
        <w:t>8</w:t>
      </w:r>
      <w:r w:rsidRPr="0025262F">
        <w:rPr>
          <w:noProof/>
        </w:rPr>
        <w:t>, 1667–1676.</w:t>
      </w:r>
    </w:p>
    <w:p w14:paraId="76C54202"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Jay, T.M., and Witter, M.P. (1991). Distribution of hippocampal CA1 and subicular efferents in the prefrontal cortex of the rat studied by means of anterograde transport ofPhaseolus vulgaris-leucoagglutinin. J. Comp. Neurol. </w:t>
      </w:r>
      <w:r w:rsidRPr="0025262F">
        <w:rPr>
          <w:i/>
          <w:iCs/>
          <w:noProof/>
        </w:rPr>
        <w:t>313</w:t>
      </w:r>
      <w:r w:rsidRPr="0025262F">
        <w:rPr>
          <w:noProof/>
        </w:rPr>
        <w:t>, 574–586.</w:t>
      </w:r>
    </w:p>
    <w:p w14:paraId="08824FD9"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Jayakumar, R.P., Madhav, M.S., Savelli, F., Blair, H.T., Cowan, N.J., and Knierim, J.J. (2019). Recalibration of path integration in hippocampal place cells. Nature </w:t>
      </w:r>
      <w:r w:rsidRPr="0025262F">
        <w:rPr>
          <w:i/>
          <w:iCs/>
          <w:noProof/>
        </w:rPr>
        <w:t>566</w:t>
      </w:r>
      <w:r w:rsidRPr="0025262F">
        <w:rPr>
          <w:noProof/>
        </w:rPr>
        <w:t>, 533–537.</w:t>
      </w:r>
    </w:p>
    <w:p w14:paraId="0A3DFAE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Jenkins, L.J., and Ranganath, C. (2010). Prefrontal and medial temporal lobe activity at encoding predicts temporal context memory. J. Neurosci. </w:t>
      </w:r>
      <w:r w:rsidRPr="0025262F">
        <w:rPr>
          <w:i/>
          <w:iCs/>
          <w:noProof/>
        </w:rPr>
        <w:t>30</w:t>
      </w:r>
      <w:r w:rsidRPr="0025262F">
        <w:rPr>
          <w:noProof/>
        </w:rPr>
        <w:t>, 15558–15565.</w:t>
      </w:r>
    </w:p>
    <w:p w14:paraId="06CEEC7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Jennings, J.H., Kim, C.K., Marshel, J.H., Raffiee, M., Ye, L., Quirin, S., Pak, S., Ramakrishnan, C., and Deisseroth, K. (2019). Interacting neural ensembles in orbitofrontal cortex for social and feeding behaviour. Nature </w:t>
      </w:r>
      <w:r w:rsidRPr="0025262F">
        <w:rPr>
          <w:i/>
          <w:iCs/>
          <w:noProof/>
        </w:rPr>
        <w:t>565</w:t>
      </w:r>
      <w:r w:rsidRPr="0025262F">
        <w:rPr>
          <w:noProof/>
        </w:rPr>
        <w:t>, 645–649.</w:t>
      </w:r>
    </w:p>
    <w:p w14:paraId="4B52AA29"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Jensen, O., and Lisman, J.E. (2000). Position Reconstruction From an Ensemble of Hippocampal Place Cells: Contribution of Theta Phase Coding. J. Neurophysiol. </w:t>
      </w:r>
      <w:r w:rsidRPr="0025262F">
        <w:rPr>
          <w:i/>
          <w:iCs/>
          <w:noProof/>
        </w:rPr>
        <w:t>83</w:t>
      </w:r>
      <w:r w:rsidRPr="0025262F">
        <w:rPr>
          <w:noProof/>
        </w:rPr>
        <w:t>, 2602–2609.</w:t>
      </w:r>
    </w:p>
    <w:p w14:paraId="3D56B652"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Jezek, K., Henriksen, E.J., Treves, A., Moser, E.I., and Moser, M.-B. (2011). Theta-paced flickering between place-cell maps in the hippocampus. Nature </w:t>
      </w:r>
      <w:r w:rsidRPr="0025262F">
        <w:rPr>
          <w:i/>
          <w:iCs/>
          <w:noProof/>
        </w:rPr>
        <w:t>478</w:t>
      </w:r>
      <w:r w:rsidRPr="0025262F">
        <w:rPr>
          <w:noProof/>
        </w:rPr>
        <w:t>, 246–249.</w:t>
      </w:r>
    </w:p>
    <w:p w14:paraId="429D2FF2"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Johnson, A., and Redish, A.D. (2007). Neural Ensembles in CA3 Transiently Encode Paths Forward of the Animal at a Decision Point. J. Neurosci. </w:t>
      </w:r>
      <w:r w:rsidRPr="0025262F">
        <w:rPr>
          <w:i/>
          <w:iCs/>
          <w:noProof/>
        </w:rPr>
        <w:t>27</w:t>
      </w:r>
      <w:r w:rsidRPr="0025262F">
        <w:rPr>
          <w:noProof/>
        </w:rPr>
        <w:t>, 12176–12189.</w:t>
      </w:r>
    </w:p>
    <w:p w14:paraId="23452DAF"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Josselyn, S.A., Köhler, S., and Frankland, P.W. (2015). Finding the engram. Nat. Rev. Neurosci. </w:t>
      </w:r>
      <w:r w:rsidRPr="0025262F">
        <w:rPr>
          <w:i/>
          <w:iCs/>
          <w:noProof/>
        </w:rPr>
        <w:t>16</w:t>
      </w:r>
      <w:r w:rsidRPr="0025262F">
        <w:rPr>
          <w:noProof/>
        </w:rPr>
        <w:t>, 521–534.</w:t>
      </w:r>
    </w:p>
    <w:p w14:paraId="2FF6531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Jung, M.W., and McNaughton, B.L. (1993). Spatial selectivity of unit activity in the hippocampal granular layer. Hippocampus </w:t>
      </w:r>
      <w:r w:rsidRPr="0025262F">
        <w:rPr>
          <w:i/>
          <w:iCs/>
          <w:noProof/>
        </w:rPr>
        <w:t>3</w:t>
      </w:r>
      <w:r w:rsidRPr="0025262F">
        <w:rPr>
          <w:noProof/>
        </w:rPr>
        <w:t>, 165–182.</w:t>
      </w:r>
    </w:p>
    <w:p w14:paraId="17DE5BE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25262F">
        <w:rPr>
          <w:i/>
          <w:iCs/>
          <w:noProof/>
        </w:rPr>
        <w:t>93</w:t>
      </w:r>
      <w:r w:rsidRPr="0025262F">
        <w:rPr>
          <w:noProof/>
        </w:rPr>
        <w:t>, 1480–1492.e6.</w:t>
      </w:r>
    </w:p>
    <w:p w14:paraId="48781F0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Karalis, N., Dejean, C., Chaudun, F., Khoder, S., Rozeske, R.R., Wurtz, H., Bagur, S., Benchenane, K., Sirota, A., Courtin, J., et al. (2016). 4-Hz oscillations synchronize prefrontal–amygdala circuits during fear behavior. Nat. Neurosci. </w:t>
      </w:r>
      <w:r w:rsidRPr="0025262F">
        <w:rPr>
          <w:i/>
          <w:iCs/>
          <w:noProof/>
        </w:rPr>
        <w:t>19</w:t>
      </w:r>
      <w:r w:rsidRPr="0025262F">
        <w:rPr>
          <w:noProof/>
        </w:rPr>
        <w:t>, 605–612.</w:t>
      </w:r>
    </w:p>
    <w:p w14:paraId="434C4523"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Karlsson, M.P., and Frank, L.M. (2009). Awake replay of remote experiences in the hippocampus. Nat. Neurosci. </w:t>
      </w:r>
      <w:r w:rsidRPr="0025262F">
        <w:rPr>
          <w:i/>
          <w:iCs/>
          <w:noProof/>
        </w:rPr>
        <w:t>12</w:t>
      </w:r>
      <w:r w:rsidRPr="0025262F">
        <w:rPr>
          <w:noProof/>
        </w:rPr>
        <w:t>, 913–918.</w:t>
      </w:r>
    </w:p>
    <w:p w14:paraId="60051C8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Kay, K., Sosa, M., Chung, J.E., Karlsson, M.P., Larkin, M.C., and Frank, L.M. (2016). A hippocampal network for spatial coding during immobility and sleep. Nature </w:t>
      </w:r>
      <w:r w:rsidRPr="0025262F">
        <w:rPr>
          <w:i/>
          <w:iCs/>
          <w:noProof/>
        </w:rPr>
        <w:t>531</w:t>
      </w:r>
      <w:r w:rsidRPr="0025262F">
        <w:rPr>
          <w:noProof/>
        </w:rPr>
        <w:t>.</w:t>
      </w:r>
    </w:p>
    <w:p w14:paraId="3F23D4C3"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Keene, C.S., Bladon, J., McKenzie, S., Liu, C.D., O’Keefe, J., and Eichenbaum, H. (2016). Complementary Functional Organization of Neuronal Activity Patterns in the Perirhinal, Lateral Entorhinal, and Medial Entorhinal Cortices. J. Neurosci. </w:t>
      </w:r>
      <w:r w:rsidRPr="0025262F">
        <w:rPr>
          <w:i/>
          <w:iCs/>
          <w:noProof/>
        </w:rPr>
        <w:t>36</w:t>
      </w:r>
      <w:r w:rsidRPr="0025262F">
        <w:rPr>
          <w:noProof/>
        </w:rPr>
        <w:t>, 3660–3675.</w:t>
      </w:r>
    </w:p>
    <w:p w14:paraId="5CA60A6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Keinath, A.T., Julian, J.B., Epstein, R.A., and Muzzio, I.A. (2017). Environmental Geometry Aligns the Hippocampal Map during Spatial Reorientation. Curr. Biol. </w:t>
      </w:r>
      <w:r w:rsidRPr="0025262F">
        <w:rPr>
          <w:i/>
          <w:iCs/>
          <w:noProof/>
        </w:rPr>
        <w:t>27</w:t>
      </w:r>
      <w:r w:rsidRPr="0025262F">
        <w:rPr>
          <w:noProof/>
        </w:rPr>
        <w:t>.</w:t>
      </w:r>
    </w:p>
    <w:p w14:paraId="68E9781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Kentros, C., Hargreaves, E., Hawkins, R.D., Kandel, E.R., Shapiro, M., and Muller, R. V. (1998). Abolition of Long-Term Stability of New Hippocampal Place Cell Maps by NMDA Receptor Blockade. Science (80-. ). </w:t>
      </w:r>
      <w:r w:rsidRPr="0025262F">
        <w:rPr>
          <w:i/>
          <w:iCs/>
          <w:noProof/>
        </w:rPr>
        <w:t>280</w:t>
      </w:r>
      <w:r w:rsidRPr="0025262F">
        <w:rPr>
          <w:noProof/>
        </w:rPr>
        <w:t>, 2121–2126.</w:t>
      </w:r>
    </w:p>
    <w:p w14:paraId="5FB0FB6C"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Kerr, K.M., Agster, K.L., Furtak, S.C., and Burwell, R.D. (2007). Functional neuroanatomy of the parahippocampal region: The lateral and medial entorhinal areas. Hippocampus </w:t>
      </w:r>
      <w:r w:rsidRPr="0025262F">
        <w:rPr>
          <w:i/>
          <w:iCs/>
          <w:noProof/>
        </w:rPr>
        <w:t>17</w:t>
      </w:r>
      <w:r w:rsidRPr="0025262F">
        <w:rPr>
          <w:noProof/>
        </w:rPr>
        <w:t>, 697–708.</w:t>
      </w:r>
    </w:p>
    <w:p w14:paraId="23AA3BBF"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Kim, W. Bin, and Cho, J.-H. (2017). Synaptic Targeting of Double-Projecting Ventral CA1 Hippocampal Neurons to the Medial Prefrontal Cortex and Basal Amygdala. J. Neurosci. </w:t>
      </w:r>
      <w:r w:rsidRPr="0025262F">
        <w:rPr>
          <w:i/>
          <w:iCs/>
          <w:noProof/>
        </w:rPr>
        <w:t>37</w:t>
      </w:r>
      <w:r w:rsidRPr="0025262F">
        <w:rPr>
          <w:noProof/>
        </w:rPr>
        <w:t>, 4868–4882.</w:t>
      </w:r>
    </w:p>
    <w:p w14:paraId="54C2DC3C"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Kim, D., Paré, D., and Nair, S.S. (2013). Assignment of Model Amygdala Neurons to the Fear Memory Trace Depends on Competitive Synaptic Interactions. J. Neurosci. </w:t>
      </w:r>
      <w:r w:rsidRPr="0025262F">
        <w:rPr>
          <w:i/>
          <w:iCs/>
          <w:noProof/>
        </w:rPr>
        <w:t>33</w:t>
      </w:r>
      <w:r w:rsidRPr="0025262F">
        <w:rPr>
          <w:noProof/>
        </w:rPr>
        <w:t>, 14354–14358.</w:t>
      </w:r>
    </w:p>
    <w:p w14:paraId="5287DF6F"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Kinsky, N.R., Sullivan, D.W., Mau, W., Hasselmo, M.E., and Eichenbaum, H. (2018). Hippocampal Place Fields Maintain a Coherent and Flexible Map across Long Timescales. Curr. Biol. </w:t>
      </w:r>
      <w:r w:rsidRPr="0025262F">
        <w:rPr>
          <w:i/>
          <w:iCs/>
          <w:noProof/>
        </w:rPr>
        <w:t>28</w:t>
      </w:r>
      <w:r w:rsidRPr="0025262F">
        <w:rPr>
          <w:noProof/>
        </w:rPr>
        <w:t>, 3578–3588.e6.</w:t>
      </w:r>
    </w:p>
    <w:p w14:paraId="419385E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Kishi, T., Tsumori, T., Yokota, S., and Yasui, Y. (2006). Topographical projection from the hippocampal formation to the amygdala: A combined anterograde and retrograde tracing study in the rat. J. Comp. Neurol. </w:t>
      </w:r>
      <w:r w:rsidRPr="0025262F">
        <w:rPr>
          <w:i/>
          <w:iCs/>
          <w:noProof/>
        </w:rPr>
        <w:t>496</w:t>
      </w:r>
      <w:r w:rsidRPr="0025262F">
        <w:rPr>
          <w:noProof/>
        </w:rPr>
        <w:t>, 349–368.</w:t>
      </w:r>
    </w:p>
    <w:p w14:paraId="5384F44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Kitamura, T., Pignatelli, M., Suh, J., Kohara, K., Yoshiki, A., Abe, K., and Tonegawa, S. (2014). Island Cells Control Temporal Association Memory. Science (80-. ). </w:t>
      </w:r>
      <w:r w:rsidRPr="0025262F">
        <w:rPr>
          <w:i/>
          <w:iCs/>
          <w:noProof/>
        </w:rPr>
        <w:t>343</w:t>
      </w:r>
      <w:r w:rsidRPr="0025262F">
        <w:rPr>
          <w:noProof/>
        </w:rPr>
        <w:t>, 896–901.</w:t>
      </w:r>
    </w:p>
    <w:p w14:paraId="2E9CA103"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Kitamura, T., Ogawa, S.K., Roy, D.S., Okuyama, T., Morrissey, M.D., Smith, L.M., Redondo, R.L., and Tonegawa, S. (2017). Engrams and circuits crucial for systems consolidation of a memory. Science (80-. ). </w:t>
      </w:r>
      <w:r w:rsidRPr="0025262F">
        <w:rPr>
          <w:i/>
          <w:iCs/>
          <w:noProof/>
        </w:rPr>
        <w:t>356</w:t>
      </w:r>
      <w:r w:rsidRPr="0025262F">
        <w:rPr>
          <w:noProof/>
        </w:rPr>
        <w:t>, 73–78.</w:t>
      </w:r>
    </w:p>
    <w:p w14:paraId="49D9B9AB"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Kohara, K., Pignatelli, M., Rivest, A.J., Jung, H.-Y., Kitamura, T., Suh, J., Frank, D., Kajikawa, K., Mise, N., Obata, Y., et al. (2014). Cell type–specific genetic and optogenetic tools reveal hippocampal CA2 circuits. Nat. Neurosci. </w:t>
      </w:r>
      <w:r w:rsidRPr="0025262F">
        <w:rPr>
          <w:i/>
          <w:iCs/>
          <w:noProof/>
        </w:rPr>
        <w:t>17</w:t>
      </w:r>
      <w:r w:rsidRPr="0025262F">
        <w:rPr>
          <w:noProof/>
        </w:rPr>
        <w:t>, 269–279.</w:t>
      </w:r>
    </w:p>
    <w:p w14:paraId="40B4BD32"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Köhler, C. (1988). Intrinsic connections of the retrohippocampal region in the rat brain: III. The lateral entorhinal area. J. Comp. Neurol. </w:t>
      </w:r>
      <w:r w:rsidRPr="0025262F">
        <w:rPr>
          <w:i/>
          <w:iCs/>
          <w:noProof/>
        </w:rPr>
        <w:t>271</w:t>
      </w:r>
      <w:r w:rsidRPr="0025262F">
        <w:rPr>
          <w:noProof/>
        </w:rPr>
        <w:t>, 208–228.</w:t>
      </w:r>
    </w:p>
    <w:p w14:paraId="70CB0C7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Komorowski, R.W., Manns, J.R., and Eichenbaum, H. (2009). Robust Conjunctive Item-Place Coding by Hippocampal Neurons Parallels Learning What Happens Where. J. Neurosci. </w:t>
      </w:r>
      <w:r w:rsidRPr="0025262F">
        <w:rPr>
          <w:i/>
          <w:iCs/>
          <w:noProof/>
        </w:rPr>
        <w:t>29</w:t>
      </w:r>
      <w:r w:rsidRPr="0025262F">
        <w:rPr>
          <w:noProof/>
        </w:rPr>
        <w:t>, 9918–9929.</w:t>
      </w:r>
    </w:p>
    <w:p w14:paraId="38AA2140"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Kraus, B.J., Robinson II, R.J., White, J.A., Eichenbaum, H., and Hasselmo, M.E. (2013). Hippocampal “Time Cells”: Time versus Path Integration. Neuron </w:t>
      </w:r>
      <w:r w:rsidRPr="0025262F">
        <w:rPr>
          <w:i/>
          <w:iCs/>
          <w:noProof/>
        </w:rPr>
        <w:t>78</w:t>
      </w:r>
      <w:r w:rsidRPr="0025262F">
        <w:rPr>
          <w:noProof/>
        </w:rPr>
        <w:t>, 1090–1101.</w:t>
      </w:r>
    </w:p>
    <w:p w14:paraId="71CA5D01"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Kraus, B.J., Brandon, M.P., Robinson, R.J., Connerney, M.A., Hasselmo, M.E., and Eichenbaum, H. (2015). During Running in Place, Grid Cells Integrate Elapsed Time and Distance Run. Neuron </w:t>
      </w:r>
      <w:r w:rsidRPr="0025262F">
        <w:rPr>
          <w:i/>
          <w:iCs/>
          <w:noProof/>
        </w:rPr>
        <w:t>88</w:t>
      </w:r>
      <w:r w:rsidRPr="0025262F">
        <w:rPr>
          <w:noProof/>
        </w:rPr>
        <w:t>, 578–589.</w:t>
      </w:r>
    </w:p>
    <w:p w14:paraId="7B5ED783"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Lashley, K. (1950). In search of the engram. In Society of Experimental Biology Symposium, pp. 454–482.</w:t>
      </w:r>
    </w:p>
    <w:p w14:paraId="007EA90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de Lavilléon, G., Lacroix, M.M., Rondi-Reig, L., and Benchenane, K. (2015). Explicit memory creation during sleep demonstrates a causal role of place cells in navigation. Nat. Neurosci. </w:t>
      </w:r>
      <w:r w:rsidRPr="0025262F">
        <w:rPr>
          <w:i/>
          <w:iCs/>
          <w:noProof/>
        </w:rPr>
        <w:t>18</w:t>
      </w:r>
      <w:r w:rsidRPr="0025262F">
        <w:rPr>
          <w:noProof/>
        </w:rPr>
        <w:t>, 493–495.</w:t>
      </w:r>
    </w:p>
    <w:p w14:paraId="1626ABA3"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Ledoux, J.E. (1995). Emotion: Clues from the Brain. Annu. Rev. Psychol. </w:t>
      </w:r>
      <w:r w:rsidRPr="0025262F">
        <w:rPr>
          <w:i/>
          <w:iCs/>
          <w:noProof/>
        </w:rPr>
        <w:t>46</w:t>
      </w:r>
      <w:r w:rsidRPr="0025262F">
        <w:rPr>
          <w:noProof/>
        </w:rPr>
        <w:t>, 209–235.</w:t>
      </w:r>
    </w:p>
    <w:p w14:paraId="649353FF"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Lee, A.K., and Wilson, M.A. (2002). Memory of sequential experience in the hippocampus during slow wave sleep. Neuron </w:t>
      </w:r>
      <w:r w:rsidRPr="0025262F">
        <w:rPr>
          <w:i/>
          <w:iCs/>
          <w:noProof/>
        </w:rPr>
        <w:t>36</w:t>
      </w:r>
      <w:r w:rsidRPr="0025262F">
        <w:rPr>
          <w:noProof/>
        </w:rPr>
        <w:t>, 1183–1194.</w:t>
      </w:r>
    </w:p>
    <w:p w14:paraId="030A436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Lee, H., Wang, C., Deshmukh, S.S., and Knierim, J.J. (2015). Neural Population Evidence of Functional Heterogeneity along the CA3 Transverse Axis: Pattern Completion versus Pattern Separation. Neuron </w:t>
      </w:r>
      <w:r w:rsidRPr="0025262F">
        <w:rPr>
          <w:i/>
          <w:iCs/>
          <w:noProof/>
        </w:rPr>
        <w:t>87</w:t>
      </w:r>
      <w:r w:rsidRPr="0025262F">
        <w:rPr>
          <w:noProof/>
        </w:rPr>
        <w:t>, 1093–1105.</w:t>
      </w:r>
    </w:p>
    <w:p w14:paraId="3BC9906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Lee, I., Yoganarasimha, D., Rao, G., and Knierim, J.J. (2004). Comparison of population coherence of place cells in hippocampal subfields CA1 and CA3. Nature </w:t>
      </w:r>
      <w:r w:rsidRPr="0025262F">
        <w:rPr>
          <w:i/>
          <w:iCs/>
          <w:noProof/>
        </w:rPr>
        <w:t>430</w:t>
      </w:r>
      <w:r w:rsidRPr="0025262F">
        <w:rPr>
          <w:noProof/>
        </w:rPr>
        <w:t>, 456–459.</w:t>
      </w:r>
    </w:p>
    <w:p w14:paraId="3EB59729"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Leibold, C., Gundlfinger, A., Schmidt, R., Thurley, K., Schmitz, D., and Kempter, R. (2008). Temporal compression mediated by short-term synaptic plasticity. Proc. Natl. Acad. Sci. </w:t>
      </w:r>
      <w:r w:rsidRPr="0025262F">
        <w:rPr>
          <w:i/>
          <w:iCs/>
          <w:noProof/>
        </w:rPr>
        <w:t>105</w:t>
      </w:r>
      <w:r w:rsidRPr="0025262F">
        <w:rPr>
          <w:noProof/>
        </w:rPr>
        <w:t>, 4417–4422.</w:t>
      </w:r>
    </w:p>
    <w:p w14:paraId="5774E54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Lenck-Santini, P.-P., Fenton, A.A., and Muller, R.U. (2008). Discharge properties of hippocampal neurons during performance of a jump avoidance task. J. Neurosci. </w:t>
      </w:r>
      <w:r w:rsidRPr="0025262F">
        <w:rPr>
          <w:i/>
          <w:iCs/>
          <w:noProof/>
        </w:rPr>
        <w:t>28</w:t>
      </w:r>
      <w:r w:rsidRPr="0025262F">
        <w:rPr>
          <w:noProof/>
        </w:rPr>
        <w:t>, 6773–6786.</w:t>
      </w:r>
    </w:p>
    <w:p w14:paraId="3A8C7F0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Leutgeb, J.K., Leutgeb, S., Moser, M.-B., and Moser, E.I. (2007). Pattern Separation in the Dentate Gyrus and CA3 of the Hippocampus. Science (80-. ). </w:t>
      </w:r>
      <w:r w:rsidRPr="0025262F">
        <w:rPr>
          <w:i/>
          <w:iCs/>
          <w:noProof/>
        </w:rPr>
        <w:t>315</w:t>
      </w:r>
      <w:r w:rsidRPr="0025262F">
        <w:rPr>
          <w:noProof/>
        </w:rPr>
        <w:t>, 961–966.</w:t>
      </w:r>
    </w:p>
    <w:p w14:paraId="3AF300A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Levy, W.B. (1996). A sequence predicting CA3 is a flexible associator that learns and uses context to solve hippocampal-like tasks. Hippocampus </w:t>
      </w:r>
      <w:r w:rsidRPr="0025262F">
        <w:rPr>
          <w:i/>
          <w:iCs/>
          <w:noProof/>
        </w:rPr>
        <w:t>6</w:t>
      </w:r>
      <w:r w:rsidRPr="0025262F">
        <w:rPr>
          <w:noProof/>
        </w:rPr>
        <w:t>, 579–590.</w:t>
      </w:r>
    </w:p>
    <w:p w14:paraId="176C9B80"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Levy, W.B., Hocking, A.B., and Wu, X. (2005). Interpreting hippocampal function as recoding and forecasting. Neural Networks </w:t>
      </w:r>
      <w:r w:rsidRPr="0025262F">
        <w:rPr>
          <w:i/>
          <w:iCs/>
          <w:noProof/>
        </w:rPr>
        <w:t>18</w:t>
      </w:r>
      <w:r w:rsidRPr="0025262F">
        <w:rPr>
          <w:noProof/>
        </w:rPr>
        <w:t>, 1242–1264.</w:t>
      </w:r>
    </w:p>
    <w:p w14:paraId="3C964402"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Lewis, P.A., and Durrant, S.J. (2011). Overlapping memory replay during sleep builds cognitive schemata. Trends Cogn. Sci. </w:t>
      </w:r>
      <w:r w:rsidRPr="0025262F">
        <w:rPr>
          <w:i/>
          <w:iCs/>
          <w:noProof/>
        </w:rPr>
        <w:t>15</w:t>
      </w:r>
      <w:r w:rsidRPr="0025262F">
        <w:rPr>
          <w:noProof/>
        </w:rPr>
        <w:t>, 343–351.</w:t>
      </w:r>
    </w:p>
    <w:p w14:paraId="6BBBD7A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Likhtik, E., Stujenske, J.M., A Topiwala, M., Harris, A.Z., and Gordon, J.A. (2014). Prefrontal entrainment of amygdala activity signals safety in learned fear and innate anxiety. Nat. Neurosci. </w:t>
      </w:r>
      <w:r w:rsidRPr="0025262F">
        <w:rPr>
          <w:i/>
          <w:iCs/>
          <w:noProof/>
        </w:rPr>
        <w:t>17</w:t>
      </w:r>
      <w:r w:rsidRPr="0025262F">
        <w:rPr>
          <w:noProof/>
        </w:rPr>
        <w:t>, 106–113.</w:t>
      </w:r>
    </w:p>
    <w:p w14:paraId="204CA36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Lisman, J., and Redish, A.D.D. (2009). Prediction, sequences and the hippocampus. </w:t>
      </w:r>
      <w:r w:rsidRPr="0025262F">
        <w:rPr>
          <w:i/>
          <w:iCs/>
          <w:noProof/>
        </w:rPr>
        <w:t>364</w:t>
      </w:r>
      <w:r w:rsidRPr="0025262F">
        <w:rPr>
          <w:noProof/>
        </w:rPr>
        <w:t>.</w:t>
      </w:r>
    </w:p>
    <w:p w14:paraId="37251410"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Lisman, J.E., and Grace, A.A. (2005). The Hippocampal-VTA Loop: Controlling the Entry of Information into Long-Term Memory. Neuron </w:t>
      </w:r>
      <w:r w:rsidRPr="0025262F">
        <w:rPr>
          <w:i/>
          <w:iCs/>
          <w:noProof/>
        </w:rPr>
        <w:t>46</w:t>
      </w:r>
      <w:r w:rsidRPr="0025262F">
        <w:rPr>
          <w:noProof/>
        </w:rPr>
        <w:t>, 703–713.</w:t>
      </w:r>
    </w:p>
    <w:p w14:paraId="247F706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Lisman, J.E., and Otmakhova, N.A. (2001). Storage, recall, and novelty detection of sequences by the hippocampus: Elaborating on the SOCRATIC model to account for normal and aberrant effects of dopamine. Hippocampus </w:t>
      </w:r>
      <w:r w:rsidRPr="0025262F">
        <w:rPr>
          <w:i/>
          <w:iCs/>
          <w:noProof/>
        </w:rPr>
        <w:t>11</w:t>
      </w:r>
      <w:r w:rsidRPr="0025262F">
        <w:rPr>
          <w:noProof/>
        </w:rPr>
        <w:t>, 551–568.</w:t>
      </w:r>
    </w:p>
    <w:p w14:paraId="4807B09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Lisman, J., Cooper, K., Sehgal, M., and Silva, A.J. (2018). Memory formation depends on both synapse-specific modifications of synaptic strength and cell-specific increases in excitability. Nat. Neurosci. </w:t>
      </w:r>
      <w:r w:rsidRPr="0025262F">
        <w:rPr>
          <w:i/>
          <w:iCs/>
          <w:noProof/>
        </w:rPr>
        <w:t>21</w:t>
      </w:r>
      <w:r w:rsidRPr="0025262F">
        <w:rPr>
          <w:noProof/>
        </w:rPr>
        <w:t>, 309–314.</w:t>
      </w:r>
    </w:p>
    <w:p w14:paraId="6A0DE81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Liu, K., Sibille, J., and Dragoi, G. (2018). Generative Predictive Codes by Multiplexed Hippocampal Neuronal Tuplets. Neuron </w:t>
      </w:r>
      <w:r w:rsidRPr="0025262F">
        <w:rPr>
          <w:i/>
          <w:iCs/>
          <w:noProof/>
        </w:rPr>
        <w:t>99</w:t>
      </w:r>
      <w:r w:rsidRPr="0025262F">
        <w:rPr>
          <w:noProof/>
        </w:rPr>
        <w:t>, 1329–1341.e6.</w:t>
      </w:r>
    </w:p>
    <w:p w14:paraId="328DC1C1"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Liu, X., Ramirez, S., Pang, P.T., Puryear, C.B., Govindarajan, A., Deisseroth, K., and Tonegawa, S. (2012). Optogenetic stimulation of a hippocampal engram activates fear memory recall. Nature </w:t>
      </w:r>
      <w:r w:rsidRPr="0025262F">
        <w:rPr>
          <w:i/>
          <w:iCs/>
          <w:noProof/>
        </w:rPr>
        <w:t>484</w:t>
      </w:r>
      <w:r w:rsidRPr="0025262F">
        <w:rPr>
          <w:noProof/>
        </w:rPr>
        <w:t>, 381–385.</w:t>
      </w:r>
    </w:p>
    <w:p w14:paraId="034EC53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Llorens-Martín, M., Jurado-Arjona, J., Avila, J., and Hernández, F. (2015). Novel connection between newborn granule neurons and the hippocampal CA2 field. Exp. Neurol. </w:t>
      </w:r>
      <w:r w:rsidRPr="0025262F">
        <w:rPr>
          <w:i/>
          <w:iCs/>
          <w:noProof/>
        </w:rPr>
        <w:t>263</w:t>
      </w:r>
      <w:r w:rsidRPr="0025262F">
        <w:rPr>
          <w:noProof/>
        </w:rPr>
        <w:t>, 285–292.</w:t>
      </w:r>
    </w:p>
    <w:p w14:paraId="7FF04FA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Lopez de Armentia, M., Jancic, D., Olivares, R., Alarcon, J.M., Kandel, E.R., and Barco, A. (2007). cAMP Response Element-Binding Protein-Mediated Gene Expression Increases the Intrinsic Excitability of CA1 Pyramidal Neurons. J. Neurosci. </w:t>
      </w:r>
      <w:r w:rsidRPr="0025262F">
        <w:rPr>
          <w:i/>
          <w:iCs/>
          <w:noProof/>
        </w:rPr>
        <w:t>27</w:t>
      </w:r>
      <w:r w:rsidRPr="0025262F">
        <w:rPr>
          <w:noProof/>
        </w:rPr>
        <w:t>, 13909–13918.</w:t>
      </w:r>
    </w:p>
    <w:p w14:paraId="412CABDC"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Lorente de Nó, R. (1934). Studies on the structure of the cerebral cortex. II. Continuation of the study of the ammonic system. J. Für Psychol. Und Neurol.</w:t>
      </w:r>
    </w:p>
    <w:p w14:paraId="69CA00F1"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Louie, K., and Wilson, M.A. (2001). Temporally Structured Replay of Awake Hippocampal Ensemble Activity during Rapid Eye Movement Sleep. Neuron </w:t>
      </w:r>
      <w:r w:rsidRPr="0025262F">
        <w:rPr>
          <w:i/>
          <w:iCs/>
          <w:noProof/>
        </w:rPr>
        <w:t>29</w:t>
      </w:r>
      <w:r w:rsidRPr="0025262F">
        <w:rPr>
          <w:noProof/>
        </w:rPr>
        <w:t>, 145–156.</w:t>
      </w:r>
    </w:p>
    <w:p w14:paraId="05931E9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acDonald, C.J., Lepage, K.Q., Eden, U.T., and Eichenbaum, H. (2011). Hippocampal “time cells” bridge the gap in memory for discontiguous events. Neuron </w:t>
      </w:r>
      <w:r w:rsidRPr="0025262F">
        <w:rPr>
          <w:i/>
          <w:iCs/>
          <w:noProof/>
        </w:rPr>
        <w:t>71</w:t>
      </w:r>
      <w:r w:rsidRPr="0025262F">
        <w:rPr>
          <w:noProof/>
        </w:rPr>
        <w:t>, 737–749.</w:t>
      </w:r>
    </w:p>
    <w:p w14:paraId="7808E55C"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acDonald, C.J., Carrow, S., Place, R., and Eichenbaum, H. (2013). Distinct hippocampal time cell sequences represent odor memories in immobilized rats. J. Neurosci. </w:t>
      </w:r>
      <w:r w:rsidRPr="0025262F">
        <w:rPr>
          <w:i/>
          <w:iCs/>
          <w:noProof/>
        </w:rPr>
        <w:t>33</w:t>
      </w:r>
      <w:r w:rsidRPr="0025262F">
        <w:rPr>
          <w:noProof/>
        </w:rPr>
        <w:t>, 14607–14616.</w:t>
      </w:r>
    </w:p>
    <w:p w14:paraId="0853F33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ankin, E.A., Sparks, F.T., Slayyeh, B., Sutherland, R.J., Leutgeb, S., and Leutgeb, J.K. (2012). Neuronal code for extended time in the hippocampus. Proc. Natl. Acad. Sci. U. S. A. </w:t>
      </w:r>
      <w:r w:rsidRPr="0025262F">
        <w:rPr>
          <w:i/>
          <w:iCs/>
          <w:noProof/>
        </w:rPr>
        <w:t>109</w:t>
      </w:r>
      <w:r w:rsidRPr="0025262F">
        <w:rPr>
          <w:noProof/>
        </w:rPr>
        <w:t>, 19462–19467.</w:t>
      </w:r>
    </w:p>
    <w:p w14:paraId="17A60A9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ankin, E.A., Diehl, G.W., Sparks, F.T., Leutgeb, S., and Leutgeb, J.K. (2015). Hippocampal CA2 Activity Patterns Change over Time to a Larger Extent than between Spatial Contexts. Neuron </w:t>
      </w:r>
      <w:r w:rsidRPr="0025262F">
        <w:rPr>
          <w:i/>
          <w:iCs/>
          <w:noProof/>
        </w:rPr>
        <w:t>85</w:t>
      </w:r>
      <w:r w:rsidRPr="0025262F">
        <w:rPr>
          <w:noProof/>
        </w:rPr>
        <w:t>, 190–201.</w:t>
      </w:r>
    </w:p>
    <w:p w14:paraId="57F18152"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anns, J.R., and Eichenbaum, H. (2006). Evolution of declarative memory. Hippocampus </w:t>
      </w:r>
      <w:r w:rsidRPr="0025262F">
        <w:rPr>
          <w:i/>
          <w:iCs/>
          <w:noProof/>
        </w:rPr>
        <w:t>16</w:t>
      </w:r>
      <w:r w:rsidRPr="0025262F">
        <w:rPr>
          <w:noProof/>
        </w:rPr>
        <w:t>, 795–808.</w:t>
      </w:r>
    </w:p>
    <w:p w14:paraId="66FB1CA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anns, J.R., Howard, M.W., and Eichenbaum, H. (2007). Gradual changes in hippocampal activity support remembering the order of events. Neuron </w:t>
      </w:r>
      <w:r w:rsidRPr="0025262F">
        <w:rPr>
          <w:i/>
          <w:iCs/>
          <w:noProof/>
        </w:rPr>
        <w:t>56</w:t>
      </w:r>
      <w:r w:rsidRPr="0025262F">
        <w:rPr>
          <w:noProof/>
        </w:rPr>
        <w:t>, 530–540.</w:t>
      </w:r>
    </w:p>
    <w:p w14:paraId="4A8701CB"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aren, S. (2001). Neurobiology of Pavlovian Fear Conditioning. Annu. Rev. Neurosci. </w:t>
      </w:r>
      <w:r w:rsidRPr="0025262F">
        <w:rPr>
          <w:i/>
          <w:iCs/>
          <w:noProof/>
        </w:rPr>
        <w:t>24</w:t>
      </w:r>
      <w:r w:rsidRPr="0025262F">
        <w:rPr>
          <w:noProof/>
        </w:rPr>
        <w:t>, 897–931.</w:t>
      </w:r>
    </w:p>
    <w:p w14:paraId="385C9B6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Mau, W., Sullivan, D.W., Kinsky, N.R., Hasselmo, M.E., Howard, M.W., and Eichenbaum, H. (2018). The Same Hippocampal CA1 Population Simultaneously Codes Temporal Information over Multiple Timescales. Curr. Biol.</w:t>
      </w:r>
    </w:p>
    <w:p w14:paraId="53C2329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cClelland, J.L., McNaughton, B.L., and O’Reilly, R.C. (1995). Why There Are Complementary Learning Systems in the Hippocampus and Neocortex: Insights From the Successes and Failures of Connectionist Models of Learning and Memory. Psychol. Rev. </w:t>
      </w:r>
      <w:r w:rsidRPr="0025262F">
        <w:rPr>
          <w:i/>
          <w:iCs/>
          <w:noProof/>
        </w:rPr>
        <w:t>102</w:t>
      </w:r>
      <w:r w:rsidRPr="0025262F">
        <w:rPr>
          <w:noProof/>
        </w:rPr>
        <w:t>, 419–457.</w:t>
      </w:r>
    </w:p>
    <w:p w14:paraId="5C1B3D2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cDonald, A.J. (1982). Neurons of the lateral and basolateral amygdaloid nuclei: A golgi study in the rat. J. Comp. Neurol. </w:t>
      </w:r>
      <w:r w:rsidRPr="0025262F">
        <w:rPr>
          <w:i/>
          <w:iCs/>
          <w:noProof/>
        </w:rPr>
        <w:t>212</w:t>
      </w:r>
      <w:r w:rsidRPr="0025262F">
        <w:rPr>
          <w:noProof/>
        </w:rPr>
        <w:t>, 293–312.</w:t>
      </w:r>
    </w:p>
    <w:p w14:paraId="1C058511"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cDonald, A.J. (1985). Immunohistochemical identification of gamma-aminobutyric acid-containing neurons in the rat basolateral amygdala. Neurosci. Lett. </w:t>
      </w:r>
      <w:r w:rsidRPr="0025262F">
        <w:rPr>
          <w:i/>
          <w:iCs/>
          <w:noProof/>
        </w:rPr>
        <w:t>53</w:t>
      </w:r>
      <w:r w:rsidRPr="0025262F">
        <w:rPr>
          <w:noProof/>
        </w:rPr>
        <w:t>, 203–207.</w:t>
      </w:r>
    </w:p>
    <w:p w14:paraId="1ACEA1BD"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cDonald, A.J. (1991). Organization of amygdaloid projections to the prefrontal cortex and associated striatum in the rat. Neuroscience </w:t>
      </w:r>
      <w:r w:rsidRPr="0025262F">
        <w:rPr>
          <w:i/>
          <w:iCs/>
          <w:noProof/>
        </w:rPr>
        <w:t>44</w:t>
      </w:r>
      <w:r w:rsidRPr="0025262F">
        <w:rPr>
          <w:noProof/>
        </w:rPr>
        <w:t>, 1–14.</w:t>
      </w:r>
    </w:p>
    <w:p w14:paraId="041F8ADC"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cDonald, A.J., Mascagni, F., and Guo, L. (1996). Projections of the medial and lateral prefrontal cortices to the amygdala: a Phaseolus vulgaris leucoagglutinin study in the rat. Neuroscience </w:t>
      </w:r>
      <w:r w:rsidRPr="0025262F">
        <w:rPr>
          <w:i/>
          <w:iCs/>
          <w:noProof/>
        </w:rPr>
        <w:t>71</w:t>
      </w:r>
      <w:r w:rsidRPr="0025262F">
        <w:rPr>
          <w:noProof/>
        </w:rPr>
        <w:t>, 55–75.</w:t>
      </w:r>
    </w:p>
    <w:p w14:paraId="491EBA11"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cKenzie, S., and Eichenbaum, H. (2011). Consolidation and Reconsolidation: Two Lives of Memories? Neuron </w:t>
      </w:r>
      <w:r w:rsidRPr="0025262F">
        <w:rPr>
          <w:i/>
          <w:iCs/>
          <w:noProof/>
        </w:rPr>
        <w:t>71</w:t>
      </w:r>
      <w:r w:rsidRPr="0025262F">
        <w:rPr>
          <w:noProof/>
        </w:rPr>
        <w:t>, 224–233.</w:t>
      </w:r>
    </w:p>
    <w:p w14:paraId="3AD4F51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cKenzie, S., Robinson, N.T.M., Herrera, L., Churchill, J.C., and Eichenbaum, H. (2013). Learning causes reorganization of neuronal firing patterns to represent related experiences within a hippocampal schema. J. Neurosci. </w:t>
      </w:r>
      <w:r w:rsidRPr="0025262F">
        <w:rPr>
          <w:i/>
          <w:iCs/>
          <w:noProof/>
        </w:rPr>
        <w:t>33</w:t>
      </w:r>
      <w:r w:rsidRPr="0025262F">
        <w:rPr>
          <w:noProof/>
        </w:rPr>
        <w:t>, 10243–10256.</w:t>
      </w:r>
    </w:p>
    <w:p w14:paraId="16CB682C"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cKenzie, S., Frank, A.J., Kinsky, N.R., Porter, B., Rivière, P.D., and Eichenbaum, H. (2014). Hippocampal representation of related and opposing memories develop within distinct, hierarchically organized neural schemas. Neuron </w:t>
      </w:r>
      <w:r w:rsidRPr="0025262F">
        <w:rPr>
          <w:i/>
          <w:iCs/>
          <w:noProof/>
        </w:rPr>
        <w:t>83</w:t>
      </w:r>
      <w:r w:rsidRPr="0025262F">
        <w:rPr>
          <w:noProof/>
        </w:rPr>
        <w:t>, 202–215.</w:t>
      </w:r>
    </w:p>
    <w:p w14:paraId="14681A4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25262F">
        <w:rPr>
          <w:i/>
          <w:iCs/>
          <w:noProof/>
        </w:rPr>
        <w:t>134</w:t>
      </w:r>
      <w:r w:rsidRPr="0025262F">
        <w:rPr>
          <w:noProof/>
        </w:rPr>
        <w:t>, 178–191.</w:t>
      </w:r>
    </w:p>
    <w:p w14:paraId="78C4FBC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cNaughton, B.L., and Morris, R.G.M. (1987). Hippocampal synaptic enhancement and information storage within a distributed memory system. Trends Neurosci. </w:t>
      </w:r>
      <w:r w:rsidRPr="0025262F">
        <w:rPr>
          <w:i/>
          <w:iCs/>
          <w:noProof/>
        </w:rPr>
        <w:t>10</w:t>
      </w:r>
      <w:r w:rsidRPr="0025262F">
        <w:rPr>
          <w:noProof/>
        </w:rPr>
        <w:t>, 408–415.</w:t>
      </w:r>
    </w:p>
    <w:p w14:paraId="37FB9693"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ehta, M.R., Lee, A.K., and Wilson, M.A. (2002). Role of experience and oscillations in transforming a rate code into a temporal code. Nature </w:t>
      </w:r>
      <w:r w:rsidRPr="0025262F">
        <w:rPr>
          <w:i/>
          <w:iCs/>
          <w:noProof/>
        </w:rPr>
        <w:t>417</w:t>
      </w:r>
      <w:r w:rsidRPr="0025262F">
        <w:rPr>
          <w:noProof/>
        </w:rPr>
        <w:t>, 741–746.</w:t>
      </w:r>
    </w:p>
    <w:p w14:paraId="49CC4F5B"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ilstein, A.D., Bloss, E.B., Apostolides, P.F., Vaidya, S.P., Dilly, G.A., Zemelman, B.V., and Magee, J.C. (2015). Inhibitory Gating of Input Comparison in the CA1 Microcircuit. Neuron </w:t>
      </w:r>
      <w:r w:rsidRPr="0025262F">
        <w:rPr>
          <w:i/>
          <w:iCs/>
          <w:noProof/>
        </w:rPr>
        <w:t>87</w:t>
      </w:r>
      <w:r w:rsidRPr="0025262F">
        <w:rPr>
          <w:noProof/>
        </w:rPr>
        <w:t>, 1274–1289.</w:t>
      </w:r>
    </w:p>
    <w:p w14:paraId="3E0D3A9D"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ishra, R.K., Kim, S., Guzman, S.J., and Jonas, P. (2016). Symmetric spike timing-dependent plasticity at CA3–CA3 synapses optimizes storage and recall in autoassociative networks. Nat. Commun. </w:t>
      </w:r>
      <w:r w:rsidRPr="0025262F">
        <w:rPr>
          <w:i/>
          <w:iCs/>
          <w:noProof/>
        </w:rPr>
        <w:t>7</w:t>
      </w:r>
      <w:r w:rsidRPr="0025262F">
        <w:rPr>
          <w:noProof/>
        </w:rPr>
        <w:t>, 11552.</w:t>
      </w:r>
    </w:p>
    <w:p w14:paraId="1C8E69BC"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odi, M.N., Dhawale, A.K., and Bhalla, U.S. (2014). CA1 cell activity sequences emerge after reorganization of network correlation structure during associative learning. Elife </w:t>
      </w:r>
      <w:r w:rsidRPr="0025262F">
        <w:rPr>
          <w:i/>
          <w:iCs/>
          <w:noProof/>
        </w:rPr>
        <w:t>3</w:t>
      </w:r>
      <w:r w:rsidRPr="0025262F">
        <w:rPr>
          <w:noProof/>
        </w:rPr>
        <w:t>, e01982.</w:t>
      </w:r>
    </w:p>
    <w:p w14:paraId="1E7B1CD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orton, N.W., Sherrill, K.R., and Preston, A.R. (2017). Memory integration constructs maps of space, time, and concepts. Curr. Opin. Behav. Sci. </w:t>
      </w:r>
      <w:r w:rsidRPr="0025262F">
        <w:rPr>
          <w:i/>
          <w:iCs/>
          <w:noProof/>
        </w:rPr>
        <w:t>17</w:t>
      </w:r>
      <w:r w:rsidRPr="0025262F">
        <w:rPr>
          <w:noProof/>
        </w:rPr>
        <w:t>, 161–168.</w:t>
      </w:r>
    </w:p>
    <w:p w14:paraId="740DA81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oser, E.I., Kropff, E., and Moser, M.-B. (2008). Place Cells, Grid Cells, and the Brain’s Spatial Representation System. Annu. Rev. Neurosci. </w:t>
      </w:r>
      <w:r w:rsidRPr="0025262F">
        <w:rPr>
          <w:i/>
          <w:iCs/>
          <w:noProof/>
        </w:rPr>
        <w:t>31</w:t>
      </w:r>
      <w:r w:rsidRPr="0025262F">
        <w:rPr>
          <w:noProof/>
        </w:rPr>
        <w:t>, 69–89.</w:t>
      </w:r>
    </w:p>
    <w:p w14:paraId="4AF6413D"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ou, X., and Ji, D. (2016). Social observation enhances cross-environment activation of hippocampal place cell patterns. Elife </w:t>
      </w:r>
      <w:r w:rsidRPr="0025262F">
        <w:rPr>
          <w:i/>
          <w:iCs/>
          <w:noProof/>
        </w:rPr>
        <w:t>5</w:t>
      </w:r>
      <w:r w:rsidRPr="0025262F">
        <w:rPr>
          <w:noProof/>
        </w:rPr>
        <w:t>.</w:t>
      </w:r>
    </w:p>
    <w:p w14:paraId="643194B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ukamel, E.A., Nimmerjahn, A., and Schnitzer, M.J. (2009). Automated analysis of cellular signals from large-scale calcium imaging data. Neuron </w:t>
      </w:r>
      <w:r w:rsidRPr="0025262F">
        <w:rPr>
          <w:i/>
          <w:iCs/>
          <w:noProof/>
        </w:rPr>
        <w:t>63</w:t>
      </w:r>
      <w:r w:rsidRPr="0025262F">
        <w:rPr>
          <w:noProof/>
        </w:rPr>
        <w:t>, 747–760.</w:t>
      </w:r>
    </w:p>
    <w:p w14:paraId="5D22AB89"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uller, R.U., Kubie, J.L., and Ranck, J.B. (1987a). Spatial firing patterns of hippocampal complex-spike cells in a fixed environment. J. Neurosci. </w:t>
      </w:r>
      <w:r w:rsidRPr="0025262F">
        <w:rPr>
          <w:i/>
          <w:iCs/>
          <w:noProof/>
        </w:rPr>
        <w:t>7</w:t>
      </w:r>
      <w:r w:rsidRPr="0025262F">
        <w:rPr>
          <w:noProof/>
        </w:rPr>
        <w:t>, 1935–1950.</w:t>
      </w:r>
    </w:p>
    <w:p w14:paraId="161B8110"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Muller, R.U., Kubie, J.L., Hirase, H., Leinekugel, X., Dragoi, G., and Buzsáki, G. (1987b). The effects of changes in the environment on the spatial firing of hippocampal complex-spike cells. J. Neurosci. </w:t>
      </w:r>
      <w:r w:rsidRPr="0025262F">
        <w:rPr>
          <w:i/>
          <w:iCs/>
          <w:noProof/>
        </w:rPr>
        <w:t>7</w:t>
      </w:r>
      <w:r w:rsidRPr="0025262F">
        <w:rPr>
          <w:noProof/>
        </w:rPr>
        <w:t>, 1951–1968.</w:t>
      </w:r>
    </w:p>
    <w:p w14:paraId="3832F192"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Nabavi, S., Fox, R., Proulx, C.D., Lin, J.Y., Tsien, R.Y., and Malinow, R. (2014). Engineering a memory with LTD and LTP. Nature </w:t>
      </w:r>
      <w:r w:rsidRPr="0025262F">
        <w:rPr>
          <w:i/>
          <w:iCs/>
          <w:noProof/>
        </w:rPr>
        <w:t>511</w:t>
      </w:r>
      <w:r w:rsidRPr="0025262F">
        <w:rPr>
          <w:noProof/>
        </w:rPr>
        <w:t>, 348–352.</w:t>
      </w:r>
    </w:p>
    <w:p w14:paraId="156A2EB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Nádasdy, Z., Hirase, H., Czurkó, A., Csicsvari, J., and Buzsáki, G. (1999). Replay and time compression of recurring spike sequences in the hippocampus. J. Neurosci. </w:t>
      </w:r>
      <w:r w:rsidRPr="0025262F">
        <w:rPr>
          <w:i/>
          <w:iCs/>
          <w:noProof/>
        </w:rPr>
        <w:t>19</w:t>
      </w:r>
      <w:r w:rsidRPr="0025262F">
        <w:rPr>
          <w:noProof/>
        </w:rPr>
        <w:t>, 9497–9507.</w:t>
      </w:r>
    </w:p>
    <w:p w14:paraId="258E7FD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Nadel, L., and Moscovitch, M. (1997). Memory consolidation, retrograde amnesia and the hippocampal complex. Curr. Opin. Neurobiol. </w:t>
      </w:r>
      <w:r w:rsidRPr="0025262F">
        <w:rPr>
          <w:i/>
          <w:iCs/>
          <w:noProof/>
        </w:rPr>
        <w:t>7</w:t>
      </w:r>
      <w:r w:rsidRPr="0025262F">
        <w:rPr>
          <w:noProof/>
        </w:rPr>
        <w:t>, 217–227.</w:t>
      </w:r>
    </w:p>
    <w:p w14:paraId="66CC1E4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Naya, Y., and Suzuki, W.A. (2011). Integrating What and When Across the Primate Medial Temporal Lobe. Science (80-. ). </w:t>
      </w:r>
      <w:r w:rsidRPr="0025262F">
        <w:rPr>
          <w:i/>
          <w:iCs/>
          <w:noProof/>
        </w:rPr>
        <w:t>333</w:t>
      </w:r>
      <w:r w:rsidRPr="0025262F">
        <w:rPr>
          <w:noProof/>
        </w:rPr>
        <w:t>, 773–776.</w:t>
      </w:r>
    </w:p>
    <w:p w14:paraId="3FB226D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Neunuebel, J.P., and Knierim, J.J. (2014). CA3 Retrieves Coherent Representations from Degraded Input: Direct Evidence for CA3 Pattern Completion and Dentate Gyrus Pattern Separation. Neuron </w:t>
      </w:r>
      <w:r w:rsidRPr="0025262F">
        <w:rPr>
          <w:i/>
          <w:iCs/>
          <w:noProof/>
        </w:rPr>
        <w:t>81</w:t>
      </w:r>
      <w:r w:rsidRPr="0025262F">
        <w:rPr>
          <w:noProof/>
        </w:rPr>
        <w:t>, 416–427.</w:t>
      </w:r>
    </w:p>
    <w:p w14:paraId="3089D86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Nielson, D.M., Smith, T.A., Sreekumar, V., Dennis, S., and Sederberg, P.B. (2015). Human hippocampus represents space and time during retrieval of real-world memories. Proc. Natl. Acad. Sci. </w:t>
      </w:r>
      <w:r w:rsidRPr="0025262F">
        <w:rPr>
          <w:i/>
          <w:iCs/>
          <w:noProof/>
        </w:rPr>
        <w:t>112</w:t>
      </w:r>
      <w:r w:rsidRPr="0025262F">
        <w:rPr>
          <w:noProof/>
        </w:rPr>
        <w:t>, 11078–11083.</w:t>
      </w:r>
    </w:p>
    <w:p w14:paraId="333FEBB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O’Keefe, J., and Nadel, L. (1978). The hippocampus as a cognitive map (Clarendon Press).</w:t>
      </w:r>
    </w:p>
    <w:p w14:paraId="3643A952"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O’Keefe, J., and Recce, M.L. (1993). Phase relationship between hippocampal place units and the EEG theta rhythm. Hippocampus </w:t>
      </w:r>
      <w:r w:rsidRPr="0025262F">
        <w:rPr>
          <w:i/>
          <w:iCs/>
          <w:noProof/>
        </w:rPr>
        <w:t>3</w:t>
      </w:r>
      <w:r w:rsidRPr="0025262F">
        <w:rPr>
          <w:noProof/>
        </w:rPr>
        <w:t>, 317–330.</w:t>
      </w:r>
    </w:p>
    <w:p w14:paraId="5CC38BB3"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O’Keefe, J., and Speakman, A. (1987). Single unit activity in the rat hippocampus during a spatial memory task. Exp. Brain Res. </w:t>
      </w:r>
      <w:r w:rsidRPr="0025262F">
        <w:rPr>
          <w:i/>
          <w:iCs/>
          <w:noProof/>
        </w:rPr>
        <w:t>68</w:t>
      </w:r>
      <w:r w:rsidRPr="0025262F">
        <w:rPr>
          <w:noProof/>
        </w:rPr>
        <w:t>, 1–27.</w:t>
      </w:r>
    </w:p>
    <w:p w14:paraId="54D334DB"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O’Keefe, J.M., and Dostrovsky, J.O. (1971). The hippocampus as a spatial map. Preliminary evidence from unit activity in the freely-moving rat. Brain Res. </w:t>
      </w:r>
      <w:r w:rsidRPr="0025262F">
        <w:rPr>
          <w:i/>
          <w:iCs/>
          <w:noProof/>
        </w:rPr>
        <w:t>34</w:t>
      </w:r>
      <w:r w:rsidRPr="0025262F">
        <w:rPr>
          <w:noProof/>
        </w:rPr>
        <w:t>, 171–175.</w:t>
      </w:r>
    </w:p>
    <w:p w14:paraId="459FA5CD"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O’Neill, J., Senior, T.J., Allen, K., Huxter, J.R., and Csicsvari, J. (2008). Reactivation of experience-dependent cell assembly patterns in the hippocampus. Nat. Neurosci. </w:t>
      </w:r>
      <w:r w:rsidRPr="0025262F">
        <w:rPr>
          <w:i/>
          <w:iCs/>
          <w:noProof/>
        </w:rPr>
        <w:t>11</w:t>
      </w:r>
      <w:r w:rsidRPr="0025262F">
        <w:rPr>
          <w:noProof/>
        </w:rPr>
        <w:t>, 209–215.</w:t>
      </w:r>
    </w:p>
    <w:p w14:paraId="18A88710"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Ohkawa, N., Saitoh, Y., Suzuki, A., Tsujimura, S., Murayama, E., Kosugi, S., Nishizono, H., Matsuo, M., Takahashi, Y., Nagase, M., et al. (2015). Artificial Association of Pre-stored Information to Generate a Qualitatively New Memory. Cell Rep. </w:t>
      </w:r>
      <w:r w:rsidRPr="0025262F">
        <w:rPr>
          <w:i/>
          <w:iCs/>
          <w:noProof/>
        </w:rPr>
        <w:t>11</w:t>
      </w:r>
      <w:r w:rsidRPr="0025262F">
        <w:rPr>
          <w:noProof/>
        </w:rPr>
        <w:t>, 261–269.</w:t>
      </w:r>
    </w:p>
    <w:p w14:paraId="14521F4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Oliva, A., Fernández-Ruiz, A., Buzsáki, G., and Berényi, A. (2016). Role of Hippocampal CA2 Region in Triggering Sharp-Wave Ripples. Neuron </w:t>
      </w:r>
      <w:r w:rsidRPr="0025262F">
        <w:rPr>
          <w:i/>
          <w:iCs/>
          <w:noProof/>
        </w:rPr>
        <w:t>91</w:t>
      </w:r>
      <w:r w:rsidRPr="0025262F">
        <w:rPr>
          <w:noProof/>
        </w:rPr>
        <w:t>, 1342–1355.</w:t>
      </w:r>
    </w:p>
    <w:p w14:paraId="2D866539"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Omer, D.B., Maimon, S.R., Las, L., and Ulanovsky, N. (2018). Social place-cells in the bat hippocampus. Science (80-. ). </w:t>
      </w:r>
      <w:r w:rsidRPr="0025262F">
        <w:rPr>
          <w:i/>
          <w:iCs/>
          <w:noProof/>
        </w:rPr>
        <w:t>359</w:t>
      </w:r>
      <w:r w:rsidRPr="0025262F">
        <w:rPr>
          <w:noProof/>
        </w:rPr>
        <w:t>, 218–224.</w:t>
      </w:r>
    </w:p>
    <w:p w14:paraId="17E5F64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Paré, D., Pelletier, J.G., and Collins, D.R. (2002). Amygdala oscillations and the consolidation of emotional memories. Trends Cogn. Sci. </w:t>
      </w:r>
      <w:r w:rsidRPr="0025262F">
        <w:rPr>
          <w:i/>
          <w:iCs/>
          <w:noProof/>
        </w:rPr>
        <w:t>6</w:t>
      </w:r>
      <w:r w:rsidRPr="0025262F">
        <w:rPr>
          <w:noProof/>
        </w:rPr>
        <w:t>.</w:t>
      </w:r>
    </w:p>
    <w:p w14:paraId="6C26C37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Park, S., Kramer, E.E., Mercaldo, V., Rashid, A.J., Insel, N., Frankland, P.W., and Josselyn, S.A. (2016). Neuronal Allocation to a Hippocampal Engram. Neuropsychopharmacology </w:t>
      </w:r>
      <w:r w:rsidRPr="0025262F">
        <w:rPr>
          <w:i/>
          <w:iCs/>
          <w:noProof/>
        </w:rPr>
        <w:t>41</w:t>
      </w:r>
      <w:r w:rsidRPr="0025262F">
        <w:rPr>
          <w:noProof/>
        </w:rPr>
        <w:t>, 2987–2993.</w:t>
      </w:r>
    </w:p>
    <w:p w14:paraId="2625576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Pastalkova, E., Itskov, V., Amarasingham, A., and Buzsáki, G. (2008). Internally generated cell assembly sequences in the rat hippocampus. Science (80-. ). </w:t>
      </w:r>
      <w:r w:rsidRPr="0025262F">
        <w:rPr>
          <w:i/>
          <w:iCs/>
          <w:noProof/>
        </w:rPr>
        <w:t>321</w:t>
      </w:r>
      <w:r w:rsidRPr="0025262F">
        <w:rPr>
          <w:noProof/>
        </w:rPr>
        <w:t>, 1322–1327.</w:t>
      </w:r>
    </w:p>
    <w:p w14:paraId="019662C9"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Penfield, W., and Rasmussen, T. (1950). The cerebral cortex of man; a clinical study of localization of function (Oxford, England: Macmillan).</w:t>
      </w:r>
    </w:p>
    <w:p w14:paraId="01586921"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Pfeiffer, B.E., and Foster, D.J. (2013). Hippocampal place-cell sequences depict future paths to remembered goals. Nature </w:t>
      </w:r>
      <w:r w:rsidRPr="0025262F">
        <w:rPr>
          <w:i/>
          <w:iCs/>
          <w:noProof/>
        </w:rPr>
        <w:t>497</w:t>
      </w:r>
      <w:r w:rsidRPr="0025262F">
        <w:rPr>
          <w:noProof/>
        </w:rPr>
        <w:t>, 74–79.</w:t>
      </w:r>
    </w:p>
    <w:p w14:paraId="37C5BBA1"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Piaget, J. (1952). The origins of intelligence in children. (New York, NY, US: W W Norton &amp; Co).</w:t>
      </w:r>
    </w:p>
    <w:p w14:paraId="37BBEE02"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Pignatelli, M., Ryan, T.J., Roy, D.S., Lovett, C., Smith, L.M., Muralidhar, S., and Tonegawa, S. (2019). Engram Cell Excitability State Determines the Efficacy of Memory Retrieval. Neuron </w:t>
      </w:r>
      <w:r w:rsidRPr="0025262F">
        <w:rPr>
          <w:i/>
          <w:iCs/>
          <w:noProof/>
        </w:rPr>
        <w:t>101</w:t>
      </w:r>
      <w:r w:rsidRPr="0025262F">
        <w:rPr>
          <w:noProof/>
        </w:rPr>
        <w:t>, 274–284.e5.</w:t>
      </w:r>
    </w:p>
    <w:p w14:paraId="3FA69E2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Pikkarainen, M., Rönkkö, S., Savander, V., Insausti, R., and Pitkänen, A. (1999). Projections from the lateral, basal, and accessory basal nuclei of the amygdala to the hippocampal formation in rat. J. Comp. Neurol. </w:t>
      </w:r>
      <w:r w:rsidRPr="0025262F">
        <w:rPr>
          <w:i/>
          <w:iCs/>
          <w:noProof/>
        </w:rPr>
        <w:t>403</w:t>
      </w:r>
      <w:r w:rsidRPr="0025262F">
        <w:rPr>
          <w:noProof/>
        </w:rPr>
        <w:t>, 229–260.</w:t>
      </w:r>
    </w:p>
    <w:p w14:paraId="760D95A1"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Pitkänen, A., Pikkarainen, M., Nurminen, N., and Ylinen, A. (2000). Reciprocal connections between the amygdala and the hippocampal formation, perirhinal cortex, and postrhinal cortex in rat. A review. Ann. N. Y. Acad. Sci. </w:t>
      </w:r>
      <w:r w:rsidRPr="0025262F">
        <w:rPr>
          <w:i/>
          <w:iCs/>
          <w:noProof/>
        </w:rPr>
        <w:t>911</w:t>
      </w:r>
      <w:r w:rsidRPr="0025262F">
        <w:rPr>
          <w:noProof/>
        </w:rPr>
        <w:t>, 369–391.</w:t>
      </w:r>
    </w:p>
    <w:p w14:paraId="0232376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ainnie, D.G., Mania, I., Mascagni, F., and McDonald, A.J. (2006). Physiological and morphological characterization of parvalbumin-containing interneurons of the rat basolateral amygdala. J. Comp. Neurol. </w:t>
      </w:r>
      <w:r w:rsidRPr="0025262F">
        <w:rPr>
          <w:i/>
          <w:iCs/>
          <w:noProof/>
        </w:rPr>
        <w:t>498</w:t>
      </w:r>
      <w:r w:rsidRPr="0025262F">
        <w:rPr>
          <w:noProof/>
        </w:rPr>
        <w:t>, 142–161.</w:t>
      </w:r>
    </w:p>
    <w:p w14:paraId="5B8526D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Rajan, K., Harvey, C.D., and Tank, D.W. (2016). Recurrent Network Models of Sequence Generation and Memory.</w:t>
      </w:r>
    </w:p>
    <w:p w14:paraId="1E2FE292"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ajasethupathy, P., Sankaran, S., Marshel, J.H., Kim, C.K., Ferenczi, E., Lee, S.Y., Berndt, A., Ramakrishnan, C., Jaffe, A., Lo, M., et al. (2015). Projections from neocortex mediate top-down control of memory retrieval. Nature </w:t>
      </w:r>
      <w:r w:rsidRPr="0025262F">
        <w:rPr>
          <w:i/>
          <w:iCs/>
          <w:noProof/>
        </w:rPr>
        <w:t>526</w:t>
      </w:r>
      <w:r w:rsidRPr="0025262F">
        <w:rPr>
          <w:noProof/>
        </w:rPr>
        <w:t>, 653–659.</w:t>
      </w:r>
    </w:p>
    <w:p w14:paraId="2E13CB10"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amirez, S., Liu, X., Lin, P.A., Suh, J., Pignatelli, M., Redondo, R.L., Ryan, T.J., and Tonegawa, S. (2013). Creating a false memory in the hippocampus. Science (80-. ). </w:t>
      </w:r>
      <w:r w:rsidRPr="0025262F">
        <w:rPr>
          <w:i/>
          <w:iCs/>
          <w:noProof/>
        </w:rPr>
        <w:t>341</w:t>
      </w:r>
      <w:r w:rsidRPr="0025262F">
        <w:rPr>
          <w:noProof/>
        </w:rPr>
        <w:t>, 387–391.</w:t>
      </w:r>
    </w:p>
    <w:p w14:paraId="4861FE5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amirez, S., Liu, X., MacDonald, C.J., Moffa, A., Zhou, J., Redondo, R.L., and Tonegawa, S. (2015). Activating positive memory engrams suppresses depression-like behaviour. Nature </w:t>
      </w:r>
      <w:r w:rsidRPr="0025262F">
        <w:rPr>
          <w:i/>
          <w:iCs/>
          <w:noProof/>
        </w:rPr>
        <w:t>522</w:t>
      </w:r>
      <w:r w:rsidRPr="0025262F">
        <w:rPr>
          <w:noProof/>
        </w:rPr>
        <w:t>, 335–339.</w:t>
      </w:r>
    </w:p>
    <w:p w14:paraId="72679EDB"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anganath, C., and Hsieh, L.-T. (2016). The hippocampus: a special place for time. Ann. N. Y. Acad. Sci. </w:t>
      </w:r>
      <w:r w:rsidRPr="0025262F">
        <w:rPr>
          <w:i/>
          <w:iCs/>
          <w:noProof/>
        </w:rPr>
        <w:t>1369</w:t>
      </w:r>
      <w:r w:rsidRPr="0025262F">
        <w:rPr>
          <w:noProof/>
        </w:rPr>
        <w:t>, 93–110.</w:t>
      </w:r>
    </w:p>
    <w:p w14:paraId="0C462170"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ashid, A.J., Yan, C., Mercaldo, V., Hsiang, H.-L.L., Park, S., Cole, C.J., De Cristofaro, A., Yu, J., Ramakrishnan, C., Lee, S.Y., et al. (2016). Competition between engrams influences fear memory formation and recall. Science (80-. ). </w:t>
      </w:r>
      <w:r w:rsidRPr="0025262F">
        <w:rPr>
          <w:i/>
          <w:iCs/>
          <w:noProof/>
        </w:rPr>
        <w:t>353</w:t>
      </w:r>
      <w:r w:rsidRPr="0025262F">
        <w:rPr>
          <w:noProof/>
        </w:rPr>
        <w:t>, 383–387.</w:t>
      </w:r>
    </w:p>
    <w:p w14:paraId="797D6C1F"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edish, A.D. (2016). Vicarious trial and error. Nat. Rev. Neurosci. </w:t>
      </w:r>
      <w:r w:rsidRPr="0025262F">
        <w:rPr>
          <w:i/>
          <w:iCs/>
          <w:noProof/>
        </w:rPr>
        <w:t>17</w:t>
      </w:r>
      <w:r w:rsidRPr="0025262F">
        <w:rPr>
          <w:noProof/>
        </w:rPr>
        <w:t>, 147–159.</w:t>
      </w:r>
    </w:p>
    <w:p w14:paraId="5BA9E86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edondo, R.L., Kim, J., Arons, A.L., Ramirez, S., Liu, X., and Tonegawa, S. (2014). Bidirectional switch of the valence associated with a hippocampal contextual memory engram. Nature </w:t>
      </w:r>
      <w:r w:rsidRPr="0025262F">
        <w:rPr>
          <w:i/>
          <w:iCs/>
          <w:noProof/>
        </w:rPr>
        <w:t>513</w:t>
      </w:r>
      <w:r w:rsidRPr="0025262F">
        <w:rPr>
          <w:noProof/>
        </w:rPr>
        <w:t>, 426–430.</w:t>
      </w:r>
    </w:p>
    <w:p w14:paraId="2046B7E1"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eijmers, L.G., Perkins, B.L., Matsuo, N., and Mayford, M. (2007). Localization of a Stable Neural Correlate of Associative Memory. Science (80-. ). </w:t>
      </w:r>
      <w:r w:rsidRPr="0025262F">
        <w:rPr>
          <w:i/>
          <w:iCs/>
          <w:noProof/>
        </w:rPr>
        <w:t>317</w:t>
      </w:r>
      <w:r w:rsidRPr="0025262F">
        <w:rPr>
          <w:noProof/>
        </w:rPr>
        <w:t>, 1230–1233.</w:t>
      </w:r>
    </w:p>
    <w:p w14:paraId="5408E623"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escorla, R.A., and Heth, C.D. (1975). Reinstatement of fear to an extinguished conditioned stimulus. J. Exp. Psychol. Anim. Behav. Process. </w:t>
      </w:r>
      <w:r w:rsidRPr="0025262F">
        <w:rPr>
          <w:i/>
          <w:iCs/>
          <w:noProof/>
        </w:rPr>
        <w:t>1</w:t>
      </w:r>
      <w:r w:rsidRPr="0025262F">
        <w:rPr>
          <w:noProof/>
        </w:rPr>
        <w:t>, 88–96.</w:t>
      </w:r>
    </w:p>
    <w:p w14:paraId="7471BDC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25262F">
        <w:rPr>
          <w:i/>
          <w:iCs/>
          <w:noProof/>
        </w:rPr>
        <w:t>11</w:t>
      </w:r>
      <w:r w:rsidRPr="0025262F">
        <w:rPr>
          <w:noProof/>
        </w:rPr>
        <w:t>, 566–597.</w:t>
      </w:r>
    </w:p>
    <w:p w14:paraId="4A8A7F2B"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Ribot, T. (1882). Diseases of the Memory: An Essay in the Positive Psychology (New York, NY: D. Appleton and Company).</w:t>
      </w:r>
    </w:p>
    <w:p w14:paraId="3E3D6279"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ickgauer, J.P., Deisseroth, K., and Tank, D.W. (2014). Simultaneous cellular-resolution optical perturbation and imaging of place cell firing fields. Nat. Neurosci. </w:t>
      </w:r>
      <w:r w:rsidRPr="0025262F">
        <w:rPr>
          <w:i/>
          <w:iCs/>
          <w:noProof/>
        </w:rPr>
        <w:t>17</w:t>
      </w:r>
      <w:r w:rsidRPr="0025262F">
        <w:rPr>
          <w:noProof/>
        </w:rPr>
        <w:t>, 1816–1824.</w:t>
      </w:r>
    </w:p>
    <w:p w14:paraId="53F78B3B"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obinson, N.T.M., Priestley, J.B., Rueckemann, J.W., Garcia, A.D., Smeglin, V.A., Marino, F.A., and Eichenbaum, H. (2017). Medial Entorhinal Cortex Selectively Supports Temporal Coding by Hippocampal Neurons. Neuron </w:t>
      </w:r>
      <w:r w:rsidRPr="0025262F">
        <w:rPr>
          <w:i/>
          <w:iCs/>
          <w:noProof/>
        </w:rPr>
        <w:t>94</w:t>
      </w:r>
      <w:r w:rsidRPr="0025262F">
        <w:rPr>
          <w:noProof/>
        </w:rPr>
        <w:t>, 677–688.e6.</w:t>
      </w:r>
    </w:p>
    <w:p w14:paraId="5AA5370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ogan, M.T., Stäubli, U. V., and LeDoux, J.E. (1997). Fear conditioning induces associative long-term potentiation in the amygdala. Nature </w:t>
      </w:r>
      <w:r w:rsidRPr="0025262F">
        <w:rPr>
          <w:i/>
          <w:iCs/>
          <w:noProof/>
        </w:rPr>
        <w:t>390</w:t>
      </w:r>
      <w:r w:rsidRPr="0025262F">
        <w:rPr>
          <w:noProof/>
        </w:rPr>
        <w:t>, 604–607.</w:t>
      </w:r>
    </w:p>
    <w:p w14:paraId="0F3C737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ogerson, T., Cai, D.J., Frank, A., Sano, Y., Shobe, J., Lopez-Aranda, M.F., and Silva, A.J. (2014). Synaptic tagging during memory allocation. Nat. Rev. Neurosci. </w:t>
      </w:r>
      <w:r w:rsidRPr="0025262F">
        <w:rPr>
          <w:i/>
          <w:iCs/>
          <w:noProof/>
        </w:rPr>
        <w:t>15</w:t>
      </w:r>
      <w:r w:rsidRPr="0025262F">
        <w:rPr>
          <w:noProof/>
        </w:rPr>
        <w:t>, 157–169.</w:t>
      </w:r>
    </w:p>
    <w:p w14:paraId="1D265BFF"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olls, E.T. (1996). A theory of hippocampal function in memory. Hippocampus </w:t>
      </w:r>
      <w:r w:rsidRPr="0025262F">
        <w:rPr>
          <w:i/>
          <w:iCs/>
          <w:noProof/>
        </w:rPr>
        <w:t>6</w:t>
      </w:r>
      <w:r w:rsidRPr="0025262F">
        <w:rPr>
          <w:noProof/>
        </w:rPr>
        <w:t>, 601–620.</w:t>
      </w:r>
    </w:p>
    <w:p w14:paraId="63A40F3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olls, E.T., Stringer, S.M., and Elliot, T. (2006). Entorhinal cortex grid cells can map to hippocampal place cells by competitive learning. Netw. Comput. Neural Syst. </w:t>
      </w:r>
      <w:r w:rsidRPr="0025262F">
        <w:rPr>
          <w:i/>
          <w:iCs/>
          <w:noProof/>
        </w:rPr>
        <w:t>17</w:t>
      </w:r>
      <w:r w:rsidRPr="0025262F">
        <w:rPr>
          <w:noProof/>
        </w:rPr>
        <w:t>, 447–465.</w:t>
      </w:r>
    </w:p>
    <w:p w14:paraId="27E8990F"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oy, D.S., Kitamura, T., Okuyama, T., Ogawa, S.K., Sun, C., Obata, Y., Yoshiki, A., and Tonegawa, S. (2017). Distinct Neural Circuits for the Formation and Retrieval of Episodic Memories. Cell </w:t>
      </w:r>
      <w:r w:rsidRPr="0025262F">
        <w:rPr>
          <w:i/>
          <w:iCs/>
          <w:noProof/>
        </w:rPr>
        <w:t>170</w:t>
      </w:r>
      <w:r w:rsidRPr="0025262F">
        <w:rPr>
          <w:noProof/>
        </w:rPr>
        <w:t>, 1000–1012.e19.</w:t>
      </w:r>
    </w:p>
    <w:p w14:paraId="2144936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ubin, A., Geva, N., Sheintuch, L., and Ziv, Y. (2015). Hippocampal ensemble dynamics timestamp events in long-term memory. Elife </w:t>
      </w:r>
      <w:r w:rsidRPr="0025262F">
        <w:rPr>
          <w:i/>
          <w:iCs/>
          <w:noProof/>
        </w:rPr>
        <w:t>4</w:t>
      </w:r>
      <w:r w:rsidRPr="0025262F">
        <w:rPr>
          <w:noProof/>
        </w:rPr>
        <w:t>, e12247.</w:t>
      </w:r>
    </w:p>
    <w:p w14:paraId="5ED72CFB"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ueckemann, J.W., DiMauro, A.J., Rangel, L.M., Han, X., Boyden, E.S., and Eichenbaum, H. (2016). Transient optogenetic inactivation of the medial entorhinal cortex biases the active population of hippocampal neurons. Hippocampus </w:t>
      </w:r>
      <w:r w:rsidRPr="0025262F">
        <w:rPr>
          <w:i/>
          <w:iCs/>
          <w:noProof/>
        </w:rPr>
        <w:t>26</w:t>
      </w:r>
      <w:r w:rsidRPr="0025262F">
        <w:rPr>
          <w:noProof/>
        </w:rPr>
        <w:t>, 246–260.</w:t>
      </w:r>
    </w:p>
    <w:p w14:paraId="7FE58839"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Ryan, T.J., Roy, D.S., Pignatelli, M., Arons, A., and Tonegawa, S. (2015). Engram cells retain memory under retrograde amnesia. Science </w:t>
      </w:r>
      <w:r w:rsidRPr="0025262F">
        <w:rPr>
          <w:i/>
          <w:iCs/>
          <w:noProof/>
        </w:rPr>
        <w:t>348</w:t>
      </w:r>
      <w:r w:rsidRPr="0025262F">
        <w:rPr>
          <w:noProof/>
        </w:rPr>
        <w:t>, 1007–1013.</w:t>
      </w:r>
    </w:p>
    <w:p w14:paraId="23A7FA41"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alz, D.M., Tiganj, Z., Khasnabish, S., Kohley, A., Sheehan, D., Howard, M.W., and Eichenbaum, H. (2016). Time Cells in Hippocampal Area CA3. J. Neurosci. </w:t>
      </w:r>
      <w:r w:rsidRPr="0025262F">
        <w:rPr>
          <w:i/>
          <w:iCs/>
          <w:noProof/>
        </w:rPr>
        <w:t>36</w:t>
      </w:r>
      <w:r w:rsidRPr="0025262F">
        <w:rPr>
          <w:noProof/>
        </w:rPr>
        <w:t>, 7476–7484.</w:t>
      </w:r>
    </w:p>
    <w:p w14:paraId="7E3859B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ano, Y., Shobe, J.L., Zhou, M., Huang, S., Shuman, T., Cai, D.J., Golshani, P., Kamata, M., and Silva, A.J. (2014). CREB Regulates Memory Allocation in the Insular Cortex. Curr. Biol. </w:t>
      </w:r>
      <w:r w:rsidRPr="0025262F">
        <w:rPr>
          <w:i/>
          <w:iCs/>
          <w:noProof/>
        </w:rPr>
        <w:t>24</w:t>
      </w:r>
      <w:r w:rsidRPr="0025262F">
        <w:rPr>
          <w:noProof/>
        </w:rPr>
        <w:t>, 2833–2837.</w:t>
      </w:r>
    </w:p>
    <w:p w14:paraId="52D6B3F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chafe, G.E., and LeDoux, J.E. (2000). Memory consolidation of auditory pavlovian fear conditioning requires protein synthesis and protein kinase A in the amygdala. J. Neurosci. </w:t>
      </w:r>
      <w:r w:rsidRPr="0025262F">
        <w:rPr>
          <w:i/>
          <w:iCs/>
          <w:noProof/>
        </w:rPr>
        <w:t>20</w:t>
      </w:r>
      <w:r w:rsidRPr="0025262F">
        <w:rPr>
          <w:noProof/>
        </w:rPr>
        <w:t>, RC96.</w:t>
      </w:r>
    </w:p>
    <w:p w14:paraId="11C31FE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chlesiger, M.I., Cannova, C.C., Boublil, B.L., Hales, J.B., Mankin, E.A., Brandon, M.P., Leutgeb, J.K., Leibold, C., and Leutgeb, S. (2015). The medial entorhinal cortex is necessary for temporal organization of hippocampal neuronal activity. Nat. Neurosci. </w:t>
      </w:r>
      <w:r w:rsidRPr="0025262F">
        <w:rPr>
          <w:i/>
          <w:iCs/>
          <w:noProof/>
        </w:rPr>
        <w:t>18</w:t>
      </w:r>
      <w:r w:rsidRPr="0025262F">
        <w:rPr>
          <w:noProof/>
        </w:rPr>
        <w:t>, 1123–1132.</w:t>
      </w:r>
    </w:p>
    <w:p w14:paraId="05AC204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Schlichting, M.L., and Preston, A.R. (2017). The Hippocampus and Memory Integration: Building Knowledge to Navigate Future Decisions. In The Hippocampus from Cells to Systems, (Cham: Springer International Publishing), pp. 405–437.</w:t>
      </w:r>
    </w:p>
    <w:p w14:paraId="375F66E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chmidt, R., Diba, K., Leibold, C., Schmitz, D., Buzsáki, G., and Kempter, R. (2009). Single-Trial Phase Precession in the Hippocampus. J. Neurosci. </w:t>
      </w:r>
      <w:r w:rsidRPr="0025262F">
        <w:rPr>
          <w:i/>
          <w:iCs/>
          <w:noProof/>
        </w:rPr>
        <w:t>29</w:t>
      </w:r>
      <w:r w:rsidRPr="0025262F">
        <w:rPr>
          <w:noProof/>
        </w:rPr>
        <w:t>, 13232–13241.</w:t>
      </w:r>
    </w:p>
    <w:p w14:paraId="61FBE30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coville, W.B., and Milner, B. (1957). Loss of recent memory after bilateral hippocampal lesions. J. Neurol. Neurosurg. Psychiat </w:t>
      </w:r>
      <w:r w:rsidRPr="0025262F">
        <w:rPr>
          <w:i/>
          <w:iCs/>
          <w:noProof/>
        </w:rPr>
        <w:t>20</w:t>
      </w:r>
      <w:r w:rsidRPr="0025262F">
        <w:rPr>
          <w:noProof/>
        </w:rPr>
        <w:t>, 103–113.</w:t>
      </w:r>
    </w:p>
    <w:p w14:paraId="1741F42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eidenbecher, T., Laxmi, T.R., Stork, O., and Pape, H.-C. (2003). Amygdalar and Hippocampal Theta Rhythm Synchronization During Fear Memory Retrieval. Science (80-. ). </w:t>
      </w:r>
      <w:r w:rsidRPr="0025262F">
        <w:rPr>
          <w:i/>
          <w:iCs/>
          <w:noProof/>
        </w:rPr>
        <w:t>301</w:t>
      </w:r>
      <w:r w:rsidRPr="0025262F">
        <w:rPr>
          <w:noProof/>
        </w:rPr>
        <w:t>, 846–850.</w:t>
      </w:r>
    </w:p>
    <w:p w14:paraId="583FC612"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25262F">
        <w:rPr>
          <w:i/>
          <w:iCs/>
          <w:noProof/>
        </w:rPr>
        <w:t>32</w:t>
      </w:r>
      <w:r w:rsidRPr="0025262F">
        <w:rPr>
          <w:noProof/>
        </w:rPr>
        <w:t>, 17857–17868.</w:t>
      </w:r>
    </w:p>
    <w:p w14:paraId="219E74D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Semon, R. (1921). The Mneme (London: George Allen &amp; Unwin).</w:t>
      </w:r>
    </w:p>
    <w:p w14:paraId="56F4F67B"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enn, V., Wolff, S.B.E., Herry, C., Grenier, F., Ehrlich, I., Gründemann, J., Fadok, J.P., Müller, C., Letzkus, J.J., and Lüthi, A. (2014). Long-Range Connectivity Defines Behavioral Specificity of Amygdala Neurons. Neuron </w:t>
      </w:r>
      <w:r w:rsidRPr="0025262F">
        <w:rPr>
          <w:i/>
          <w:iCs/>
          <w:noProof/>
        </w:rPr>
        <w:t>81</w:t>
      </w:r>
      <w:r w:rsidRPr="0025262F">
        <w:rPr>
          <w:noProof/>
        </w:rPr>
        <w:t>, 428–437.</w:t>
      </w:r>
    </w:p>
    <w:p w14:paraId="0EA0A421"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heffield, M.E.J., and Dombeck, D.A. (2015). Calcium transient prevalence across the dendritic arbour predicts place field properties. Nature </w:t>
      </w:r>
      <w:r w:rsidRPr="0025262F">
        <w:rPr>
          <w:i/>
          <w:iCs/>
          <w:noProof/>
        </w:rPr>
        <w:t>517</w:t>
      </w:r>
      <w:r w:rsidRPr="0025262F">
        <w:rPr>
          <w:noProof/>
        </w:rPr>
        <w:t>, 200–204.</w:t>
      </w:r>
    </w:p>
    <w:p w14:paraId="43C5387D"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heffield, M.E.J., Adoff, M.D., and Dombeck, D.A. (2017). Increased Prevalence of Calcium Transients across the Dendritic Arbor during Place Field Formation. Neuron </w:t>
      </w:r>
      <w:r w:rsidRPr="0025262F">
        <w:rPr>
          <w:i/>
          <w:iCs/>
          <w:noProof/>
        </w:rPr>
        <w:t>96</w:t>
      </w:r>
      <w:r w:rsidRPr="0025262F">
        <w:rPr>
          <w:noProof/>
        </w:rPr>
        <w:t>, 490–504.</w:t>
      </w:r>
    </w:p>
    <w:p w14:paraId="0014FD9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heintuch, L., Rubin, A., Brande-Eilat, N., Geva, N., Sadeh, N., Pinchasof, O., and Ziv, Y. (2017). Tracking the Same Neurons across Multiple Days in Ca2+ Imaging Data. Cell Rep. </w:t>
      </w:r>
      <w:r w:rsidRPr="0025262F">
        <w:rPr>
          <w:i/>
          <w:iCs/>
          <w:noProof/>
        </w:rPr>
        <w:t>21</w:t>
      </w:r>
      <w:r w:rsidRPr="0025262F">
        <w:rPr>
          <w:noProof/>
        </w:rPr>
        <w:t>, 1102–1115.</w:t>
      </w:r>
    </w:p>
    <w:p w14:paraId="405125BB"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ilva, A.J., Zhou, Y., Rogerson, T., Shobe, J., and Balaji, J. (2009). Molecular and cellular approaches to memory allocation in neural circuits. Science (80-. ). </w:t>
      </w:r>
      <w:r w:rsidRPr="0025262F">
        <w:rPr>
          <w:i/>
          <w:iCs/>
          <w:noProof/>
        </w:rPr>
        <w:t>326</w:t>
      </w:r>
      <w:r w:rsidRPr="0025262F">
        <w:rPr>
          <w:noProof/>
        </w:rPr>
        <w:t>, 391–395.</w:t>
      </w:r>
    </w:p>
    <w:p w14:paraId="0421404B"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inger, A.C., Carr, M.F., Karlsson, M.P., and Frank, L.M. (2013). Hippocampal SWR Activity Predicts Correct Decisions during the Initial Learning of an Alternation Task. Neuron </w:t>
      </w:r>
      <w:r w:rsidRPr="0025262F">
        <w:rPr>
          <w:i/>
          <w:iCs/>
          <w:noProof/>
        </w:rPr>
        <w:t>77</w:t>
      </w:r>
      <w:r w:rsidRPr="0025262F">
        <w:rPr>
          <w:noProof/>
        </w:rPr>
        <w:t>, 1163–1173.</w:t>
      </w:r>
    </w:p>
    <w:p w14:paraId="0AAC37B2"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kaggs, W.E., and McNaughton, B.L. (1996). Replay of neuronal firing sequences in rat hippocampus during sleep following spatial experience. Science </w:t>
      </w:r>
      <w:r w:rsidRPr="0025262F">
        <w:rPr>
          <w:i/>
          <w:iCs/>
          <w:noProof/>
        </w:rPr>
        <w:t>271</w:t>
      </w:r>
      <w:r w:rsidRPr="0025262F">
        <w:rPr>
          <w:noProof/>
        </w:rPr>
        <w:t>, 1870–1873.</w:t>
      </w:r>
    </w:p>
    <w:p w14:paraId="0BE14EDB"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kaggs, W.E., McNaughton, B.L., Wilson, M.A., and Barnes, C.A. (1996). Theta phase precession in hippocampal neuronal populations and the compression of temporal sequences. Hippocampus </w:t>
      </w:r>
      <w:r w:rsidRPr="0025262F">
        <w:rPr>
          <w:i/>
          <w:iCs/>
          <w:noProof/>
        </w:rPr>
        <w:t>6</w:t>
      </w:r>
      <w:r w:rsidRPr="0025262F">
        <w:rPr>
          <w:noProof/>
        </w:rPr>
        <w:t>, 149–172.</w:t>
      </w:r>
    </w:p>
    <w:p w14:paraId="5D9ADAF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mith, D., and Mizumori, S. (2006). Learning-Related Development of Context-Specific Neuronal Responses to Places and Events: The Hippocampal Role in Context Processing. J. Neurosci. </w:t>
      </w:r>
      <w:r w:rsidRPr="0025262F">
        <w:rPr>
          <w:i/>
          <w:iCs/>
          <w:noProof/>
        </w:rPr>
        <w:t>26</w:t>
      </w:r>
      <w:r w:rsidRPr="0025262F">
        <w:rPr>
          <w:noProof/>
        </w:rPr>
        <w:t>, 3154–3163.</w:t>
      </w:r>
    </w:p>
    <w:p w14:paraId="18CEDA13"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mith, D.M., and Bulkin, D.A. (2014). The form and function of hippocampal context representations. Neurosci. Biobehav. Rev. </w:t>
      </w:r>
      <w:r w:rsidRPr="0025262F">
        <w:rPr>
          <w:i/>
          <w:iCs/>
          <w:noProof/>
        </w:rPr>
        <w:t>40</w:t>
      </w:r>
      <w:r w:rsidRPr="0025262F">
        <w:rPr>
          <w:noProof/>
        </w:rPr>
        <w:t>, 52–61.</w:t>
      </w:r>
    </w:p>
    <w:p w14:paraId="5290C20C"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olstad, T., Moser, E.I., and Einevoll, G.T. (2006). From grid cells to place cells: A mathematical model. Hippocampus </w:t>
      </w:r>
      <w:r w:rsidRPr="0025262F">
        <w:rPr>
          <w:i/>
          <w:iCs/>
          <w:noProof/>
        </w:rPr>
        <w:t>16</w:t>
      </w:r>
      <w:r w:rsidRPr="0025262F">
        <w:rPr>
          <w:noProof/>
        </w:rPr>
        <w:t>, 1026–1031.</w:t>
      </w:r>
    </w:p>
    <w:p w14:paraId="16713A93"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quire, L.R. (1992). Memory and the hippocampus: a synthesis from findings with rats, monkeys, and humans. Psychol. Rev. </w:t>
      </w:r>
      <w:r w:rsidRPr="0025262F">
        <w:rPr>
          <w:i/>
          <w:iCs/>
          <w:noProof/>
        </w:rPr>
        <w:t>99</w:t>
      </w:r>
      <w:r w:rsidRPr="0025262F">
        <w:rPr>
          <w:noProof/>
        </w:rPr>
        <w:t>, 195–231.</w:t>
      </w:r>
    </w:p>
    <w:p w14:paraId="10E0E8A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quire, L.R., and Alvarez, P. (1995). Retrograde amnesia and memory consolidation: a neurobiological perspective. Curr. Opin. Neurobiol. </w:t>
      </w:r>
      <w:r w:rsidRPr="0025262F">
        <w:rPr>
          <w:i/>
          <w:iCs/>
          <w:noProof/>
        </w:rPr>
        <w:t>5</w:t>
      </w:r>
      <w:r w:rsidRPr="0025262F">
        <w:rPr>
          <w:noProof/>
        </w:rPr>
        <w:t>, 169–177.</w:t>
      </w:r>
    </w:p>
    <w:p w14:paraId="1F4B156F"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Squire, L.R., and Zola-Morgan, S. (1991). The Medial Temporal Lobe Memory System Downloaded from.</w:t>
      </w:r>
    </w:p>
    <w:p w14:paraId="1E81FBF9"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rivastava, N., Hinton, G., Krizhevsky, A., Sutskever, I., and Salakhutdinov, R. (2014). Dropout: A Simple Way to Prevent Neural Networks from Overfitting. J. Mach. Learn. Res. </w:t>
      </w:r>
      <w:r w:rsidRPr="0025262F">
        <w:rPr>
          <w:i/>
          <w:iCs/>
          <w:noProof/>
        </w:rPr>
        <w:t>15</w:t>
      </w:r>
      <w:r w:rsidRPr="0025262F">
        <w:rPr>
          <w:noProof/>
        </w:rPr>
        <w:t>, 1929–1958.</w:t>
      </w:r>
    </w:p>
    <w:p w14:paraId="7BAC3F3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Stella, F., Baracskay, P., O’Neill, J., and Csicsvari, J. (2019). Hippocampal Reactivation of Random Trajectories Resembling Brownian Diffusion. Neuron.</w:t>
      </w:r>
    </w:p>
    <w:p w14:paraId="1A02374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van Strien, N.M., Cappaert, N.L.M., and Witter, M.P. (2009). The anatomy of memory: an interactive overview of the parahippocampal–hippocampal network. Nat. Rev. Neurosci. </w:t>
      </w:r>
      <w:r w:rsidRPr="0025262F">
        <w:rPr>
          <w:i/>
          <w:iCs/>
          <w:noProof/>
        </w:rPr>
        <w:t>10</w:t>
      </w:r>
      <w:r w:rsidRPr="0025262F">
        <w:rPr>
          <w:noProof/>
        </w:rPr>
        <w:t>, 272–282.</w:t>
      </w:r>
    </w:p>
    <w:p w14:paraId="620FD3B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tujenske, J.M., Likhtik, E., Topiwala, M.A., and Gordon, J.A. (2014). Fear and Safety Engage Competing Patterns of Theta-Gamma Coupling in the Basolateral Amygdala. Neuron </w:t>
      </w:r>
      <w:r w:rsidRPr="0025262F">
        <w:rPr>
          <w:i/>
          <w:iCs/>
          <w:noProof/>
        </w:rPr>
        <w:t>83</w:t>
      </w:r>
      <w:r w:rsidRPr="0025262F">
        <w:rPr>
          <w:noProof/>
        </w:rPr>
        <w:t>, 919–933.</w:t>
      </w:r>
    </w:p>
    <w:p w14:paraId="143B134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Sullivan, D.W., Kinsky, N.R., Mau, W., and Eichenbaum, H. (2017). TENASPIS: A fast, accurate, and improved tool for detecting ROIs and calcium transients from in-vivo single photon fluorescence microscopy. In Society for Neuroscience Abstracts, p. #253.08/SS6.</w:t>
      </w:r>
    </w:p>
    <w:p w14:paraId="395ED91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Sun, Y., Nguyen, A.Q., Nguyen, J.P., Le, L., Saur, D., Choi, J., Callaway, E.M., and Xu, X. (2014). Cell-Type-Specific Circuit Connectivity of Hippocampal CA1 Revealed through Cre-Dependent Rabies Tracing. Cell Rep. </w:t>
      </w:r>
      <w:r w:rsidRPr="0025262F">
        <w:rPr>
          <w:i/>
          <w:iCs/>
          <w:noProof/>
        </w:rPr>
        <w:t>7</w:t>
      </w:r>
      <w:r w:rsidRPr="0025262F">
        <w:rPr>
          <w:noProof/>
        </w:rPr>
        <w:t>, 269–280.</w:t>
      </w:r>
    </w:p>
    <w:p w14:paraId="06BC1D5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Tanaka, K.Z., He, H., Tomar, A., Niisato, K., Huang, A.J.Y., and McHugh, T.J. (2018). The hippocampal engram maps experience but not place. Science </w:t>
      </w:r>
      <w:r w:rsidRPr="0025262F">
        <w:rPr>
          <w:i/>
          <w:iCs/>
          <w:noProof/>
        </w:rPr>
        <w:t>361</w:t>
      </w:r>
      <w:r w:rsidRPr="0025262F">
        <w:rPr>
          <w:noProof/>
        </w:rPr>
        <w:t>, 392–397.</w:t>
      </w:r>
    </w:p>
    <w:p w14:paraId="79BDF9A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Tang, Q., Burgalossi, A., Ebbesen, C.L., Ray, S., Naumann, R., Schmidt, H., Spicher, D., and Brecht, M. (2014). Pyramidal and Stellate Cell Specificity of Grid and Border Representations in Layer 2 of Medial Entorhinal Cortex. Neuron </w:t>
      </w:r>
      <w:r w:rsidRPr="0025262F">
        <w:rPr>
          <w:i/>
          <w:iCs/>
          <w:noProof/>
        </w:rPr>
        <w:t>84</w:t>
      </w:r>
      <w:r w:rsidRPr="0025262F">
        <w:rPr>
          <w:noProof/>
        </w:rPr>
        <w:t>, 1191–1197.</w:t>
      </w:r>
    </w:p>
    <w:p w14:paraId="081F693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Taube, J.S., Muller, R.U., and Ranck, J.B. (1990). Head-direction cells recorded from the postsubiculum in freely moving rats. II. Effects of environmental manipulations. J. Neurosci. </w:t>
      </w:r>
      <w:r w:rsidRPr="0025262F">
        <w:rPr>
          <w:i/>
          <w:iCs/>
          <w:noProof/>
        </w:rPr>
        <w:t>10</w:t>
      </w:r>
      <w:r w:rsidRPr="0025262F">
        <w:rPr>
          <w:noProof/>
        </w:rPr>
        <w:t>, 436–447.</w:t>
      </w:r>
    </w:p>
    <w:p w14:paraId="38142C09"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Taxidis, J., Pnevmatikakis, E., Mylavarapu, A.L., Arora, J.S., Samadian, K.D., Hoffberg, E.A., and Golshani, P. (2018). Emergence of stable sensory and dynamic temporal representations in the hippocampus during working memory. BioRxiv 474510.</w:t>
      </w:r>
    </w:p>
    <w:p w14:paraId="78EA32ED"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Terada, S., Sakurai, Y., Nakahara, H., and Fujisawa, S. (2017). Temporal and Rate Coding for Discrete Event Sequences in the Hippocampus. Neuron </w:t>
      </w:r>
      <w:r w:rsidRPr="0025262F">
        <w:rPr>
          <w:i/>
          <w:iCs/>
          <w:noProof/>
        </w:rPr>
        <w:t>94</w:t>
      </w:r>
      <w:r w:rsidRPr="0025262F">
        <w:rPr>
          <w:noProof/>
        </w:rPr>
        <w:t>, 1248–1262.e4.</w:t>
      </w:r>
    </w:p>
    <w:p w14:paraId="4BB0B03F"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Teyler, T.J., and DiScenna, P. (1986). The hippocampal memory indexing theory. Behav. Neurosci. </w:t>
      </w:r>
      <w:r w:rsidRPr="0025262F">
        <w:rPr>
          <w:i/>
          <w:iCs/>
          <w:noProof/>
        </w:rPr>
        <w:t>100</w:t>
      </w:r>
      <w:r w:rsidRPr="0025262F">
        <w:rPr>
          <w:noProof/>
        </w:rPr>
        <w:t>, 147–154.</w:t>
      </w:r>
    </w:p>
    <w:p w14:paraId="54664E5B"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Thompson, L.T., and Best, P.J. (1990). Long-term stability of the place-field activity of single units recorded from the dorsal hippocampus of freely behaving rats. Brain Res. </w:t>
      </w:r>
      <w:r w:rsidRPr="0025262F">
        <w:rPr>
          <w:i/>
          <w:iCs/>
          <w:noProof/>
        </w:rPr>
        <w:t>509</w:t>
      </w:r>
      <w:r w:rsidRPr="0025262F">
        <w:rPr>
          <w:noProof/>
        </w:rPr>
        <w:t>, 299–308.</w:t>
      </w:r>
    </w:p>
    <w:p w14:paraId="73D8E15B"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Tiganj, Z., Hasselmo, M.E., and Howard, M.W. (2015). A simple biophysically plausible model for long time constants in single neurons. Hippocampus </w:t>
      </w:r>
      <w:r w:rsidRPr="0025262F">
        <w:rPr>
          <w:i/>
          <w:iCs/>
          <w:noProof/>
        </w:rPr>
        <w:t>25</w:t>
      </w:r>
      <w:r w:rsidRPr="0025262F">
        <w:rPr>
          <w:noProof/>
        </w:rPr>
        <w:t>, 27–37.</w:t>
      </w:r>
    </w:p>
    <w:p w14:paraId="624A5A4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Tolman, E.C. (1948). Cognitive maps in rats and men. Psychol. Rev. </w:t>
      </w:r>
      <w:r w:rsidRPr="0025262F">
        <w:rPr>
          <w:i/>
          <w:iCs/>
          <w:noProof/>
        </w:rPr>
        <w:t>55</w:t>
      </w:r>
      <w:r w:rsidRPr="0025262F">
        <w:rPr>
          <w:noProof/>
        </w:rPr>
        <w:t>, 189–208.</w:t>
      </w:r>
    </w:p>
    <w:p w14:paraId="5975C66E"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Tonegawa, S., Liu, X., Ramirez, S., and Redondo, R. (2015b). Memory Engram Cells Have Come of Age. Neuron </w:t>
      </w:r>
      <w:r w:rsidRPr="0025262F">
        <w:rPr>
          <w:i/>
          <w:iCs/>
          <w:noProof/>
        </w:rPr>
        <w:t>87</w:t>
      </w:r>
      <w:r w:rsidRPr="0025262F">
        <w:rPr>
          <w:noProof/>
        </w:rPr>
        <w:t>, 918–931.</w:t>
      </w:r>
    </w:p>
    <w:p w14:paraId="164A611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Tonegawa, S., Pignatelli, M., Roy, D.S., and Ryan, T.J. (2015a). Memory engram storage and retrieval. Curr. Opin. Neurobiol. </w:t>
      </w:r>
      <w:r w:rsidRPr="0025262F">
        <w:rPr>
          <w:i/>
          <w:iCs/>
          <w:noProof/>
        </w:rPr>
        <w:t>35</w:t>
      </w:r>
      <w:r w:rsidRPr="0025262F">
        <w:rPr>
          <w:noProof/>
        </w:rPr>
        <w:t>, 101–109.</w:t>
      </w:r>
    </w:p>
    <w:p w14:paraId="3E7BCE9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Tovote, P., Fadok, J.P., and Lüthi, A. (2015). Neuronal circuits for fear and anxiety. Nat. Rev. Neurosci. </w:t>
      </w:r>
      <w:r w:rsidRPr="0025262F">
        <w:rPr>
          <w:i/>
          <w:iCs/>
          <w:noProof/>
        </w:rPr>
        <w:t>16</w:t>
      </w:r>
      <w:r w:rsidRPr="0025262F">
        <w:rPr>
          <w:noProof/>
        </w:rPr>
        <w:t>, 317–331.</w:t>
      </w:r>
    </w:p>
    <w:p w14:paraId="2EB0DD1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Treves, A., and Rolls, E.T. (1994). Computational analysis of the role of the hippocampus in memory. Hippocampus </w:t>
      </w:r>
      <w:r w:rsidRPr="0025262F">
        <w:rPr>
          <w:i/>
          <w:iCs/>
          <w:noProof/>
        </w:rPr>
        <w:t>4</w:t>
      </w:r>
      <w:r w:rsidRPr="0025262F">
        <w:rPr>
          <w:noProof/>
        </w:rPr>
        <w:t>, 374–391.</w:t>
      </w:r>
    </w:p>
    <w:p w14:paraId="521E35E3"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Tronson, N.C., Schrick, C., Guzman, Y.F., Huh, K.H., Srivastava, D.P., Penzes, P., Guedea, A.L., Gao, C., and Radulovic, J. (2009). Segregated Populations of Hippocampal Principal CA1 Neurons Mediating Conditioning and Extinction of Contextual Fear. J. Neurosci. </w:t>
      </w:r>
      <w:r w:rsidRPr="0025262F">
        <w:rPr>
          <w:i/>
          <w:iCs/>
          <w:noProof/>
        </w:rPr>
        <w:t>29</w:t>
      </w:r>
      <w:r w:rsidRPr="0025262F">
        <w:rPr>
          <w:noProof/>
        </w:rPr>
        <w:t>, 3387–3394.</w:t>
      </w:r>
    </w:p>
    <w:p w14:paraId="6C06155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Trouche, S., Sasaki, J.M., Tu, T., and Reijmers, L.G. (2013). Fear Extinction Causes Target-Specific Remodeling of Perisomatic Inhibitory Synapses. Neuron </w:t>
      </w:r>
      <w:r w:rsidRPr="0025262F">
        <w:rPr>
          <w:i/>
          <w:iCs/>
          <w:noProof/>
        </w:rPr>
        <w:t>80</w:t>
      </w:r>
      <w:r w:rsidRPr="0025262F">
        <w:rPr>
          <w:noProof/>
        </w:rPr>
        <w:t>, 1054–1065.</w:t>
      </w:r>
    </w:p>
    <w:p w14:paraId="406D763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Trouche, S., Perestenko, P. V, van de Ven, G.M., Bratley, C.T., McNamara, C.G., Campo-Urriza, N., Black, S.L., Reijmers, L.G., and Dupret, D. (2016). Recoding a cocaine-place memory engram to a neutral engram in the hippocampus. Nat. Neurosci. </w:t>
      </w:r>
      <w:r w:rsidRPr="0025262F">
        <w:rPr>
          <w:i/>
          <w:iCs/>
          <w:noProof/>
        </w:rPr>
        <w:t>19</w:t>
      </w:r>
      <w:r w:rsidRPr="0025262F">
        <w:rPr>
          <w:noProof/>
        </w:rPr>
        <w:t>, 564–567.</w:t>
      </w:r>
    </w:p>
    <w:p w14:paraId="425CB3BC"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Tsao, A., Moser, M.-B., and Moser, E.I. (2013). Traces of Experience in the Lateral Entorhinal Cortex. Curr. Biol. </w:t>
      </w:r>
      <w:r w:rsidRPr="0025262F">
        <w:rPr>
          <w:i/>
          <w:iCs/>
          <w:noProof/>
        </w:rPr>
        <w:t>23</w:t>
      </w:r>
      <w:r w:rsidRPr="0025262F">
        <w:rPr>
          <w:noProof/>
        </w:rPr>
        <w:t>, 399–405.</w:t>
      </w:r>
    </w:p>
    <w:p w14:paraId="7967FD0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Tsao, A., Sugar, J., Lu, L., Wang, C., Knierim, J.J., Moser, M.-B., and Moser, E.I. (2018). Integrating time from experience in the lateral entorhinal cortex. Nature </w:t>
      </w:r>
      <w:r w:rsidRPr="0025262F">
        <w:rPr>
          <w:i/>
          <w:iCs/>
          <w:noProof/>
        </w:rPr>
        <w:t>561</w:t>
      </w:r>
      <w:r w:rsidRPr="0025262F">
        <w:rPr>
          <w:noProof/>
        </w:rPr>
        <w:t>, 57–62.</w:t>
      </w:r>
    </w:p>
    <w:p w14:paraId="2562C532"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Tse, D., Langston, R.F., Kakeyama, M., Bethus, I., Spooner, P. a, Wood, E.R., Witter, M.P., and Morris, R.G.M. (2007). Schemas and Memory Consolidation. </w:t>
      </w:r>
      <w:r w:rsidRPr="0025262F">
        <w:rPr>
          <w:i/>
          <w:iCs/>
          <w:noProof/>
        </w:rPr>
        <w:t>316</w:t>
      </w:r>
      <w:r w:rsidRPr="0025262F">
        <w:rPr>
          <w:noProof/>
        </w:rPr>
        <w:t>, 76–82.</w:t>
      </w:r>
    </w:p>
    <w:p w14:paraId="5933C5EF"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Tse, D., Takeuchi, T., Kakeyama, M., Kajii, Y., Okuno, H., Tohyama, C., Bito, H., and Morris, R.G.M. (2011). Schema-Dependent Gene Activation and Memory Encoding in Neocortex. Science (80-. ). </w:t>
      </w:r>
      <w:r w:rsidRPr="0025262F">
        <w:rPr>
          <w:i/>
          <w:iCs/>
          <w:noProof/>
        </w:rPr>
        <w:t>333</w:t>
      </w:r>
      <w:r w:rsidRPr="0025262F">
        <w:rPr>
          <w:noProof/>
        </w:rPr>
        <w:t>, 891–895.</w:t>
      </w:r>
    </w:p>
    <w:p w14:paraId="323D5990"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van de Ven, G.M., Trouche, S., McNamara, C.G., Allen, K., and Dupret, D. (2016). Hippocampal Offline Reactivation Consolidates Recently Formed Cell Assembly Patterns during Sharp Wave-Ripples. Neuron 1–7.</w:t>
      </w:r>
    </w:p>
    <w:p w14:paraId="76A1A6D3"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Villette, V., Malvache, A., Tressard, T., Dupuy, N., and Cossart, R. (2015). Internally Recurring Hippocampal Sequences as a Population Template of Spatiotemporal Information. Neuron </w:t>
      </w:r>
      <w:r w:rsidRPr="0025262F">
        <w:rPr>
          <w:i/>
          <w:iCs/>
          <w:noProof/>
        </w:rPr>
        <w:t>88</w:t>
      </w:r>
      <w:r w:rsidRPr="0025262F">
        <w:rPr>
          <w:noProof/>
        </w:rPr>
        <w:t>, 357–366.</w:t>
      </w:r>
    </w:p>
    <w:p w14:paraId="3289F1BA"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Wallenstein, G. V, Eichenbaum, H., and Hasselmo, M.E. (1998). The hippocampus as an associator of discontiguous events. Trends Neurosci. </w:t>
      </w:r>
      <w:r w:rsidRPr="0025262F">
        <w:rPr>
          <w:i/>
          <w:iCs/>
          <w:noProof/>
        </w:rPr>
        <w:t>21</w:t>
      </w:r>
      <w:r w:rsidRPr="0025262F">
        <w:rPr>
          <w:noProof/>
        </w:rPr>
        <w:t>, 317–323.</w:t>
      </w:r>
    </w:p>
    <w:p w14:paraId="710B36D2"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Wang, Y., Romani, S., Lustig, B., Leonardo, A., and Pastalkova, E. (2015). Theta sequences are essential for internally generated hippocampal firing fields. Nat. Neurosci. </w:t>
      </w:r>
      <w:r w:rsidRPr="0025262F">
        <w:rPr>
          <w:i/>
          <w:iCs/>
          <w:noProof/>
        </w:rPr>
        <w:t>18</w:t>
      </w:r>
      <w:r w:rsidRPr="0025262F">
        <w:rPr>
          <w:noProof/>
        </w:rPr>
        <w:t>, 282–288.</w:t>
      </w:r>
    </w:p>
    <w:p w14:paraId="564316B7"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Wikenheiser, A.M., and Redish, A.D. (2015). Hippocampal theta sequences reflect current goals. Nat. Neurosci. </w:t>
      </w:r>
      <w:r w:rsidRPr="0025262F">
        <w:rPr>
          <w:i/>
          <w:iCs/>
          <w:noProof/>
        </w:rPr>
        <w:t>18</w:t>
      </w:r>
      <w:r w:rsidRPr="0025262F">
        <w:rPr>
          <w:noProof/>
        </w:rPr>
        <w:t>, 289–294.</w:t>
      </w:r>
    </w:p>
    <w:p w14:paraId="66CB513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Wilson, M.A., and McNaughton, B.L. (1993). Dynamics of the hippocampal ensemble code for space. Science </w:t>
      </w:r>
      <w:r w:rsidRPr="0025262F">
        <w:rPr>
          <w:i/>
          <w:iCs/>
          <w:noProof/>
        </w:rPr>
        <w:t>261</w:t>
      </w:r>
      <w:r w:rsidRPr="0025262F">
        <w:rPr>
          <w:noProof/>
        </w:rPr>
        <w:t>, 1055–1058.</w:t>
      </w:r>
    </w:p>
    <w:p w14:paraId="20F7393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Wilson, M.A., and McNaughton, B.L. (1994). Reactivation of hippocampal ensemble memories during sleep. Science </w:t>
      </w:r>
      <w:r w:rsidRPr="0025262F">
        <w:rPr>
          <w:i/>
          <w:iCs/>
          <w:noProof/>
        </w:rPr>
        <w:t>265</w:t>
      </w:r>
      <w:r w:rsidRPr="0025262F">
        <w:rPr>
          <w:noProof/>
        </w:rPr>
        <w:t>, 676–679.</w:t>
      </w:r>
    </w:p>
    <w:p w14:paraId="475AE073"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Wintzer, M.E., Boehringer, R., Polygalov, D., and McHugh, T.J. (2014). The Hippocampal CA2 Ensemble Is Sensitive to Contextual Change. J. Neurosci. </w:t>
      </w:r>
      <w:r w:rsidRPr="0025262F">
        <w:rPr>
          <w:i/>
          <w:iCs/>
          <w:noProof/>
        </w:rPr>
        <w:t>34</w:t>
      </w:r>
      <w:r w:rsidRPr="0025262F">
        <w:rPr>
          <w:noProof/>
        </w:rPr>
        <w:t>, 3056–3066.</w:t>
      </w:r>
    </w:p>
    <w:p w14:paraId="0461841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Witter, M.P. (1993). Organization of the entorhinal—hippocampal system: A review of current anatomical data. Hippocampus </w:t>
      </w:r>
      <w:r w:rsidRPr="0025262F">
        <w:rPr>
          <w:i/>
          <w:iCs/>
          <w:noProof/>
        </w:rPr>
        <w:t>3</w:t>
      </w:r>
      <w:r w:rsidRPr="0025262F">
        <w:rPr>
          <w:noProof/>
        </w:rPr>
        <w:t>, 33–44.</w:t>
      </w:r>
    </w:p>
    <w:p w14:paraId="2C14C71D"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Wood, E.R., Dudchenko, P. a, Robitsek, R.J., and Eichenbaum, H. (2000). Hippocampal neurons encode information about different types of memory episodes occurring in the same location. Neuron </w:t>
      </w:r>
      <w:r w:rsidRPr="0025262F">
        <w:rPr>
          <w:i/>
          <w:iCs/>
          <w:noProof/>
        </w:rPr>
        <w:t>27</w:t>
      </w:r>
      <w:r w:rsidRPr="0025262F">
        <w:rPr>
          <w:noProof/>
        </w:rPr>
        <w:t>, 623–633.</w:t>
      </w:r>
    </w:p>
    <w:p w14:paraId="342760D4"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Wu, C.-T., Haggerty, D., Kemere, C., and Ji, D. (2017). Hippocampal awake replay in fear memory retrieval. Nat. Neurosci. </w:t>
      </w:r>
      <w:r w:rsidRPr="0025262F">
        <w:rPr>
          <w:i/>
          <w:iCs/>
          <w:noProof/>
        </w:rPr>
        <w:t>20</w:t>
      </w:r>
      <w:r w:rsidRPr="0025262F">
        <w:rPr>
          <w:noProof/>
        </w:rPr>
        <w:t>, 571–580.</w:t>
      </w:r>
    </w:p>
    <w:p w14:paraId="65BA6ED1"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Wyss, J.M., and Van Groen, T. (1992). Connections between the retrosplenial cortex and the hippocampal formation in the rat: A review. Hippocampus </w:t>
      </w:r>
      <w:r w:rsidRPr="0025262F">
        <w:rPr>
          <w:i/>
          <w:iCs/>
          <w:noProof/>
        </w:rPr>
        <w:t>2</w:t>
      </w:r>
      <w:r w:rsidRPr="0025262F">
        <w:rPr>
          <w:noProof/>
        </w:rPr>
        <w:t>, 1–11.</w:t>
      </w:r>
    </w:p>
    <w:p w14:paraId="3C3A44E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Xu, C., Krabbe, S., Gründemann, J., Botta, P., Fadok, J.P., Osakada, F., Saur, D., Grewe, B.F., Schnitzer, M.J., Callaway, E.M., et al. (2016a). Distinct Hippocampal Pathways Mediate Dissociable Roles of Context in Memory Retrieval. Cell </w:t>
      </w:r>
      <w:r w:rsidRPr="0025262F">
        <w:rPr>
          <w:i/>
          <w:iCs/>
          <w:noProof/>
        </w:rPr>
        <w:t>167</w:t>
      </w:r>
      <w:r w:rsidRPr="0025262F">
        <w:rPr>
          <w:noProof/>
        </w:rPr>
        <w:t>, 961–972.e16.</w:t>
      </w:r>
    </w:p>
    <w:p w14:paraId="22725139"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Xu, X., Sun, Y., Holmes, T.C., and López, A.J. (2016b). Noncanonical connections between the subiculum and hippocampal CA1. J. Comp. Neurol. </w:t>
      </w:r>
      <w:r w:rsidRPr="0025262F">
        <w:rPr>
          <w:i/>
          <w:iCs/>
          <w:noProof/>
        </w:rPr>
        <w:t>524</w:t>
      </w:r>
      <w:r w:rsidRPr="0025262F">
        <w:rPr>
          <w:noProof/>
        </w:rPr>
        <w:t>, 3666–3673.</w:t>
      </w:r>
    </w:p>
    <w:p w14:paraId="16A2C27D"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Yang, Y., Wang, Z.-H., Jin, S., Gao, D., Liu, N., Chen, S.-P., Zhang, S., Liu, Q., Liu, E., Wang, X., et al. (2016). Opposite monosynaptic scaling of BLP–vCA1 inputs governs hopefulness- and helplessness-modulated spatial learning and memory. Nat. Commun. </w:t>
      </w:r>
      <w:r w:rsidRPr="0025262F">
        <w:rPr>
          <w:i/>
          <w:iCs/>
          <w:noProof/>
        </w:rPr>
        <w:t>7</w:t>
      </w:r>
      <w:r w:rsidRPr="0025262F">
        <w:rPr>
          <w:noProof/>
        </w:rPr>
        <w:t>, 11935.</w:t>
      </w:r>
    </w:p>
    <w:p w14:paraId="7D0BF38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Yassa, M.A., and Stark, C.E.L. (2011). Pattern separation in the hippocampus. Trends Neurosci. </w:t>
      </w:r>
      <w:r w:rsidRPr="0025262F">
        <w:rPr>
          <w:i/>
          <w:iCs/>
          <w:noProof/>
        </w:rPr>
        <w:t>34</w:t>
      </w:r>
      <w:r w:rsidRPr="0025262F">
        <w:rPr>
          <w:noProof/>
        </w:rPr>
        <w:t>, 515–525.</w:t>
      </w:r>
    </w:p>
    <w:p w14:paraId="4E8A4BC6"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Yiu, A.P., Mercaldo, V., Yan, C., Richards, B., Rashid, A.J., Hsiang, H.-L.L., Pressey, J., Mahadevan, V., Tran, M.M., Kushner, S.A., et al. (2014). Neurons Are Recruited to a Memory Trace Based on Relative Neuronal Excitability Immediately before Training. Neuron </w:t>
      </w:r>
      <w:r w:rsidRPr="0025262F">
        <w:rPr>
          <w:i/>
          <w:iCs/>
          <w:noProof/>
        </w:rPr>
        <w:t>83</w:t>
      </w:r>
      <w:r w:rsidRPr="0025262F">
        <w:rPr>
          <w:noProof/>
        </w:rPr>
        <w:t>, 722–735.</w:t>
      </w:r>
    </w:p>
    <w:p w14:paraId="2A89BA9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Yokose, J., Okubo-Suzuki, R., Nomoto, M., Ohkawa, N., Nishizono, H., Suzuki, A., Matsuo, M., Tsujimura, S., Takahashi, Y., Nagase, M., et al. (2017). Overlapping memory trace indispensable for linking, but not recalling, individual memories. Science (80-. ). </w:t>
      </w:r>
      <w:r w:rsidRPr="0025262F">
        <w:rPr>
          <w:i/>
          <w:iCs/>
          <w:noProof/>
        </w:rPr>
        <w:t>355</w:t>
      </w:r>
      <w:r w:rsidRPr="0025262F">
        <w:rPr>
          <w:noProof/>
        </w:rPr>
        <w:t>, 398–403.</w:t>
      </w:r>
    </w:p>
    <w:p w14:paraId="00C79CD5"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Young, W.S., Li, J., Wersinger, S.R., and Palkovits, M. (2006). The vasopressin 1b receptor is prominent in the hippocampal area CA2 where it is unaffected by restraint stress or adrenalectomy. Neuroscience </w:t>
      </w:r>
      <w:r w:rsidRPr="0025262F">
        <w:rPr>
          <w:i/>
          <w:iCs/>
          <w:noProof/>
        </w:rPr>
        <w:t>143</w:t>
      </w:r>
      <w:r w:rsidRPr="0025262F">
        <w:rPr>
          <w:noProof/>
        </w:rPr>
        <w:t>, 1031–1039.</w:t>
      </w:r>
    </w:p>
    <w:p w14:paraId="04D83B6C"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Zeithamova, D., Dominick, A.L., and Preston, A.R. (2012). Hippocampal and Ventral Medial Prefrontal Activation during Retrieval-Mediated Learning Supports Novel Inference. Neuron </w:t>
      </w:r>
      <w:r w:rsidRPr="0025262F">
        <w:rPr>
          <w:i/>
          <w:iCs/>
          <w:noProof/>
        </w:rPr>
        <w:t>75</w:t>
      </w:r>
      <w:r w:rsidRPr="0025262F">
        <w:rPr>
          <w:noProof/>
        </w:rPr>
        <w:t>, 168–179.</w:t>
      </w:r>
    </w:p>
    <w:p w14:paraId="766C5FDF"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Zhou, Y., Won, J., Karlsson, M.G., Zhou, M., Rogerson, T., Balaji, J., Neve, R., Poirazi, P., and Silva, A.J. (2009). CREB regulates excitability and the allocation of memory to subsets of neurons in the amygdala. Nat. Neurosci. </w:t>
      </w:r>
      <w:r w:rsidRPr="0025262F">
        <w:rPr>
          <w:i/>
          <w:iCs/>
          <w:noProof/>
        </w:rPr>
        <w:t>12</w:t>
      </w:r>
      <w:r w:rsidRPr="0025262F">
        <w:rPr>
          <w:noProof/>
        </w:rPr>
        <w:t>, 1438–1443.</w:t>
      </w:r>
    </w:p>
    <w:p w14:paraId="36A6D7D8" w14:textId="77777777" w:rsidR="0025262F" w:rsidRPr="0025262F" w:rsidRDefault="0025262F" w:rsidP="0025262F">
      <w:pPr>
        <w:widowControl w:val="0"/>
        <w:autoSpaceDE w:val="0"/>
        <w:autoSpaceDN w:val="0"/>
        <w:adjustRightInd w:val="0"/>
        <w:spacing w:after="240" w:line="240" w:lineRule="auto"/>
        <w:rPr>
          <w:noProof/>
        </w:rPr>
      </w:pPr>
      <w:r w:rsidRPr="0025262F">
        <w:rPr>
          <w:noProof/>
        </w:rPr>
        <w:t xml:space="preserve">Ziv, Y., Burns, L.D., Cocker, E.D., Hamel, E.O., Ghosh, K.K., Kitch, L.J., Gamal, A. El, and Schnitzer, M.J. (2013). Long-term dynamics of CA1 hippocampal place codes. Nat. Neurosci. </w:t>
      </w:r>
      <w:r w:rsidRPr="0025262F">
        <w:rPr>
          <w:i/>
          <w:iCs/>
          <w:noProof/>
        </w:rPr>
        <w:t>16</w:t>
      </w:r>
      <w:r w:rsidRPr="0025262F">
        <w:rPr>
          <w:noProof/>
        </w:rPr>
        <w:t>, 264–266.</w:t>
      </w:r>
    </w:p>
    <w:p w14:paraId="44FDF6C3" w14:textId="7C0A05B3" w:rsidR="009727C5" w:rsidRDefault="00942D3B" w:rsidP="0025262F">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56" w:name="_Toc414981726"/>
      <w:r>
        <w:t>CURRICULUM VITAE</w:t>
      </w:r>
      <w:bookmarkEnd w:id="156"/>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r>
        <w:t>Boston, MA 02215 U.S.A.</w:t>
      </w:r>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r>
        <w:t xml:space="preserve">email: </w:t>
      </w:r>
      <w:hyperlink r:id="rId37"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Howard Eichenbaum,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Hasselmo, Phil.D.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r>
        <w:t>Spatiotemporal firing patterns as a principle for encoding information in the brain.</w:t>
      </w:r>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ild-type and disease models. </w:t>
      </w:r>
    </w:p>
    <w:p w14:paraId="01444541" w14:textId="30B62602" w:rsidR="00057B5A" w:rsidRDefault="00057B5A" w:rsidP="00944FEF">
      <w:pPr>
        <w:pStyle w:val="NoSpacing"/>
      </w:pPr>
      <w:r>
        <w:t xml:space="preserve">Data processing and analysis of high-dimensional data sets. </w:t>
      </w:r>
    </w:p>
    <w:p w14:paraId="263DECE7" w14:textId="755E8341" w:rsidR="00057B5A" w:rsidRDefault="00057B5A" w:rsidP="00944FEF">
      <w:pPr>
        <w:pStyle w:val="NoSpacing"/>
      </w:pPr>
      <w:r>
        <w:t xml:space="preserve">Development of open-source tools for data analysis.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Howard Eichenbaum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retrosplenial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1032A94F" w:rsidR="00EE2D0E" w:rsidRDefault="00EE2D0E" w:rsidP="00EE2D0E">
            <w:pPr>
              <w:pStyle w:val="NoSpacing"/>
            </w:pPr>
            <w:r>
              <w:t xml:space="preserve">Zaki Y.*, </w:t>
            </w:r>
            <w:r w:rsidRPr="00EE2D0E">
              <w:rPr>
                <w:b/>
              </w:rPr>
              <w:t>Mau W.</w:t>
            </w:r>
            <w:r>
              <w:rPr>
                <w:b/>
              </w:rPr>
              <w:t>*</w:t>
            </w:r>
            <w:r>
              <w:t xml:space="preserve">, Hamidi A.B., Doucette E., Grella S.L., Murawski N.J., Merfeld E., </w:t>
            </w:r>
            <w:r w:rsidR="00EE79B0">
              <w:t>Shpokayte M., &amp; Ramirez S. (2019</w:t>
            </w:r>
            <w:r>
              <w:t xml:space="preserve">). Hippocampal and amygdalar engrams are necessary for contextual fear reinstatement. </w:t>
            </w:r>
            <w:r>
              <w:rPr>
                <w:i/>
              </w:rPr>
              <w:t>eLife</w:t>
            </w:r>
            <w:r>
              <w:t xml:space="preserve">, under review.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Kinsky N.R., Hasselmo M.E., Howard M.W., &amp; Eichenbaum H. (2018). The same hippocampal CA1 population simultaneously codes temporal information over multiple timescales. </w:t>
            </w:r>
            <w:r>
              <w:rPr>
                <w:i/>
              </w:rPr>
              <w:t xml:space="preserve">Curr.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r>
              <w:t xml:space="preserve">Kinsky N.R., Sullivan D.W., </w:t>
            </w:r>
            <w:r>
              <w:rPr>
                <w:b/>
              </w:rPr>
              <w:t>Mau W.</w:t>
            </w:r>
            <w:r>
              <w:t xml:space="preserve">, Hasselmo M.E., &amp; Eichenbaum H. (2018). Hippocampal place fields maintain a coherent and flexible map across long time scales. </w:t>
            </w:r>
            <w:r>
              <w:rPr>
                <w:i/>
              </w:rPr>
              <w:t xml:space="preserve">Curr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Retrosplenial cortical representations of space and future goal locations develop with learning. </w:t>
            </w:r>
            <w:r>
              <w:rPr>
                <w:i/>
              </w:rPr>
              <w:t>bioRxiv</w:t>
            </w:r>
            <w:r>
              <w:t xml:space="preserve">, doi: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Retrosplenial cortical representations of space and future goal locations develop with learning. </w:t>
            </w:r>
            <w:r>
              <w:rPr>
                <w:i/>
              </w:rPr>
              <w:t>eLife</w:t>
            </w:r>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r>
              <w:t xml:space="preserve">Zaki Y.*, </w:t>
            </w:r>
            <w:r>
              <w:rPr>
                <w:b/>
              </w:rPr>
              <w:t>Mau W.*</w:t>
            </w:r>
            <w:r>
              <w:t>, Hamidi A.B., Doucette E., Grella S.L., Murawski</w:t>
            </w:r>
            <w:r w:rsidR="00162197">
              <w:t xml:space="preserve"> N.J., Merfeld E., Shpokayt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r>
              <w:t xml:space="preserve">Kinsky N.R., </w:t>
            </w:r>
            <w:r>
              <w:rPr>
                <w:b/>
              </w:rPr>
              <w:t>Mau W.</w:t>
            </w:r>
            <w:r>
              <w:t xml:space="preserve">, Sullivan D.W., Eichenbaum H., &amp; Hasselmo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Kinsky N.R., Tiganj Z., Wei J., Howard M.W., &amp; Eichenbaum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r>
              <w:t xml:space="preserve">Zaki Y.*, </w:t>
            </w:r>
            <w:r>
              <w:rPr>
                <w:b/>
              </w:rPr>
              <w:t>Mau W.*</w:t>
            </w:r>
            <w:r>
              <w:t>, Doucette E., Hamidi A.B., Grella S.L., Murawski N.J., Merfeld E., Shpokayt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Mikkelsen C., Rueckemann J.W., &amp; Eichenbaum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r>
              <w:t xml:space="preserve">Kinsky N.R., Sullivan D.W., </w:t>
            </w:r>
            <w:r>
              <w:rPr>
                <w:b/>
              </w:rPr>
              <w:t>Mau W.</w:t>
            </w:r>
            <w:r>
              <w:t xml:space="preserve">, &amp; Eichenbaum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r w:rsidR="00EB6EC2">
              <w:t xml:space="preserve">Kinsky N.R., </w:t>
            </w:r>
            <w:r w:rsidR="00EB6EC2">
              <w:rPr>
                <w:b/>
              </w:rPr>
              <w:t>Mau W.</w:t>
            </w:r>
            <w:r w:rsidR="00EB6EC2">
              <w:t xml:space="preserve">, &amp; Eichenbaum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t>2016</w:t>
            </w:r>
          </w:p>
        </w:tc>
        <w:tc>
          <w:tcPr>
            <w:tcW w:w="7038" w:type="dxa"/>
          </w:tcPr>
          <w:p w14:paraId="2931E281" w14:textId="06C2324A" w:rsidR="00A3020A" w:rsidRDefault="00A3020A" w:rsidP="00F37520">
            <w:pPr>
              <w:pStyle w:val="NoSpacing"/>
            </w:pPr>
            <w:r>
              <w:rPr>
                <w:b/>
              </w:rPr>
              <w:t>Mau W.</w:t>
            </w:r>
            <w:r>
              <w:t xml:space="preserve">, Sullivan D.W., Bidshahri P., &amp; Eichenbaum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r>
              <w:t xml:space="preserve">Kinsky N.R., Sullivan D.W., </w:t>
            </w:r>
            <w:r>
              <w:rPr>
                <w:b/>
              </w:rPr>
              <w:t>Mau W.</w:t>
            </w:r>
            <w:r>
              <w:t xml:space="preserve">, Polavarapu H., &amp; Eichenbaum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Retrosplenial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Yu K., Parauda S., &amp; Smith D.M. (2015). Retrosplenial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Parauda S., Yu K., &amp; Smith D.M. (2014). Representation of cues and space in the retrosplenial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Cai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Josselyn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Messabout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t xml:space="preserve">Representation of space and reward in the retrosplenial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7E72" w:rsidRPr="00923E55" w14:paraId="54AB4D68" w14:textId="77777777" w:rsidTr="00E67E72">
        <w:tc>
          <w:tcPr>
            <w:tcW w:w="1818" w:type="dxa"/>
          </w:tcPr>
          <w:p w14:paraId="71DD0FFD" w14:textId="77777777" w:rsidR="00E67E72" w:rsidRDefault="00E67E72" w:rsidP="00E67E72">
            <w:pPr>
              <w:pStyle w:val="NoSpacing"/>
            </w:pPr>
            <w:r>
              <w:t>2018</w:t>
            </w:r>
          </w:p>
        </w:tc>
        <w:tc>
          <w:tcPr>
            <w:tcW w:w="7038" w:type="dxa"/>
          </w:tcPr>
          <w:p w14:paraId="3648256D" w14:textId="77777777" w:rsidR="00E67E72" w:rsidRDefault="00E67E72" w:rsidP="00E67E72">
            <w:pPr>
              <w:pStyle w:val="NoSpacing"/>
            </w:pPr>
            <w:r>
              <w:t xml:space="preserve">F1000Prime featured article, Mau et al., 2018. </w:t>
            </w:r>
          </w:p>
          <w:p w14:paraId="7CB691B5" w14:textId="77777777" w:rsidR="00E67E72" w:rsidRDefault="00E67E72" w:rsidP="00E67E72">
            <w:pPr>
              <w:pStyle w:val="NoSpacing"/>
            </w:pPr>
            <w:r>
              <w:t>NSF Neurophotonics Research Traineeship Travel Award</w:t>
            </w:r>
          </w:p>
          <w:p w14:paraId="39F81E3B" w14:textId="77777777" w:rsidR="00E67E72" w:rsidRDefault="00E67E72" w:rsidP="00E67E72">
            <w:pPr>
              <w:pStyle w:val="NoSpacing"/>
            </w:pPr>
            <w:r>
              <w:t>Henry I. Russek Day Student Achievement Award, 3</w:t>
            </w:r>
            <w:r w:rsidRPr="00E67E72">
              <w:rPr>
                <w:vertAlign w:val="superscript"/>
              </w:rPr>
              <w:t>rd</w:t>
            </w:r>
            <w:r>
              <w:t xml:space="preserve"> place</w:t>
            </w:r>
          </w:p>
          <w:p w14:paraId="316092D5" w14:textId="77777777" w:rsidR="00E67E72" w:rsidRDefault="00E67E72" w:rsidP="00E67E72">
            <w:pPr>
              <w:pStyle w:val="NoSpacing"/>
            </w:pPr>
            <w:r>
              <w:t>Frontiers in Neurophotonics Summer School completion</w:t>
            </w:r>
          </w:p>
          <w:p w14:paraId="48BB4DFA" w14:textId="3AB63253" w:rsidR="00B41ABA" w:rsidRPr="00162197" w:rsidRDefault="00B41ABA" w:rsidP="00E67E72">
            <w:pPr>
              <w:pStyle w:val="NoSpacing"/>
            </w:pPr>
          </w:p>
        </w:tc>
      </w:tr>
      <w:tr w:rsidR="00B41ABA" w:rsidRPr="00923E55" w14:paraId="15970F01" w14:textId="77777777" w:rsidTr="00E67E72">
        <w:tc>
          <w:tcPr>
            <w:tcW w:w="1818" w:type="dxa"/>
          </w:tcPr>
          <w:p w14:paraId="01ECE95A" w14:textId="5F274425" w:rsidR="00B41ABA" w:rsidRDefault="00B41ABA" w:rsidP="00E67E72">
            <w:pPr>
              <w:pStyle w:val="NoSpacing"/>
            </w:pPr>
            <w:r>
              <w:t>2014</w:t>
            </w:r>
          </w:p>
        </w:tc>
        <w:tc>
          <w:tcPr>
            <w:tcW w:w="7038" w:type="dxa"/>
          </w:tcPr>
          <w:p w14:paraId="7E9E1579" w14:textId="77777777" w:rsidR="00B41ABA" w:rsidRDefault="00B41ABA" w:rsidP="00E67E72">
            <w:pPr>
              <w:pStyle w:val="NoSpacing"/>
            </w:pPr>
            <w:r>
              <w:rPr>
                <w:i/>
              </w:rPr>
              <w:t>Magna cum laude</w:t>
            </w:r>
            <w:r>
              <w:t xml:space="preserve"> in Psychology</w:t>
            </w:r>
          </w:p>
          <w:p w14:paraId="60EDCB05" w14:textId="77777777" w:rsidR="00B41ABA" w:rsidRDefault="00B41ABA" w:rsidP="00E67E72">
            <w:pPr>
              <w:pStyle w:val="NoSpacing"/>
            </w:pPr>
            <w:r>
              <w:t>Halpern &amp; Rosevear Undergraduate Research Grant</w:t>
            </w:r>
          </w:p>
          <w:p w14:paraId="78C0C01D" w14:textId="3039E879" w:rsidR="00B41ABA" w:rsidRPr="00B41ABA" w:rsidRDefault="00B41ABA" w:rsidP="00E67E72">
            <w:pPr>
              <w:pStyle w:val="NoSpacing"/>
            </w:pPr>
          </w:p>
        </w:tc>
      </w:tr>
      <w:tr w:rsidR="00B41ABA" w:rsidRPr="00923E55" w14:paraId="570E6186" w14:textId="77777777" w:rsidTr="00E67E72">
        <w:tc>
          <w:tcPr>
            <w:tcW w:w="1818" w:type="dxa"/>
          </w:tcPr>
          <w:p w14:paraId="27AB9501" w14:textId="5DC0328F" w:rsidR="00B41ABA" w:rsidRDefault="00B41ABA" w:rsidP="00E67E72">
            <w:pPr>
              <w:pStyle w:val="NoSpacing"/>
            </w:pPr>
            <w:r>
              <w:t>2011</w:t>
            </w:r>
          </w:p>
        </w:tc>
        <w:tc>
          <w:tcPr>
            <w:tcW w:w="7038" w:type="dxa"/>
          </w:tcPr>
          <w:p w14:paraId="7C800A0C" w14:textId="40AAE6C1" w:rsidR="00B41ABA" w:rsidRPr="00B41ABA" w:rsidRDefault="00B41ABA" w:rsidP="00E67E72">
            <w:pPr>
              <w:pStyle w:val="NoSpacing"/>
            </w:pPr>
            <w:r>
              <w:t xml:space="preserve">Dean’s List in the College of Arts &amp; Sciences </w:t>
            </w: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Univesity.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Neurophotonics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73404EE8" w14:textId="77777777" w:rsidTr="00B41ABA">
        <w:tc>
          <w:tcPr>
            <w:tcW w:w="1818" w:type="dxa"/>
          </w:tcPr>
          <w:p w14:paraId="31C671A6" w14:textId="01C38039"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bioRxiv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503F39A1" w:rsidR="00B41ABA" w:rsidRDefault="00B41ABA" w:rsidP="00B41ABA">
            <w:pPr>
              <w:pStyle w:val="NoSpacing"/>
            </w:pPr>
            <w:r>
              <w:t>2016 – present</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Spiker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16043DF3" w:rsidR="00B41ABA" w:rsidRDefault="00B41ABA" w:rsidP="00B41ABA">
            <w:pPr>
              <w:pStyle w:val="NoSpacing"/>
            </w:pPr>
            <w:r>
              <w:t>2015 – present</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Bidshahri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r>
        <w:t xml:space="preserve">Rodent care, handling, and stereotaxic surgery (mice and rats).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r>
        <w:t xml:space="preserve">Brain sectioning with cryostat. </w:t>
      </w:r>
    </w:p>
    <w:p w14:paraId="747F0A2C" w14:textId="0E6ADD39" w:rsidR="002823E6" w:rsidRDefault="002823E6" w:rsidP="002823E6">
      <w:pPr>
        <w:pStyle w:val="NoSpacing"/>
        <w:ind w:left="360" w:hanging="360"/>
      </w:pPr>
      <w:r>
        <w:t xml:space="preserve">Proficient in Matlab and Python (PyCharm IDE). </w:t>
      </w:r>
    </w:p>
    <w:p w14:paraId="48B62309" w14:textId="50964D05" w:rsidR="002823E6" w:rsidRDefault="002823E6" w:rsidP="002823E6">
      <w:pPr>
        <w:pStyle w:val="NoSpacing"/>
        <w:ind w:left="360" w:hanging="360"/>
      </w:pPr>
      <w:r>
        <w:t xml:space="preserve">Proficient in pandas, scikit-learn, scipy, matplotlib, and seaborn Python libraries. </w:t>
      </w:r>
    </w:p>
    <w:p w14:paraId="673E0016" w14:textId="70D61743" w:rsidR="002823E6" w:rsidRDefault="002823E6" w:rsidP="002823E6">
      <w:pPr>
        <w:pStyle w:val="NoSpacing"/>
        <w:ind w:left="360" w:hanging="360"/>
      </w:pPr>
      <w:r>
        <w:t xml:space="preserve">Profcient in LaTeX and GitHub (Git Bash and GitHub Desktop). </w:t>
      </w:r>
    </w:p>
    <w:p w14:paraId="226BD6EE" w14:textId="72840967" w:rsidR="002823E6" w:rsidRDefault="002823E6" w:rsidP="002823E6">
      <w:pPr>
        <w:pStyle w:val="NoSpacing"/>
        <w:ind w:left="360" w:hanging="360"/>
      </w:pPr>
      <w:r>
        <w:t>Practical experience in creative data visualization, dimensionality reduction, and machine learning.</w:t>
      </w:r>
    </w:p>
    <w:p w14:paraId="09783850" w14:textId="176B16FF" w:rsidR="002823E6" w:rsidRDefault="002823E6" w:rsidP="002823E6">
      <w:pPr>
        <w:pStyle w:val="NoSpacing"/>
        <w:ind w:left="360" w:hanging="360"/>
      </w:pPr>
      <w:r>
        <w:t xml:space="preserve">Experience with tetrod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r>
        <w:t xml:space="preserve">Conversational in Cantones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r>
        <w:t xml:space="preserve">Available upon request.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C8E62" w14:textId="77777777" w:rsidR="0025262F" w:rsidRDefault="0025262F" w:rsidP="002112A8">
      <w:r>
        <w:separator/>
      </w:r>
    </w:p>
  </w:endnote>
  <w:endnote w:type="continuationSeparator" w:id="0">
    <w:p w14:paraId="1185C7A9" w14:textId="77777777" w:rsidR="0025262F" w:rsidRDefault="0025262F"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Nueva Std Cond">
    <w:panose1 w:val="020B05060705040202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FAEFE" w14:textId="77777777" w:rsidR="0025262F" w:rsidRDefault="0025262F"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25262F" w:rsidRDefault="0025262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92B6D" w14:textId="77777777" w:rsidR="0025262F" w:rsidRPr="000A05E4" w:rsidRDefault="0025262F"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Pr>
        <w:rStyle w:val="PageNumber"/>
        <w:rFonts w:cs="Times New Roman"/>
        <w:noProof/>
      </w:rPr>
      <w:t>xix</w:t>
    </w:r>
    <w:r w:rsidRPr="000A05E4">
      <w:rPr>
        <w:rStyle w:val="PageNumber"/>
        <w:rFonts w:cs="Times New Roman"/>
      </w:rPr>
      <w:fldChar w:fldCharType="end"/>
    </w:r>
  </w:p>
  <w:p w14:paraId="590ADF32" w14:textId="77777777" w:rsidR="0025262F" w:rsidRDefault="0025262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6406" w14:textId="77777777" w:rsidR="0025262F" w:rsidRDefault="0025262F">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DC86E" w14:textId="77777777" w:rsidR="0025262F" w:rsidRDefault="0025262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89394F" w14:textId="77777777" w:rsidR="0025262F" w:rsidRDefault="0025262F" w:rsidP="002112A8">
      <w:r>
        <w:separator/>
      </w:r>
    </w:p>
  </w:footnote>
  <w:footnote w:type="continuationSeparator" w:id="0">
    <w:p w14:paraId="2CAA1E42" w14:textId="77777777" w:rsidR="0025262F" w:rsidRDefault="0025262F" w:rsidP="002112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E3511" w14:textId="77777777" w:rsidR="0025262F" w:rsidRDefault="0025262F"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25262F" w:rsidRDefault="0025262F" w:rsidP="00C87F9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448C" w14:textId="77777777" w:rsidR="0025262F" w:rsidRDefault="0025262F">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B0E8" w14:textId="77777777" w:rsidR="0025262F" w:rsidRPr="000A05E4" w:rsidRDefault="0025262F"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E102B7">
      <w:rPr>
        <w:rStyle w:val="PageNumber"/>
        <w:rFonts w:cs="Times New Roman"/>
        <w:noProof/>
      </w:rPr>
      <w:t>135</w:t>
    </w:r>
    <w:r w:rsidRPr="000A05E4">
      <w:rPr>
        <w:rStyle w:val="PageNumber"/>
        <w:rFonts w:cs="Times New Roman"/>
      </w:rPr>
      <w:fldChar w:fldCharType="end"/>
    </w:r>
  </w:p>
  <w:p w14:paraId="1BCBD2C9" w14:textId="77777777" w:rsidR="0025262F" w:rsidRDefault="0025262F" w:rsidP="00C87F94">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FE868" w14:textId="77777777" w:rsidR="0025262F" w:rsidRDefault="0025262F"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25262F" w:rsidRDefault="0025262F" w:rsidP="00C87F9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3E75"/>
    <w:rsid w:val="00006492"/>
    <w:rsid w:val="00021117"/>
    <w:rsid w:val="00023AA5"/>
    <w:rsid w:val="00026E42"/>
    <w:rsid w:val="00033493"/>
    <w:rsid w:val="0004040E"/>
    <w:rsid w:val="000424B6"/>
    <w:rsid w:val="000427A0"/>
    <w:rsid w:val="0004336F"/>
    <w:rsid w:val="00043C99"/>
    <w:rsid w:val="00043D2C"/>
    <w:rsid w:val="00044DB9"/>
    <w:rsid w:val="00045120"/>
    <w:rsid w:val="00052860"/>
    <w:rsid w:val="00053800"/>
    <w:rsid w:val="00054994"/>
    <w:rsid w:val="00054AA5"/>
    <w:rsid w:val="000569C9"/>
    <w:rsid w:val="00057B5A"/>
    <w:rsid w:val="00060639"/>
    <w:rsid w:val="00065003"/>
    <w:rsid w:val="00071A04"/>
    <w:rsid w:val="00074A42"/>
    <w:rsid w:val="00075844"/>
    <w:rsid w:val="00082A7D"/>
    <w:rsid w:val="00082C33"/>
    <w:rsid w:val="000831D6"/>
    <w:rsid w:val="00087333"/>
    <w:rsid w:val="00090FEB"/>
    <w:rsid w:val="0009134A"/>
    <w:rsid w:val="00094121"/>
    <w:rsid w:val="00097DF6"/>
    <w:rsid w:val="000A05E4"/>
    <w:rsid w:val="000A2F0F"/>
    <w:rsid w:val="000A3761"/>
    <w:rsid w:val="000A3F39"/>
    <w:rsid w:val="000A6EA4"/>
    <w:rsid w:val="000A705B"/>
    <w:rsid w:val="000B07F9"/>
    <w:rsid w:val="000B2108"/>
    <w:rsid w:val="000B465D"/>
    <w:rsid w:val="000B4EF5"/>
    <w:rsid w:val="000B58B2"/>
    <w:rsid w:val="000B6BA2"/>
    <w:rsid w:val="000C0A9E"/>
    <w:rsid w:val="000C1E19"/>
    <w:rsid w:val="000C3EED"/>
    <w:rsid w:val="000C62E0"/>
    <w:rsid w:val="000D2187"/>
    <w:rsid w:val="000D4165"/>
    <w:rsid w:val="000D41D7"/>
    <w:rsid w:val="000D47DF"/>
    <w:rsid w:val="000D4B69"/>
    <w:rsid w:val="000E4810"/>
    <w:rsid w:val="000E66E2"/>
    <w:rsid w:val="000E6772"/>
    <w:rsid w:val="000F0B2C"/>
    <w:rsid w:val="000F3D7C"/>
    <w:rsid w:val="000F3DA9"/>
    <w:rsid w:val="000F4C00"/>
    <w:rsid w:val="000F4F8F"/>
    <w:rsid w:val="000F5339"/>
    <w:rsid w:val="000F6BE0"/>
    <w:rsid w:val="000F7596"/>
    <w:rsid w:val="001002D7"/>
    <w:rsid w:val="00102466"/>
    <w:rsid w:val="00104163"/>
    <w:rsid w:val="001041F2"/>
    <w:rsid w:val="0010589B"/>
    <w:rsid w:val="001069F1"/>
    <w:rsid w:val="00107735"/>
    <w:rsid w:val="001126FC"/>
    <w:rsid w:val="001154A2"/>
    <w:rsid w:val="00120869"/>
    <w:rsid w:val="00140203"/>
    <w:rsid w:val="001508E8"/>
    <w:rsid w:val="00150AA2"/>
    <w:rsid w:val="001515DE"/>
    <w:rsid w:val="00153076"/>
    <w:rsid w:val="00154485"/>
    <w:rsid w:val="00160048"/>
    <w:rsid w:val="001615F6"/>
    <w:rsid w:val="00161809"/>
    <w:rsid w:val="00162197"/>
    <w:rsid w:val="00166BF4"/>
    <w:rsid w:val="00170292"/>
    <w:rsid w:val="00171438"/>
    <w:rsid w:val="001744AB"/>
    <w:rsid w:val="001772C0"/>
    <w:rsid w:val="00185BF0"/>
    <w:rsid w:val="001868B2"/>
    <w:rsid w:val="00186F7A"/>
    <w:rsid w:val="001920AE"/>
    <w:rsid w:val="001923A8"/>
    <w:rsid w:val="00195679"/>
    <w:rsid w:val="001973A4"/>
    <w:rsid w:val="001A02FD"/>
    <w:rsid w:val="001A381D"/>
    <w:rsid w:val="001A7D8E"/>
    <w:rsid w:val="001B013D"/>
    <w:rsid w:val="001B121F"/>
    <w:rsid w:val="001B3DEE"/>
    <w:rsid w:val="001B541D"/>
    <w:rsid w:val="001C222B"/>
    <w:rsid w:val="001C2441"/>
    <w:rsid w:val="001C6B5E"/>
    <w:rsid w:val="001C77C5"/>
    <w:rsid w:val="001D043D"/>
    <w:rsid w:val="001D04E0"/>
    <w:rsid w:val="001D18C3"/>
    <w:rsid w:val="001D25CA"/>
    <w:rsid w:val="001D6774"/>
    <w:rsid w:val="001D7D0F"/>
    <w:rsid w:val="001E1273"/>
    <w:rsid w:val="001E4346"/>
    <w:rsid w:val="001F5F18"/>
    <w:rsid w:val="002013C4"/>
    <w:rsid w:val="002016B0"/>
    <w:rsid w:val="00203867"/>
    <w:rsid w:val="00206C94"/>
    <w:rsid w:val="00207099"/>
    <w:rsid w:val="00207C3F"/>
    <w:rsid w:val="002112A8"/>
    <w:rsid w:val="00212BC2"/>
    <w:rsid w:val="0021667A"/>
    <w:rsid w:val="00216B8B"/>
    <w:rsid w:val="00220B3B"/>
    <w:rsid w:val="00222E8A"/>
    <w:rsid w:val="00226048"/>
    <w:rsid w:val="0023012C"/>
    <w:rsid w:val="00233F94"/>
    <w:rsid w:val="0023703D"/>
    <w:rsid w:val="002407A1"/>
    <w:rsid w:val="00241468"/>
    <w:rsid w:val="002426E7"/>
    <w:rsid w:val="00242705"/>
    <w:rsid w:val="00245DB7"/>
    <w:rsid w:val="0025138A"/>
    <w:rsid w:val="0025262F"/>
    <w:rsid w:val="00253000"/>
    <w:rsid w:val="00254250"/>
    <w:rsid w:val="00254CF0"/>
    <w:rsid w:val="00257004"/>
    <w:rsid w:val="0025778A"/>
    <w:rsid w:val="00266E1E"/>
    <w:rsid w:val="002719A8"/>
    <w:rsid w:val="00272228"/>
    <w:rsid w:val="00275666"/>
    <w:rsid w:val="00276928"/>
    <w:rsid w:val="00277A3B"/>
    <w:rsid w:val="00277C41"/>
    <w:rsid w:val="00280570"/>
    <w:rsid w:val="0028206E"/>
    <w:rsid w:val="002823E6"/>
    <w:rsid w:val="0028329D"/>
    <w:rsid w:val="00284E0B"/>
    <w:rsid w:val="002850B4"/>
    <w:rsid w:val="00287420"/>
    <w:rsid w:val="002A617F"/>
    <w:rsid w:val="002A7F50"/>
    <w:rsid w:val="002B30B8"/>
    <w:rsid w:val="002B325A"/>
    <w:rsid w:val="002B74CC"/>
    <w:rsid w:val="002B75B0"/>
    <w:rsid w:val="002C10D1"/>
    <w:rsid w:val="002C2DE9"/>
    <w:rsid w:val="002D2ADF"/>
    <w:rsid w:val="002D50E5"/>
    <w:rsid w:val="002D5122"/>
    <w:rsid w:val="002D68BF"/>
    <w:rsid w:val="002D7EC6"/>
    <w:rsid w:val="002E1076"/>
    <w:rsid w:val="002E3E9A"/>
    <w:rsid w:val="002E43E0"/>
    <w:rsid w:val="002E5749"/>
    <w:rsid w:val="002F1E50"/>
    <w:rsid w:val="002F2C92"/>
    <w:rsid w:val="002F624C"/>
    <w:rsid w:val="00301A99"/>
    <w:rsid w:val="00303A22"/>
    <w:rsid w:val="003134B6"/>
    <w:rsid w:val="00314EA5"/>
    <w:rsid w:val="0032234C"/>
    <w:rsid w:val="003226D8"/>
    <w:rsid w:val="003246FA"/>
    <w:rsid w:val="00326BB1"/>
    <w:rsid w:val="00331E35"/>
    <w:rsid w:val="00334C88"/>
    <w:rsid w:val="00335B23"/>
    <w:rsid w:val="00335F56"/>
    <w:rsid w:val="00346CE8"/>
    <w:rsid w:val="003547DD"/>
    <w:rsid w:val="0036502F"/>
    <w:rsid w:val="003657FF"/>
    <w:rsid w:val="0037001D"/>
    <w:rsid w:val="003742D4"/>
    <w:rsid w:val="0038056A"/>
    <w:rsid w:val="0038229F"/>
    <w:rsid w:val="0038614F"/>
    <w:rsid w:val="003863E2"/>
    <w:rsid w:val="00390FC2"/>
    <w:rsid w:val="0039584A"/>
    <w:rsid w:val="003A044A"/>
    <w:rsid w:val="003A1526"/>
    <w:rsid w:val="003A1FF1"/>
    <w:rsid w:val="003A73F7"/>
    <w:rsid w:val="003B08E0"/>
    <w:rsid w:val="003B4FAB"/>
    <w:rsid w:val="003C1D38"/>
    <w:rsid w:val="003C482E"/>
    <w:rsid w:val="003C5973"/>
    <w:rsid w:val="003C6278"/>
    <w:rsid w:val="003C67AC"/>
    <w:rsid w:val="003C69ED"/>
    <w:rsid w:val="003D0881"/>
    <w:rsid w:val="003D213B"/>
    <w:rsid w:val="003D27BC"/>
    <w:rsid w:val="003D27EE"/>
    <w:rsid w:val="003D5778"/>
    <w:rsid w:val="003E05E6"/>
    <w:rsid w:val="003E2A0C"/>
    <w:rsid w:val="003E4D54"/>
    <w:rsid w:val="003E5272"/>
    <w:rsid w:val="003F5980"/>
    <w:rsid w:val="00413ACF"/>
    <w:rsid w:val="00415214"/>
    <w:rsid w:val="0041536F"/>
    <w:rsid w:val="00415481"/>
    <w:rsid w:val="00415A0A"/>
    <w:rsid w:val="00415D46"/>
    <w:rsid w:val="0041749E"/>
    <w:rsid w:val="004177E8"/>
    <w:rsid w:val="0042105D"/>
    <w:rsid w:val="0042375E"/>
    <w:rsid w:val="00424B5B"/>
    <w:rsid w:val="00425644"/>
    <w:rsid w:val="004307D6"/>
    <w:rsid w:val="0043299E"/>
    <w:rsid w:val="00432F31"/>
    <w:rsid w:val="0044199E"/>
    <w:rsid w:val="00454206"/>
    <w:rsid w:val="00456A75"/>
    <w:rsid w:val="00464CF5"/>
    <w:rsid w:val="004700B7"/>
    <w:rsid w:val="00471007"/>
    <w:rsid w:val="00471A36"/>
    <w:rsid w:val="00475087"/>
    <w:rsid w:val="00477697"/>
    <w:rsid w:val="00480FA9"/>
    <w:rsid w:val="004837D8"/>
    <w:rsid w:val="00485187"/>
    <w:rsid w:val="0049386E"/>
    <w:rsid w:val="004A733F"/>
    <w:rsid w:val="004B0944"/>
    <w:rsid w:val="004C0813"/>
    <w:rsid w:val="004C31C1"/>
    <w:rsid w:val="004D50AE"/>
    <w:rsid w:val="004F3A39"/>
    <w:rsid w:val="004F56DF"/>
    <w:rsid w:val="00510928"/>
    <w:rsid w:val="00520369"/>
    <w:rsid w:val="00530413"/>
    <w:rsid w:val="00530EF2"/>
    <w:rsid w:val="00537CE7"/>
    <w:rsid w:val="00555FF6"/>
    <w:rsid w:val="005572B9"/>
    <w:rsid w:val="0056175E"/>
    <w:rsid w:val="005637FA"/>
    <w:rsid w:val="00570644"/>
    <w:rsid w:val="00570AD2"/>
    <w:rsid w:val="0057440D"/>
    <w:rsid w:val="00576A83"/>
    <w:rsid w:val="00581067"/>
    <w:rsid w:val="00582824"/>
    <w:rsid w:val="0058556D"/>
    <w:rsid w:val="005868A9"/>
    <w:rsid w:val="005868E2"/>
    <w:rsid w:val="005876B0"/>
    <w:rsid w:val="00592526"/>
    <w:rsid w:val="005948DD"/>
    <w:rsid w:val="005950CA"/>
    <w:rsid w:val="00596729"/>
    <w:rsid w:val="005A0732"/>
    <w:rsid w:val="005A0A93"/>
    <w:rsid w:val="005B00D5"/>
    <w:rsid w:val="005B0486"/>
    <w:rsid w:val="005B33F6"/>
    <w:rsid w:val="005B6101"/>
    <w:rsid w:val="005C09A6"/>
    <w:rsid w:val="005C15C7"/>
    <w:rsid w:val="005C1B6E"/>
    <w:rsid w:val="005C1B7C"/>
    <w:rsid w:val="005C2377"/>
    <w:rsid w:val="005C3285"/>
    <w:rsid w:val="005C4A6F"/>
    <w:rsid w:val="005C5959"/>
    <w:rsid w:val="005C73F6"/>
    <w:rsid w:val="005E0050"/>
    <w:rsid w:val="005F0D20"/>
    <w:rsid w:val="005F1F99"/>
    <w:rsid w:val="005F2A6A"/>
    <w:rsid w:val="005F2CB9"/>
    <w:rsid w:val="005F4F2D"/>
    <w:rsid w:val="005F65BA"/>
    <w:rsid w:val="005F7A5B"/>
    <w:rsid w:val="006024FA"/>
    <w:rsid w:val="00604845"/>
    <w:rsid w:val="0060652A"/>
    <w:rsid w:val="00606D8E"/>
    <w:rsid w:val="00607C9F"/>
    <w:rsid w:val="00613838"/>
    <w:rsid w:val="00614EDF"/>
    <w:rsid w:val="006244A4"/>
    <w:rsid w:val="006248BD"/>
    <w:rsid w:val="006259B6"/>
    <w:rsid w:val="006259C5"/>
    <w:rsid w:val="00626978"/>
    <w:rsid w:val="00631A34"/>
    <w:rsid w:val="00632D95"/>
    <w:rsid w:val="006412ED"/>
    <w:rsid w:val="00655494"/>
    <w:rsid w:val="0065563D"/>
    <w:rsid w:val="00655F84"/>
    <w:rsid w:val="00657DAF"/>
    <w:rsid w:val="006605D8"/>
    <w:rsid w:val="00660784"/>
    <w:rsid w:val="00670CB6"/>
    <w:rsid w:val="00673F89"/>
    <w:rsid w:val="00680ACE"/>
    <w:rsid w:val="0068373A"/>
    <w:rsid w:val="00692BBC"/>
    <w:rsid w:val="006968FA"/>
    <w:rsid w:val="006A79D3"/>
    <w:rsid w:val="006A79DF"/>
    <w:rsid w:val="006B51C2"/>
    <w:rsid w:val="006B69DF"/>
    <w:rsid w:val="006B7184"/>
    <w:rsid w:val="006C30BF"/>
    <w:rsid w:val="006C767D"/>
    <w:rsid w:val="006D2177"/>
    <w:rsid w:val="006D2341"/>
    <w:rsid w:val="006D281E"/>
    <w:rsid w:val="006D41FC"/>
    <w:rsid w:val="006E0036"/>
    <w:rsid w:val="006E2631"/>
    <w:rsid w:val="006E4994"/>
    <w:rsid w:val="006E516B"/>
    <w:rsid w:val="006F1E25"/>
    <w:rsid w:val="0070618A"/>
    <w:rsid w:val="00707896"/>
    <w:rsid w:val="00712ABD"/>
    <w:rsid w:val="00715622"/>
    <w:rsid w:val="00716D13"/>
    <w:rsid w:val="0072455D"/>
    <w:rsid w:val="00730655"/>
    <w:rsid w:val="00740891"/>
    <w:rsid w:val="00746E5B"/>
    <w:rsid w:val="007522F7"/>
    <w:rsid w:val="007528FA"/>
    <w:rsid w:val="00752E2F"/>
    <w:rsid w:val="0075349F"/>
    <w:rsid w:val="00753782"/>
    <w:rsid w:val="00754ABD"/>
    <w:rsid w:val="00756A87"/>
    <w:rsid w:val="00764A5E"/>
    <w:rsid w:val="00771AD6"/>
    <w:rsid w:val="00771DEF"/>
    <w:rsid w:val="0077226D"/>
    <w:rsid w:val="00781735"/>
    <w:rsid w:val="0078186E"/>
    <w:rsid w:val="00787863"/>
    <w:rsid w:val="00791795"/>
    <w:rsid w:val="007A6123"/>
    <w:rsid w:val="007A74EA"/>
    <w:rsid w:val="007B0A7F"/>
    <w:rsid w:val="007C1D13"/>
    <w:rsid w:val="007C2BF3"/>
    <w:rsid w:val="007C6657"/>
    <w:rsid w:val="007C6EC1"/>
    <w:rsid w:val="007D0E0C"/>
    <w:rsid w:val="007D5AA2"/>
    <w:rsid w:val="007D7A80"/>
    <w:rsid w:val="007E1585"/>
    <w:rsid w:val="007E20E0"/>
    <w:rsid w:val="007E2550"/>
    <w:rsid w:val="007E52F4"/>
    <w:rsid w:val="007E77BA"/>
    <w:rsid w:val="007F160C"/>
    <w:rsid w:val="007F2B0C"/>
    <w:rsid w:val="007F2F02"/>
    <w:rsid w:val="0080048E"/>
    <w:rsid w:val="00800F1B"/>
    <w:rsid w:val="008034B2"/>
    <w:rsid w:val="0080762B"/>
    <w:rsid w:val="008103E0"/>
    <w:rsid w:val="0081480B"/>
    <w:rsid w:val="00816822"/>
    <w:rsid w:val="00825833"/>
    <w:rsid w:val="008265D6"/>
    <w:rsid w:val="00833823"/>
    <w:rsid w:val="00842D75"/>
    <w:rsid w:val="00843E53"/>
    <w:rsid w:val="00844568"/>
    <w:rsid w:val="00845D11"/>
    <w:rsid w:val="00852DE9"/>
    <w:rsid w:val="00854675"/>
    <w:rsid w:val="008560AE"/>
    <w:rsid w:val="0086130D"/>
    <w:rsid w:val="00861B5C"/>
    <w:rsid w:val="00863B27"/>
    <w:rsid w:val="00864EEA"/>
    <w:rsid w:val="0086545E"/>
    <w:rsid w:val="00865CE7"/>
    <w:rsid w:val="00870850"/>
    <w:rsid w:val="00872A2C"/>
    <w:rsid w:val="00874A20"/>
    <w:rsid w:val="00877990"/>
    <w:rsid w:val="00885481"/>
    <w:rsid w:val="008861FB"/>
    <w:rsid w:val="008903B1"/>
    <w:rsid w:val="008927B2"/>
    <w:rsid w:val="00896107"/>
    <w:rsid w:val="00896524"/>
    <w:rsid w:val="008A2AE9"/>
    <w:rsid w:val="008A2F20"/>
    <w:rsid w:val="008A566E"/>
    <w:rsid w:val="008A5EF9"/>
    <w:rsid w:val="008B0291"/>
    <w:rsid w:val="008B0B42"/>
    <w:rsid w:val="008B6CB2"/>
    <w:rsid w:val="008C6255"/>
    <w:rsid w:val="008C67A3"/>
    <w:rsid w:val="008D03C7"/>
    <w:rsid w:val="008D38D4"/>
    <w:rsid w:val="008D49D8"/>
    <w:rsid w:val="008E1172"/>
    <w:rsid w:val="008E17A8"/>
    <w:rsid w:val="008E7494"/>
    <w:rsid w:val="008F1DE6"/>
    <w:rsid w:val="008F21E7"/>
    <w:rsid w:val="008F2F28"/>
    <w:rsid w:val="008F4089"/>
    <w:rsid w:val="00905E8C"/>
    <w:rsid w:val="009066E4"/>
    <w:rsid w:val="00912332"/>
    <w:rsid w:val="0091237E"/>
    <w:rsid w:val="0091575D"/>
    <w:rsid w:val="00915838"/>
    <w:rsid w:val="009169BB"/>
    <w:rsid w:val="00923E55"/>
    <w:rsid w:val="0092726A"/>
    <w:rsid w:val="009326F1"/>
    <w:rsid w:val="0093539A"/>
    <w:rsid w:val="00936757"/>
    <w:rsid w:val="009406DB"/>
    <w:rsid w:val="00940D7E"/>
    <w:rsid w:val="00942D3B"/>
    <w:rsid w:val="00944FEF"/>
    <w:rsid w:val="00947D03"/>
    <w:rsid w:val="00957891"/>
    <w:rsid w:val="00957AE1"/>
    <w:rsid w:val="00962756"/>
    <w:rsid w:val="0096603F"/>
    <w:rsid w:val="009727C5"/>
    <w:rsid w:val="00972F9B"/>
    <w:rsid w:val="00982466"/>
    <w:rsid w:val="00983426"/>
    <w:rsid w:val="009842E7"/>
    <w:rsid w:val="00987C65"/>
    <w:rsid w:val="0099437F"/>
    <w:rsid w:val="009A060D"/>
    <w:rsid w:val="009A753B"/>
    <w:rsid w:val="009A7694"/>
    <w:rsid w:val="009B2F28"/>
    <w:rsid w:val="009B75CB"/>
    <w:rsid w:val="009B7A26"/>
    <w:rsid w:val="009C4AA1"/>
    <w:rsid w:val="009D20BD"/>
    <w:rsid w:val="009D547D"/>
    <w:rsid w:val="009D5FA7"/>
    <w:rsid w:val="009D6BD9"/>
    <w:rsid w:val="009E09E1"/>
    <w:rsid w:val="009F107A"/>
    <w:rsid w:val="009F3A8E"/>
    <w:rsid w:val="009F4287"/>
    <w:rsid w:val="00A01D3F"/>
    <w:rsid w:val="00A04125"/>
    <w:rsid w:val="00A0584A"/>
    <w:rsid w:val="00A1069B"/>
    <w:rsid w:val="00A10CB5"/>
    <w:rsid w:val="00A16A79"/>
    <w:rsid w:val="00A227A7"/>
    <w:rsid w:val="00A3020A"/>
    <w:rsid w:val="00A31545"/>
    <w:rsid w:val="00A32C6B"/>
    <w:rsid w:val="00A33C7E"/>
    <w:rsid w:val="00A34053"/>
    <w:rsid w:val="00A41573"/>
    <w:rsid w:val="00A42588"/>
    <w:rsid w:val="00A45CBA"/>
    <w:rsid w:val="00A46583"/>
    <w:rsid w:val="00A47602"/>
    <w:rsid w:val="00A53A33"/>
    <w:rsid w:val="00A53DCE"/>
    <w:rsid w:val="00A54DF6"/>
    <w:rsid w:val="00A60C5C"/>
    <w:rsid w:val="00A66482"/>
    <w:rsid w:val="00A666D5"/>
    <w:rsid w:val="00A77C56"/>
    <w:rsid w:val="00A83B8A"/>
    <w:rsid w:val="00A84930"/>
    <w:rsid w:val="00A87404"/>
    <w:rsid w:val="00A91F12"/>
    <w:rsid w:val="00A93C65"/>
    <w:rsid w:val="00A9401C"/>
    <w:rsid w:val="00A943DF"/>
    <w:rsid w:val="00AA0CF6"/>
    <w:rsid w:val="00AA4070"/>
    <w:rsid w:val="00AA47E4"/>
    <w:rsid w:val="00AA6458"/>
    <w:rsid w:val="00AC35FD"/>
    <w:rsid w:val="00AC69AB"/>
    <w:rsid w:val="00AC726E"/>
    <w:rsid w:val="00AD1568"/>
    <w:rsid w:val="00AD34AA"/>
    <w:rsid w:val="00AD4E4D"/>
    <w:rsid w:val="00AD4F8B"/>
    <w:rsid w:val="00AE38AC"/>
    <w:rsid w:val="00AF478F"/>
    <w:rsid w:val="00AF61C0"/>
    <w:rsid w:val="00AF6F50"/>
    <w:rsid w:val="00B011EB"/>
    <w:rsid w:val="00B021DA"/>
    <w:rsid w:val="00B04817"/>
    <w:rsid w:val="00B20423"/>
    <w:rsid w:val="00B20DD8"/>
    <w:rsid w:val="00B21244"/>
    <w:rsid w:val="00B2291A"/>
    <w:rsid w:val="00B22DD9"/>
    <w:rsid w:val="00B244C4"/>
    <w:rsid w:val="00B307F0"/>
    <w:rsid w:val="00B33478"/>
    <w:rsid w:val="00B341EC"/>
    <w:rsid w:val="00B34C8F"/>
    <w:rsid w:val="00B36D6C"/>
    <w:rsid w:val="00B40C43"/>
    <w:rsid w:val="00B419C8"/>
    <w:rsid w:val="00B41ABA"/>
    <w:rsid w:val="00B44A94"/>
    <w:rsid w:val="00B45E8B"/>
    <w:rsid w:val="00B47ABB"/>
    <w:rsid w:val="00B47C9F"/>
    <w:rsid w:val="00B54FA7"/>
    <w:rsid w:val="00B560C9"/>
    <w:rsid w:val="00B62395"/>
    <w:rsid w:val="00B63EB2"/>
    <w:rsid w:val="00B65490"/>
    <w:rsid w:val="00B65DA0"/>
    <w:rsid w:val="00B6690C"/>
    <w:rsid w:val="00B707FB"/>
    <w:rsid w:val="00B77FC9"/>
    <w:rsid w:val="00B82025"/>
    <w:rsid w:val="00B85A7C"/>
    <w:rsid w:val="00B904AA"/>
    <w:rsid w:val="00B91904"/>
    <w:rsid w:val="00B93575"/>
    <w:rsid w:val="00B945B9"/>
    <w:rsid w:val="00B947C9"/>
    <w:rsid w:val="00B94E26"/>
    <w:rsid w:val="00B953FA"/>
    <w:rsid w:val="00B963FC"/>
    <w:rsid w:val="00BA2802"/>
    <w:rsid w:val="00BA604F"/>
    <w:rsid w:val="00BA6EDF"/>
    <w:rsid w:val="00BB31F6"/>
    <w:rsid w:val="00BB539C"/>
    <w:rsid w:val="00BB6205"/>
    <w:rsid w:val="00BC0868"/>
    <w:rsid w:val="00BC1EB2"/>
    <w:rsid w:val="00BC33AA"/>
    <w:rsid w:val="00BC53C2"/>
    <w:rsid w:val="00BC6F52"/>
    <w:rsid w:val="00BC7C28"/>
    <w:rsid w:val="00BD0362"/>
    <w:rsid w:val="00BD3278"/>
    <w:rsid w:val="00BD3D9E"/>
    <w:rsid w:val="00BD445A"/>
    <w:rsid w:val="00BD4FB5"/>
    <w:rsid w:val="00BD7A28"/>
    <w:rsid w:val="00BE2688"/>
    <w:rsid w:val="00BE3112"/>
    <w:rsid w:val="00BE7327"/>
    <w:rsid w:val="00BF0706"/>
    <w:rsid w:val="00BF2780"/>
    <w:rsid w:val="00BF34BD"/>
    <w:rsid w:val="00BF514D"/>
    <w:rsid w:val="00BF6308"/>
    <w:rsid w:val="00C02E98"/>
    <w:rsid w:val="00C0608A"/>
    <w:rsid w:val="00C10F70"/>
    <w:rsid w:val="00C17AE3"/>
    <w:rsid w:val="00C2116C"/>
    <w:rsid w:val="00C22381"/>
    <w:rsid w:val="00C30009"/>
    <w:rsid w:val="00C31723"/>
    <w:rsid w:val="00C32584"/>
    <w:rsid w:val="00C32CAC"/>
    <w:rsid w:val="00C32DC2"/>
    <w:rsid w:val="00C3423C"/>
    <w:rsid w:val="00C407B4"/>
    <w:rsid w:val="00C41B8A"/>
    <w:rsid w:val="00C52D59"/>
    <w:rsid w:val="00C52FE4"/>
    <w:rsid w:val="00C60F60"/>
    <w:rsid w:val="00C63698"/>
    <w:rsid w:val="00C6526F"/>
    <w:rsid w:val="00C653C9"/>
    <w:rsid w:val="00C70177"/>
    <w:rsid w:val="00C771FB"/>
    <w:rsid w:val="00C87F94"/>
    <w:rsid w:val="00C9148F"/>
    <w:rsid w:val="00C9233F"/>
    <w:rsid w:val="00CA2086"/>
    <w:rsid w:val="00CA383D"/>
    <w:rsid w:val="00CA4939"/>
    <w:rsid w:val="00CA73E0"/>
    <w:rsid w:val="00CA7C6C"/>
    <w:rsid w:val="00CC4663"/>
    <w:rsid w:val="00CC69FD"/>
    <w:rsid w:val="00CC6A6E"/>
    <w:rsid w:val="00CC7B5A"/>
    <w:rsid w:val="00CD02E1"/>
    <w:rsid w:val="00CD1992"/>
    <w:rsid w:val="00CD75CB"/>
    <w:rsid w:val="00CE0C80"/>
    <w:rsid w:val="00CE6078"/>
    <w:rsid w:val="00CF047B"/>
    <w:rsid w:val="00CF32D1"/>
    <w:rsid w:val="00D07E97"/>
    <w:rsid w:val="00D102C2"/>
    <w:rsid w:val="00D13F69"/>
    <w:rsid w:val="00D145D1"/>
    <w:rsid w:val="00D14696"/>
    <w:rsid w:val="00D14CEB"/>
    <w:rsid w:val="00D159EB"/>
    <w:rsid w:val="00D15D3D"/>
    <w:rsid w:val="00D2206D"/>
    <w:rsid w:val="00D22540"/>
    <w:rsid w:val="00D30693"/>
    <w:rsid w:val="00D34F87"/>
    <w:rsid w:val="00D36F85"/>
    <w:rsid w:val="00D41915"/>
    <w:rsid w:val="00D439EB"/>
    <w:rsid w:val="00D448CC"/>
    <w:rsid w:val="00D4647F"/>
    <w:rsid w:val="00D600AF"/>
    <w:rsid w:val="00D6078D"/>
    <w:rsid w:val="00D619B5"/>
    <w:rsid w:val="00D620B4"/>
    <w:rsid w:val="00D70567"/>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074"/>
    <w:rsid w:val="00DA6A56"/>
    <w:rsid w:val="00DB1ABF"/>
    <w:rsid w:val="00DB6842"/>
    <w:rsid w:val="00DB6B28"/>
    <w:rsid w:val="00DC17D7"/>
    <w:rsid w:val="00DD0A3C"/>
    <w:rsid w:val="00DD2109"/>
    <w:rsid w:val="00DD4C35"/>
    <w:rsid w:val="00DE0DE7"/>
    <w:rsid w:val="00DE4BD2"/>
    <w:rsid w:val="00DE5AFB"/>
    <w:rsid w:val="00DE6E79"/>
    <w:rsid w:val="00DE793C"/>
    <w:rsid w:val="00DF39BB"/>
    <w:rsid w:val="00DF55B8"/>
    <w:rsid w:val="00E04210"/>
    <w:rsid w:val="00E04C2E"/>
    <w:rsid w:val="00E102B7"/>
    <w:rsid w:val="00E111C0"/>
    <w:rsid w:val="00E17866"/>
    <w:rsid w:val="00E24DA6"/>
    <w:rsid w:val="00E26148"/>
    <w:rsid w:val="00E30FDA"/>
    <w:rsid w:val="00E33A14"/>
    <w:rsid w:val="00E41180"/>
    <w:rsid w:val="00E46BA1"/>
    <w:rsid w:val="00E523CE"/>
    <w:rsid w:val="00E53802"/>
    <w:rsid w:val="00E55496"/>
    <w:rsid w:val="00E609C4"/>
    <w:rsid w:val="00E60BD2"/>
    <w:rsid w:val="00E61FDE"/>
    <w:rsid w:val="00E62B27"/>
    <w:rsid w:val="00E65672"/>
    <w:rsid w:val="00E6647F"/>
    <w:rsid w:val="00E67E72"/>
    <w:rsid w:val="00E72655"/>
    <w:rsid w:val="00E74DC2"/>
    <w:rsid w:val="00E759B9"/>
    <w:rsid w:val="00E76B5C"/>
    <w:rsid w:val="00E8034F"/>
    <w:rsid w:val="00E92558"/>
    <w:rsid w:val="00EA38A2"/>
    <w:rsid w:val="00EA4836"/>
    <w:rsid w:val="00EA4B26"/>
    <w:rsid w:val="00EA502D"/>
    <w:rsid w:val="00EA5958"/>
    <w:rsid w:val="00EA5FC1"/>
    <w:rsid w:val="00EA7DF1"/>
    <w:rsid w:val="00EB3675"/>
    <w:rsid w:val="00EB6637"/>
    <w:rsid w:val="00EB6EC2"/>
    <w:rsid w:val="00EC1B5D"/>
    <w:rsid w:val="00EC3201"/>
    <w:rsid w:val="00EC429B"/>
    <w:rsid w:val="00EC4E7E"/>
    <w:rsid w:val="00ED1BEE"/>
    <w:rsid w:val="00ED2F91"/>
    <w:rsid w:val="00ED3F96"/>
    <w:rsid w:val="00ED4C2E"/>
    <w:rsid w:val="00EE2D0E"/>
    <w:rsid w:val="00EE36F8"/>
    <w:rsid w:val="00EE3BBD"/>
    <w:rsid w:val="00EE79B0"/>
    <w:rsid w:val="00F012D8"/>
    <w:rsid w:val="00F060FB"/>
    <w:rsid w:val="00F06B46"/>
    <w:rsid w:val="00F11064"/>
    <w:rsid w:val="00F1232D"/>
    <w:rsid w:val="00F1613F"/>
    <w:rsid w:val="00F2213E"/>
    <w:rsid w:val="00F22577"/>
    <w:rsid w:val="00F272A4"/>
    <w:rsid w:val="00F27683"/>
    <w:rsid w:val="00F3373D"/>
    <w:rsid w:val="00F35C50"/>
    <w:rsid w:val="00F3728F"/>
    <w:rsid w:val="00F37520"/>
    <w:rsid w:val="00F40BF7"/>
    <w:rsid w:val="00F40C67"/>
    <w:rsid w:val="00F42550"/>
    <w:rsid w:val="00F45C5C"/>
    <w:rsid w:val="00F46B39"/>
    <w:rsid w:val="00F46FC5"/>
    <w:rsid w:val="00F55E2B"/>
    <w:rsid w:val="00F61C22"/>
    <w:rsid w:val="00F67124"/>
    <w:rsid w:val="00F75698"/>
    <w:rsid w:val="00F80438"/>
    <w:rsid w:val="00F819D5"/>
    <w:rsid w:val="00F83164"/>
    <w:rsid w:val="00F879D9"/>
    <w:rsid w:val="00F9066B"/>
    <w:rsid w:val="00F91DF5"/>
    <w:rsid w:val="00F946DB"/>
    <w:rsid w:val="00F95172"/>
    <w:rsid w:val="00F954DD"/>
    <w:rsid w:val="00F96AE5"/>
    <w:rsid w:val="00FA183A"/>
    <w:rsid w:val="00FA413F"/>
    <w:rsid w:val="00FB2422"/>
    <w:rsid w:val="00FB41A4"/>
    <w:rsid w:val="00FB4F5C"/>
    <w:rsid w:val="00FB6B18"/>
    <w:rsid w:val="00FB7B6B"/>
    <w:rsid w:val="00FC0E7E"/>
    <w:rsid w:val="00FC2DCC"/>
    <w:rsid w:val="00FD080C"/>
    <w:rsid w:val="00FD27BD"/>
    <w:rsid w:val="00FD5B3B"/>
    <w:rsid w:val="00FE002F"/>
    <w:rsid w:val="00FE39EE"/>
    <w:rsid w:val="00FE3E6F"/>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8A03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37" Type="http://schemas.openxmlformats.org/officeDocument/2006/relationships/hyperlink" Target="mailto:william.mau92@gmail.com" TargetMode="Externa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4BCB2F-5F0C-EA43-8D3E-CC1669F7A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72</TotalTime>
  <Pages>192</Pages>
  <Words>255025</Words>
  <Characters>1453645</Characters>
  <Application>Microsoft Macintosh Word</Application>
  <DocSecurity>0</DocSecurity>
  <Lines>12113</Lines>
  <Paragraphs>3410</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705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William Mau</cp:lastModifiedBy>
  <cp:revision>477</cp:revision>
  <cp:lastPrinted>2013-09-12T18:27:00Z</cp:lastPrinted>
  <dcterms:created xsi:type="dcterms:W3CDTF">2019-01-11T15:42:00Z</dcterms:created>
  <dcterms:modified xsi:type="dcterms:W3CDTF">2019-03-23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